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43F5F1" w14:textId="0FB30C54" w:rsidR="0093413E" w:rsidRPr="0093413E" w:rsidRDefault="0093413E" w:rsidP="0093413E">
      <w:pPr>
        <w:spacing w:line="360" w:lineRule="auto"/>
        <w:jc w:val="center"/>
        <w:rPr>
          <w:rFonts w:ascii="Times New Roman" w:hAnsi="Times New Roman" w:cs="Times New Roman"/>
          <w:b/>
          <w:color w:val="000000" w:themeColor="text1"/>
          <w:sz w:val="24"/>
          <w:szCs w:val="24"/>
        </w:rPr>
      </w:pPr>
      <w:r w:rsidRPr="0093413E">
        <w:rPr>
          <w:rFonts w:ascii="Times New Roman" w:hAnsi="Times New Roman" w:cs="Times New Roman"/>
          <w:b/>
          <w:color w:val="000000" w:themeColor="text1"/>
          <w:sz w:val="24"/>
          <w:szCs w:val="24"/>
        </w:rPr>
        <w:t>RANCANG BANGUN SISTEM INFORMASI MANAJEMEN ASET DAN HAK AKSES PENGGUNA PADA PERUSAHAAN UMUM JASA TIRTA I BERBASIS WEB</w:t>
      </w:r>
    </w:p>
    <w:p w14:paraId="57AD8915" w14:textId="3CDF99AA" w:rsidR="00011823" w:rsidRPr="00F91A4F" w:rsidRDefault="008D1FA2" w:rsidP="008D1FA2">
      <w:pPr>
        <w:spacing w:line="480" w:lineRule="auto"/>
        <w:jc w:val="center"/>
        <w:rPr>
          <w:rFonts w:ascii="Tahoma" w:hAnsi="Tahoma" w:cs="Tahoma"/>
          <w:b/>
          <w:color w:val="000000" w:themeColor="text1"/>
          <w:sz w:val="28"/>
          <w:szCs w:val="28"/>
        </w:rPr>
      </w:pPr>
      <w:r w:rsidRPr="00F91A4F">
        <w:rPr>
          <w:rFonts w:ascii="Tahoma" w:hAnsi="Tahoma" w:cs="Tahoma"/>
          <w:b/>
          <w:color w:val="000000" w:themeColor="text1"/>
          <w:sz w:val="28"/>
          <w:szCs w:val="28"/>
        </w:rPr>
        <w:t>TUGAS AKHIR</w:t>
      </w:r>
    </w:p>
    <w:p w14:paraId="34B559C4" w14:textId="77777777" w:rsidR="008D1FA2" w:rsidRPr="00F91A4F" w:rsidRDefault="008D1FA2" w:rsidP="00531741">
      <w:pPr>
        <w:spacing w:line="480" w:lineRule="auto"/>
        <w:jc w:val="center"/>
        <w:rPr>
          <w:rFonts w:ascii="Tahoma" w:hAnsi="Tahoma" w:cs="Tahoma"/>
          <w:color w:val="000000" w:themeColor="text1"/>
        </w:rPr>
      </w:pPr>
      <w:r w:rsidRPr="00F91A4F">
        <w:rPr>
          <w:rFonts w:ascii="Tahoma" w:hAnsi="Tahoma" w:cs="Tahoma"/>
          <w:color w:val="000000" w:themeColor="text1"/>
        </w:rPr>
        <w:t xml:space="preserve">Diajukan untuk memenuhi sebagian syarat-syarat memperoleh gelar </w:t>
      </w:r>
    </w:p>
    <w:p w14:paraId="0059CD53" w14:textId="10269F2E" w:rsidR="008D1FA2" w:rsidRPr="00F91A4F" w:rsidRDefault="008D1FA2" w:rsidP="00531741">
      <w:pPr>
        <w:spacing w:line="480" w:lineRule="auto"/>
        <w:jc w:val="center"/>
        <w:rPr>
          <w:rFonts w:ascii="Tahoma" w:hAnsi="Tahoma" w:cs="Tahoma"/>
          <w:color w:val="000000" w:themeColor="text1"/>
        </w:rPr>
      </w:pPr>
      <w:r w:rsidRPr="00F91A4F">
        <w:rPr>
          <w:rFonts w:ascii="Tahoma" w:hAnsi="Tahoma" w:cs="Tahoma"/>
          <w:color w:val="000000" w:themeColor="text1"/>
        </w:rPr>
        <w:t>Ahli Madya</w:t>
      </w:r>
    </w:p>
    <w:p w14:paraId="3770DFF8" w14:textId="655EC934" w:rsidR="00011823" w:rsidRPr="00F91A4F" w:rsidRDefault="00011823" w:rsidP="00531741">
      <w:pPr>
        <w:spacing w:line="480" w:lineRule="auto"/>
        <w:jc w:val="center"/>
        <w:rPr>
          <w:rFonts w:ascii="Tahoma" w:hAnsi="Tahoma" w:cs="Tahoma"/>
          <w:color w:val="000000" w:themeColor="text1"/>
        </w:rPr>
      </w:pPr>
      <w:proofErr w:type="gramStart"/>
      <w:r w:rsidRPr="00F91A4F">
        <w:rPr>
          <w:rFonts w:ascii="Tahoma" w:hAnsi="Tahoma" w:cs="Tahoma"/>
          <w:color w:val="000000" w:themeColor="text1"/>
        </w:rPr>
        <w:t>Oleh :</w:t>
      </w:r>
      <w:proofErr w:type="gramEnd"/>
    </w:p>
    <w:p w14:paraId="4E2DCC5C" w14:textId="220B71EA" w:rsidR="00011823" w:rsidRPr="0093413E" w:rsidRDefault="0093413E" w:rsidP="00531741">
      <w:pPr>
        <w:spacing w:line="480" w:lineRule="auto"/>
        <w:jc w:val="center"/>
        <w:rPr>
          <w:rFonts w:ascii="Tahoma" w:hAnsi="Tahoma" w:cs="Tahoma"/>
          <w:b/>
          <w:sz w:val="24"/>
          <w:szCs w:val="24"/>
        </w:rPr>
      </w:pPr>
      <w:r w:rsidRPr="0093413E">
        <w:rPr>
          <w:rFonts w:ascii="Tahoma" w:hAnsi="Tahoma" w:cs="Tahoma"/>
          <w:b/>
          <w:sz w:val="24"/>
          <w:szCs w:val="24"/>
        </w:rPr>
        <w:t>Ermadani Dyah Rachmawati</w:t>
      </w:r>
    </w:p>
    <w:p w14:paraId="2C1DEE55" w14:textId="61EAC230" w:rsidR="0093413E" w:rsidRPr="0093413E" w:rsidRDefault="0093413E" w:rsidP="00531741">
      <w:pPr>
        <w:spacing w:line="480" w:lineRule="auto"/>
        <w:jc w:val="center"/>
        <w:rPr>
          <w:rFonts w:ascii="Tahoma" w:hAnsi="Tahoma" w:cs="Tahoma"/>
          <w:b/>
          <w:sz w:val="24"/>
          <w:szCs w:val="24"/>
        </w:rPr>
      </w:pPr>
      <w:r w:rsidRPr="0093413E">
        <w:rPr>
          <w:rFonts w:ascii="Tahoma" w:hAnsi="Tahoma" w:cs="Tahoma"/>
          <w:b/>
          <w:sz w:val="24"/>
          <w:szCs w:val="24"/>
        </w:rPr>
        <w:t>193140914111016</w:t>
      </w:r>
    </w:p>
    <w:p w14:paraId="4E05CB79" w14:textId="77777777" w:rsidR="00011823" w:rsidRPr="00F91A4F" w:rsidRDefault="00011823" w:rsidP="00531741">
      <w:pPr>
        <w:spacing w:line="480" w:lineRule="auto"/>
        <w:jc w:val="center"/>
        <w:rPr>
          <w:rFonts w:ascii="Tahoma" w:hAnsi="Tahoma" w:cs="Tahoma"/>
          <w:color w:val="000000" w:themeColor="text1"/>
          <w:sz w:val="24"/>
          <w:szCs w:val="24"/>
        </w:rPr>
      </w:pPr>
      <w:r w:rsidRPr="00F91A4F">
        <w:rPr>
          <w:rFonts w:ascii="Tahoma" w:hAnsi="Tahoma" w:cs="Tahoma"/>
          <w:noProof/>
          <w:color w:val="000000" w:themeColor="text1"/>
          <w:lang w:eastAsia="en-US"/>
        </w:rPr>
        <w:drawing>
          <wp:anchor distT="0" distB="0" distL="114300" distR="114300" simplePos="0" relativeHeight="251659264" behindDoc="0" locked="0" layoutInCell="1" allowOverlap="1" wp14:anchorId="3E2CB85C" wp14:editId="5CAF2139">
            <wp:simplePos x="0" y="0"/>
            <wp:positionH relativeFrom="margin">
              <wp:align>center</wp:align>
            </wp:positionH>
            <wp:positionV relativeFrom="paragraph">
              <wp:posOffset>11430</wp:posOffset>
            </wp:positionV>
            <wp:extent cx="1784649" cy="1800000"/>
            <wp:effectExtent l="0" t="0" r="635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5BC9EE" w14:textId="77777777" w:rsidR="00011823" w:rsidRPr="00F91A4F" w:rsidRDefault="00011823" w:rsidP="00531741">
      <w:pPr>
        <w:spacing w:line="480" w:lineRule="auto"/>
        <w:jc w:val="center"/>
        <w:rPr>
          <w:rFonts w:ascii="Tahoma" w:hAnsi="Tahoma" w:cs="Tahoma"/>
          <w:color w:val="000000" w:themeColor="text1"/>
          <w:sz w:val="24"/>
          <w:szCs w:val="24"/>
        </w:rPr>
      </w:pPr>
    </w:p>
    <w:p w14:paraId="6CC9D3C8" w14:textId="77777777" w:rsidR="00011823" w:rsidRPr="00F91A4F" w:rsidRDefault="00011823" w:rsidP="008D1FA2">
      <w:pPr>
        <w:spacing w:line="480" w:lineRule="auto"/>
        <w:rPr>
          <w:rFonts w:ascii="Tahoma" w:hAnsi="Tahoma" w:cs="Tahoma"/>
          <w:color w:val="000000" w:themeColor="text1"/>
          <w:sz w:val="24"/>
          <w:szCs w:val="24"/>
        </w:rPr>
      </w:pPr>
    </w:p>
    <w:p w14:paraId="15CE7EF8" w14:textId="77777777" w:rsidR="00011823" w:rsidRPr="00F91A4F" w:rsidRDefault="00011823" w:rsidP="00531741">
      <w:pPr>
        <w:spacing w:after="0" w:line="480" w:lineRule="auto"/>
        <w:jc w:val="center"/>
        <w:rPr>
          <w:rFonts w:ascii="Tahoma" w:hAnsi="Tahoma" w:cs="Tahoma"/>
          <w:color w:val="000000" w:themeColor="text1"/>
          <w:sz w:val="20"/>
          <w:szCs w:val="20"/>
        </w:rPr>
      </w:pPr>
    </w:p>
    <w:p w14:paraId="7779E69B" w14:textId="77777777" w:rsidR="00011823" w:rsidRPr="00F91A4F" w:rsidRDefault="00011823" w:rsidP="00531741">
      <w:pPr>
        <w:spacing w:after="0" w:line="480" w:lineRule="auto"/>
        <w:rPr>
          <w:rFonts w:ascii="Tahoma" w:hAnsi="Tahoma" w:cs="Tahoma"/>
          <w:color w:val="000000" w:themeColor="text1"/>
          <w:sz w:val="20"/>
          <w:szCs w:val="20"/>
        </w:rPr>
      </w:pPr>
    </w:p>
    <w:p w14:paraId="1A90B1E3" w14:textId="478DF838" w:rsidR="00011823" w:rsidRDefault="00011823" w:rsidP="00531741">
      <w:pPr>
        <w:spacing w:after="0" w:line="480" w:lineRule="auto"/>
        <w:jc w:val="center"/>
        <w:rPr>
          <w:rFonts w:ascii="Tahoma" w:hAnsi="Tahoma" w:cs="Tahoma"/>
          <w:color w:val="000000" w:themeColor="text1"/>
          <w:sz w:val="20"/>
          <w:szCs w:val="20"/>
        </w:rPr>
      </w:pPr>
    </w:p>
    <w:p w14:paraId="2C785BF4" w14:textId="77777777" w:rsidR="00964185" w:rsidRPr="00F91A4F" w:rsidRDefault="00964185" w:rsidP="00531741">
      <w:pPr>
        <w:spacing w:after="0" w:line="480" w:lineRule="auto"/>
        <w:jc w:val="center"/>
        <w:rPr>
          <w:rFonts w:ascii="Tahoma" w:hAnsi="Tahoma" w:cs="Tahoma"/>
          <w:color w:val="000000" w:themeColor="text1"/>
          <w:sz w:val="20"/>
          <w:szCs w:val="20"/>
        </w:rPr>
      </w:pPr>
    </w:p>
    <w:p w14:paraId="3C050265" w14:textId="7F1EAAA2" w:rsidR="00011823" w:rsidRPr="00AE5AFB" w:rsidRDefault="00011823" w:rsidP="00531741">
      <w:pPr>
        <w:spacing w:after="0" w:line="480" w:lineRule="auto"/>
        <w:jc w:val="center"/>
        <w:rPr>
          <w:rFonts w:ascii="Tahoma" w:hAnsi="Tahoma" w:cs="Tahoma"/>
          <w:b/>
          <w:sz w:val="24"/>
          <w:szCs w:val="24"/>
        </w:rPr>
      </w:pPr>
      <w:r w:rsidRPr="00AE5AFB">
        <w:rPr>
          <w:rFonts w:ascii="Tahoma" w:hAnsi="Tahoma" w:cs="Tahoma"/>
          <w:b/>
          <w:sz w:val="24"/>
          <w:szCs w:val="24"/>
        </w:rPr>
        <w:t>BIDANG MINAT</w:t>
      </w:r>
      <w:r w:rsidR="00927831" w:rsidRPr="00AE5AFB">
        <w:rPr>
          <w:rFonts w:ascii="Tahoma" w:hAnsi="Tahoma" w:cs="Tahoma"/>
          <w:b/>
          <w:sz w:val="24"/>
          <w:szCs w:val="24"/>
        </w:rPr>
        <w:t xml:space="preserve"> </w:t>
      </w:r>
      <w:r w:rsidR="008F1093" w:rsidRPr="00AE5AFB">
        <w:rPr>
          <w:rFonts w:ascii="Tahoma" w:hAnsi="Tahoma" w:cs="Tahoma"/>
          <w:b/>
          <w:bCs/>
          <w:sz w:val="24"/>
          <w:szCs w:val="24"/>
        </w:rPr>
        <w:t>D</w:t>
      </w:r>
      <w:r w:rsidR="00BB075F" w:rsidRPr="00AE5AFB">
        <w:rPr>
          <w:rFonts w:ascii="Tahoma" w:hAnsi="Tahoma" w:cs="Tahoma"/>
          <w:b/>
          <w:bCs/>
          <w:sz w:val="24"/>
          <w:szCs w:val="24"/>
        </w:rPr>
        <w:t>-</w:t>
      </w:r>
      <w:r w:rsidR="008F1093" w:rsidRPr="00AE5AFB">
        <w:rPr>
          <w:rFonts w:ascii="Tahoma" w:hAnsi="Tahoma" w:cs="Tahoma"/>
          <w:b/>
          <w:bCs/>
          <w:sz w:val="24"/>
          <w:szCs w:val="24"/>
        </w:rPr>
        <w:t>III</w:t>
      </w:r>
      <w:r w:rsidR="00BB075F" w:rsidRPr="00AE5AFB">
        <w:rPr>
          <w:rFonts w:ascii="Tahoma" w:hAnsi="Tahoma" w:cs="Tahoma"/>
          <w:b/>
          <w:bCs/>
          <w:sz w:val="24"/>
          <w:szCs w:val="24"/>
        </w:rPr>
        <w:t xml:space="preserve"> </w:t>
      </w:r>
      <w:r w:rsidR="00AE5AFB" w:rsidRPr="00AE5AFB">
        <w:rPr>
          <w:rFonts w:ascii="Tahoma" w:hAnsi="Tahoma" w:cs="Tahoma"/>
          <w:b/>
          <w:sz w:val="24"/>
          <w:szCs w:val="24"/>
        </w:rPr>
        <w:t>SISTEM INFORMASI</w:t>
      </w:r>
    </w:p>
    <w:p w14:paraId="2739A79F" w14:textId="21E36F1E" w:rsidR="00011823" w:rsidRPr="00F91A4F" w:rsidRDefault="00011823" w:rsidP="00531741">
      <w:pPr>
        <w:spacing w:after="0"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t>PROGRAM STUDI TEKNOLOGI INFORMASI</w:t>
      </w:r>
    </w:p>
    <w:p w14:paraId="69E04AD0" w14:textId="35C75DC6" w:rsidR="00011823" w:rsidRPr="00F91A4F" w:rsidRDefault="00F00762" w:rsidP="00531741">
      <w:pPr>
        <w:spacing w:after="0" w:line="480" w:lineRule="auto"/>
        <w:jc w:val="center"/>
        <w:rPr>
          <w:rFonts w:ascii="Tahoma" w:hAnsi="Tahoma" w:cs="Tahoma"/>
          <w:b/>
          <w:color w:val="000000" w:themeColor="text1"/>
          <w:sz w:val="24"/>
          <w:szCs w:val="24"/>
        </w:rPr>
      </w:pPr>
      <w:r>
        <w:rPr>
          <w:rFonts w:ascii="Tahoma" w:hAnsi="Tahoma" w:cs="Tahoma"/>
          <w:b/>
          <w:sz w:val="24"/>
          <w:szCs w:val="24"/>
        </w:rPr>
        <w:t>FAKULTAS</w:t>
      </w:r>
      <w:r w:rsidRPr="00A33E2E">
        <w:rPr>
          <w:rFonts w:ascii="Tahoma" w:hAnsi="Tahoma" w:cs="Tahoma"/>
          <w:b/>
          <w:sz w:val="24"/>
          <w:szCs w:val="24"/>
        </w:rPr>
        <w:t xml:space="preserve"> </w:t>
      </w:r>
      <w:r w:rsidR="00011823" w:rsidRPr="00F91A4F">
        <w:rPr>
          <w:rFonts w:ascii="Tahoma" w:hAnsi="Tahoma" w:cs="Tahoma"/>
          <w:b/>
          <w:color w:val="000000" w:themeColor="text1"/>
          <w:sz w:val="24"/>
          <w:szCs w:val="24"/>
        </w:rPr>
        <w:t>VOKASI</w:t>
      </w:r>
    </w:p>
    <w:p w14:paraId="5CA2F569" w14:textId="77777777" w:rsidR="00011823" w:rsidRPr="00F91A4F" w:rsidRDefault="00011823" w:rsidP="00531741">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 xml:space="preserve">UNIVERSITAS BRAWIJAYA </w:t>
      </w:r>
    </w:p>
    <w:p w14:paraId="72ADB3E7" w14:textId="77777777" w:rsidR="00011823" w:rsidRPr="00F91A4F" w:rsidRDefault="00011823" w:rsidP="00531741">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MALANG</w:t>
      </w:r>
    </w:p>
    <w:p w14:paraId="0C0293E7" w14:textId="631682F3" w:rsidR="00FD632E" w:rsidRDefault="00011823" w:rsidP="00FD632E">
      <w:pPr>
        <w:spacing w:line="360" w:lineRule="auto"/>
        <w:jc w:val="center"/>
        <w:rPr>
          <w:rFonts w:ascii="Tahoma" w:hAnsi="Tahoma" w:cs="Tahoma"/>
          <w:b/>
          <w:color w:val="000000" w:themeColor="text1"/>
          <w:sz w:val="24"/>
          <w:szCs w:val="24"/>
        </w:rPr>
        <w:sectPr w:rsidR="00FD632E" w:rsidSect="00F707F2">
          <w:footerReference w:type="default" r:id="rId9"/>
          <w:pgSz w:w="11909" w:h="16834" w:code="9"/>
          <w:pgMar w:top="1699" w:right="1699" w:bottom="1699" w:left="2275" w:header="720" w:footer="720" w:gutter="0"/>
          <w:pgNumType w:fmt="lowerRoman" w:start="1"/>
          <w:cols w:space="720"/>
          <w:titlePg/>
          <w:docGrid w:linePitch="360"/>
        </w:sectPr>
      </w:pPr>
      <w:r w:rsidRPr="00F91A4F">
        <w:rPr>
          <w:rFonts w:ascii="Tahoma" w:hAnsi="Tahoma" w:cs="Tahoma"/>
          <w:b/>
          <w:color w:val="000000" w:themeColor="text1"/>
          <w:sz w:val="24"/>
          <w:szCs w:val="24"/>
        </w:rPr>
        <w:t>20</w:t>
      </w:r>
      <w:r w:rsidR="00FD632E">
        <w:rPr>
          <w:rFonts w:ascii="Tahoma" w:hAnsi="Tahoma" w:cs="Tahoma"/>
          <w:b/>
          <w:color w:val="000000" w:themeColor="text1"/>
          <w:sz w:val="24"/>
          <w:szCs w:val="24"/>
        </w:rPr>
        <w:t>22</w:t>
      </w:r>
    </w:p>
    <w:p w14:paraId="058BC7C7" w14:textId="7F0800A5" w:rsidR="00FD632E" w:rsidRDefault="00FD632E" w:rsidP="00FD632E">
      <w:pPr>
        <w:spacing w:line="360" w:lineRule="auto"/>
        <w:rPr>
          <w:rFonts w:ascii="Tahoma" w:hAnsi="Tahoma" w:cs="Tahoma"/>
          <w:b/>
          <w:color w:val="000000" w:themeColor="text1"/>
          <w:sz w:val="24"/>
          <w:szCs w:val="24"/>
        </w:rPr>
        <w:sectPr w:rsidR="00FD632E" w:rsidSect="00FD632E">
          <w:type w:val="continuous"/>
          <w:pgSz w:w="11909" w:h="16834" w:code="9"/>
          <w:pgMar w:top="1699" w:right="1699" w:bottom="1699" w:left="2275" w:header="720" w:footer="720" w:gutter="0"/>
          <w:pgNumType w:fmt="lowerRoman" w:start="1"/>
          <w:cols w:space="720"/>
          <w:titlePg/>
          <w:docGrid w:linePitch="360"/>
        </w:sectPr>
      </w:pPr>
    </w:p>
    <w:p w14:paraId="6D582723" w14:textId="3DBC8D76" w:rsidR="00F707F2" w:rsidRDefault="00F707F2" w:rsidP="00FD632E">
      <w:pPr>
        <w:spacing w:line="360" w:lineRule="auto"/>
        <w:rPr>
          <w:rFonts w:ascii="Tahoma" w:hAnsi="Tahoma" w:cs="Tahoma"/>
          <w:b/>
          <w:color w:val="000000" w:themeColor="text1"/>
          <w:sz w:val="24"/>
          <w:szCs w:val="24"/>
        </w:rPr>
        <w:sectPr w:rsidR="00F707F2" w:rsidSect="00FD632E">
          <w:type w:val="continuous"/>
          <w:pgSz w:w="11909" w:h="16834" w:code="9"/>
          <w:pgMar w:top="1699" w:right="1699" w:bottom="1699" w:left="2275" w:header="720" w:footer="720" w:gutter="0"/>
          <w:pgNumType w:fmt="lowerRoman" w:start="1"/>
          <w:cols w:space="720"/>
          <w:titlePg/>
          <w:docGrid w:linePitch="360"/>
        </w:sectPr>
      </w:pPr>
    </w:p>
    <w:p w14:paraId="0C0BC3F8" w14:textId="33C0831B" w:rsidR="00FD632E" w:rsidRDefault="00FD632E" w:rsidP="00FD632E">
      <w:pPr>
        <w:spacing w:line="360" w:lineRule="auto"/>
        <w:rPr>
          <w:rFonts w:ascii="Tahoma" w:eastAsia="Times New Roman" w:hAnsi="Tahoma" w:cs="Tahoma"/>
          <w:b/>
          <w:bCs/>
          <w:color w:val="000000" w:themeColor="text1"/>
          <w:sz w:val="24"/>
          <w:szCs w:val="24"/>
        </w:rPr>
        <w:sectPr w:rsidR="00FD632E" w:rsidSect="00F707F2">
          <w:type w:val="continuous"/>
          <w:pgSz w:w="11909" w:h="16834" w:code="9"/>
          <w:pgMar w:top="1699" w:right="1699" w:bottom="1699" w:left="2275" w:header="720" w:footer="720" w:gutter="0"/>
          <w:pgNumType w:fmt="lowerRoman" w:start="1"/>
          <w:cols w:space="720"/>
          <w:titlePg/>
          <w:docGrid w:linePitch="360"/>
        </w:sectPr>
      </w:pPr>
    </w:p>
    <w:p w14:paraId="337A7AC0" w14:textId="166717E1" w:rsidR="00A33E2E" w:rsidRDefault="0093413E" w:rsidP="00FD632E">
      <w:pPr>
        <w:spacing w:line="360" w:lineRule="auto"/>
        <w:jc w:val="center"/>
        <w:rPr>
          <w:rFonts w:ascii="Times New Roman" w:hAnsi="Times New Roman" w:cs="Times New Roman"/>
          <w:color w:val="000000" w:themeColor="text1"/>
          <w:sz w:val="24"/>
          <w:szCs w:val="24"/>
        </w:rPr>
      </w:pPr>
      <w:r w:rsidRPr="0093413E">
        <w:rPr>
          <w:rFonts w:ascii="Tahoma" w:hAnsi="Tahoma" w:cs="Tahoma"/>
          <w:b/>
          <w:color w:val="000000" w:themeColor="text1"/>
          <w:sz w:val="24"/>
          <w:szCs w:val="24"/>
        </w:rPr>
        <w:lastRenderedPageBreak/>
        <w:t>RANCANG BANGUN SISTEM INFORMASI MANAJEMEN ASET DAN HAK AKSES PENGGUNA PADA PERUSAHAAN UMUM JASA TIRTA I BERBASIS WEB</w:t>
      </w:r>
    </w:p>
    <w:p w14:paraId="0AC7AF11" w14:textId="77777777" w:rsidR="0093413E" w:rsidRPr="0093413E" w:rsidRDefault="0093413E" w:rsidP="0093413E">
      <w:pPr>
        <w:spacing w:line="360" w:lineRule="auto"/>
        <w:jc w:val="center"/>
        <w:rPr>
          <w:rFonts w:ascii="Times New Roman" w:hAnsi="Times New Roman" w:cs="Times New Roman"/>
          <w:color w:val="000000" w:themeColor="text1"/>
          <w:sz w:val="24"/>
          <w:szCs w:val="24"/>
        </w:rPr>
      </w:pPr>
    </w:p>
    <w:p w14:paraId="0E970B1F" w14:textId="77777777" w:rsidR="008D1FA2" w:rsidRPr="00F91A4F" w:rsidRDefault="008D1FA2" w:rsidP="008D1FA2">
      <w:pPr>
        <w:spacing w:line="480" w:lineRule="auto"/>
        <w:jc w:val="center"/>
        <w:rPr>
          <w:rFonts w:ascii="Tahoma" w:hAnsi="Tahoma" w:cs="Tahoma"/>
          <w:color w:val="000000" w:themeColor="text1"/>
        </w:rPr>
      </w:pPr>
      <w:r w:rsidRPr="00F91A4F">
        <w:rPr>
          <w:rFonts w:ascii="Tahoma" w:hAnsi="Tahoma" w:cs="Tahoma"/>
          <w:color w:val="000000" w:themeColor="text1"/>
        </w:rPr>
        <w:t xml:space="preserve">Diajukan untuk memenuhi sebagian syarat-syarat memperoleh gelar </w:t>
      </w:r>
    </w:p>
    <w:p w14:paraId="539266F2" w14:textId="77777777" w:rsidR="008D1FA2" w:rsidRPr="00F91A4F" w:rsidRDefault="008D1FA2" w:rsidP="008D1FA2">
      <w:pPr>
        <w:spacing w:line="480" w:lineRule="auto"/>
        <w:jc w:val="center"/>
        <w:rPr>
          <w:rFonts w:ascii="Tahoma" w:hAnsi="Tahoma" w:cs="Tahoma"/>
          <w:color w:val="000000" w:themeColor="text1"/>
        </w:rPr>
      </w:pPr>
      <w:r w:rsidRPr="00F91A4F">
        <w:rPr>
          <w:rFonts w:ascii="Tahoma" w:hAnsi="Tahoma" w:cs="Tahoma"/>
          <w:color w:val="000000" w:themeColor="text1"/>
        </w:rPr>
        <w:t>Ahli Madya</w:t>
      </w:r>
    </w:p>
    <w:p w14:paraId="13D0B2DE" w14:textId="3DC4F413" w:rsidR="00011823" w:rsidRPr="00F91A4F" w:rsidRDefault="008D1FA2" w:rsidP="00531741">
      <w:pPr>
        <w:spacing w:line="480" w:lineRule="auto"/>
        <w:jc w:val="center"/>
        <w:rPr>
          <w:rFonts w:ascii="Tahoma" w:hAnsi="Tahoma" w:cs="Tahoma"/>
          <w:b/>
          <w:color w:val="000000" w:themeColor="text1"/>
          <w:sz w:val="28"/>
          <w:szCs w:val="28"/>
        </w:rPr>
      </w:pPr>
      <w:r w:rsidRPr="00F91A4F">
        <w:rPr>
          <w:rFonts w:ascii="Tahoma" w:hAnsi="Tahoma" w:cs="Tahoma"/>
          <w:b/>
          <w:color w:val="000000" w:themeColor="text1"/>
          <w:sz w:val="28"/>
          <w:szCs w:val="28"/>
        </w:rPr>
        <w:t>TUGAS AKHR</w:t>
      </w:r>
    </w:p>
    <w:p w14:paraId="3FAC2259" w14:textId="77777777" w:rsidR="00011823" w:rsidRPr="00F91A4F" w:rsidRDefault="00011823" w:rsidP="00531741">
      <w:pPr>
        <w:spacing w:line="480" w:lineRule="auto"/>
        <w:jc w:val="center"/>
        <w:rPr>
          <w:rFonts w:ascii="Tahoma" w:hAnsi="Tahoma" w:cs="Tahoma"/>
          <w:bCs/>
          <w:color w:val="000000" w:themeColor="text1"/>
        </w:rPr>
      </w:pPr>
      <w:proofErr w:type="gramStart"/>
      <w:r w:rsidRPr="00F91A4F">
        <w:rPr>
          <w:rFonts w:ascii="Tahoma" w:hAnsi="Tahoma" w:cs="Tahoma"/>
          <w:bCs/>
          <w:color w:val="000000" w:themeColor="text1"/>
        </w:rPr>
        <w:t>Oleh :</w:t>
      </w:r>
      <w:proofErr w:type="gramEnd"/>
    </w:p>
    <w:p w14:paraId="45962713" w14:textId="77FF3D23" w:rsidR="00011823" w:rsidRPr="0093413E" w:rsidRDefault="0093413E" w:rsidP="001A3F8B">
      <w:pPr>
        <w:spacing w:after="0" w:line="276" w:lineRule="auto"/>
        <w:jc w:val="center"/>
        <w:rPr>
          <w:rFonts w:ascii="Tahoma" w:hAnsi="Tahoma" w:cs="Tahoma"/>
          <w:b/>
          <w:sz w:val="24"/>
          <w:szCs w:val="24"/>
        </w:rPr>
      </w:pPr>
      <w:r w:rsidRPr="0093413E">
        <w:rPr>
          <w:rFonts w:ascii="Tahoma" w:hAnsi="Tahoma" w:cs="Tahoma"/>
          <w:b/>
          <w:sz w:val="24"/>
          <w:szCs w:val="24"/>
        </w:rPr>
        <w:t>Ermadani Dyah Rachmawati</w:t>
      </w:r>
    </w:p>
    <w:p w14:paraId="15D970C3" w14:textId="00C74C41" w:rsidR="0093413E" w:rsidRPr="0093413E" w:rsidRDefault="0093413E" w:rsidP="001A3F8B">
      <w:pPr>
        <w:spacing w:after="0" w:line="276" w:lineRule="auto"/>
        <w:jc w:val="center"/>
        <w:rPr>
          <w:rFonts w:ascii="Tahoma" w:hAnsi="Tahoma" w:cs="Tahoma"/>
          <w:b/>
        </w:rPr>
      </w:pPr>
      <w:r w:rsidRPr="0093413E">
        <w:rPr>
          <w:rFonts w:ascii="Tahoma" w:hAnsi="Tahoma" w:cs="Tahoma"/>
          <w:b/>
          <w:sz w:val="24"/>
          <w:szCs w:val="24"/>
        </w:rPr>
        <w:t>193140914111016</w:t>
      </w:r>
    </w:p>
    <w:p w14:paraId="2C65D49A" w14:textId="77777777" w:rsidR="00011823" w:rsidRPr="00F91A4F" w:rsidRDefault="00011823" w:rsidP="00531741">
      <w:pPr>
        <w:spacing w:line="480" w:lineRule="auto"/>
        <w:jc w:val="center"/>
        <w:rPr>
          <w:rFonts w:ascii="Tahoma" w:hAnsi="Tahoma" w:cs="Tahoma"/>
          <w:b/>
          <w:color w:val="000000" w:themeColor="text1"/>
          <w:szCs w:val="24"/>
        </w:rPr>
      </w:pPr>
    </w:p>
    <w:p w14:paraId="7FB87664" w14:textId="7424EF29" w:rsidR="00011823" w:rsidRPr="00F91A4F" w:rsidRDefault="005C156A" w:rsidP="00531741">
      <w:pPr>
        <w:spacing w:line="480" w:lineRule="auto"/>
        <w:jc w:val="center"/>
        <w:rPr>
          <w:rFonts w:ascii="Tahoma" w:hAnsi="Tahoma" w:cs="Tahoma"/>
          <w:b/>
          <w:color w:val="000000" w:themeColor="text1"/>
          <w:szCs w:val="24"/>
        </w:rPr>
      </w:pPr>
      <w:r w:rsidRPr="00F91A4F">
        <w:rPr>
          <w:rFonts w:ascii="Tahoma" w:hAnsi="Tahoma" w:cs="Tahoma"/>
          <w:noProof/>
          <w:color w:val="000000" w:themeColor="text1"/>
          <w:lang w:eastAsia="en-US"/>
        </w:rPr>
        <w:drawing>
          <wp:anchor distT="0" distB="0" distL="114300" distR="114300" simplePos="0" relativeHeight="251664384" behindDoc="0" locked="0" layoutInCell="1" allowOverlap="1" wp14:anchorId="6EAA00BA" wp14:editId="0E982D38">
            <wp:simplePos x="0" y="0"/>
            <wp:positionH relativeFrom="margin">
              <wp:posOffset>1717675</wp:posOffset>
            </wp:positionH>
            <wp:positionV relativeFrom="paragraph">
              <wp:posOffset>158115</wp:posOffset>
            </wp:positionV>
            <wp:extent cx="1784649" cy="1800000"/>
            <wp:effectExtent l="0" t="0" r="6350" b="0"/>
            <wp:wrapSquare wrapText="bothSides"/>
            <wp:docPr id="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A2C792" w14:textId="77777777" w:rsidR="00011823" w:rsidRPr="00F91A4F" w:rsidRDefault="00011823" w:rsidP="00531741">
      <w:pPr>
        <w:spacing w:line="480" w:lineRule="auto"/>
        <w:jc w:val="center"/>
        <w:rPr>
          <w:rFonts w:ascii="Tahoma" w:hAnsi="Tahoma" w:cs="Tahoma"/>
          <w:b/>
          <w:color w:val="000000" w:themeColor="text1"/>
          <w:szCs w:val="24"/>
        </w:rPr>
      </w:pPr>
    </w:p>
    <w:p w14:paraId="19CF25F3"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3AEFA30F"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164F50BE"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4CC4522A" w14:textId="6882F46E" w:rsidR="00011823" w:rsidRPr="00F91A4F" w:rsidRDefault="00011823" w:rsidP="0093413E">
      <w:pPr>
        <w:spacing w:after="0" w:line="480" w:lineRule="auto"/>
        <w:rPr>
          <w:rFonts w:ascii="Tahoma" w:hAnsi="Tahoma" w:cs="Tahoma"/>
          <w:b/>
          <w:color w:val="000000" w:themeColor="text1"/>
          <w:sz w:val="24"/>
          <w:szCs w:val="24"/>
        </w:rPr>
      </w:pPr>
    </w:p>
    <w:p w14:paraId="2290F910" w14:textId="5FBAE143"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 xml:space="preserve">BIDANG MINAT </w:t>
      </w:r>
      <w:r w:rsidR="00BB075F" w:rsidRPr="00A33E2E">
        <w:rPr>
          <w:rFonts w:ascii="Tahoma" w:hAnsi="Tahoma" w:cs="Tahoma"/>
          <w:b/>
          <w:sz w:val="24"/>
          <w:szCs w:val="24"/>
        </w:rPr>
        <w:t xml:space="preserve">D-III </w:t>
      </w:r>
      <w:r w:rsidR="00A33E2E" w:rsidRPr="00A33E2E">
        <w:rPr>
          <w:rFonts w:ascii="Tahoma" w:hAnsi="Tahoma" w:cs="Tahoma"/>
          <w:b/>
          <w:sz w:val="24"/>
          <w:szCs w:val="24"/>
        </w:rPr>
        <w:t>SISTEM INFORMASI</w:t>
      </w:r>
    </w:p>
    <w:p w14:paraId="2EAFB28E" w14:textId="6C8CBA5C" w:rsidR="00011823" w:rsidRPr="00A33E2E" w:rsidRDefault="00011823" w:rsidP="00531741">
      <w:pPr>
        <w:spacing w:after="0" w:line="480" w:lineRule="auto"/>
        <w:jc w:val="center"/>
        <w:rPr>
          <w:rFonts w:ascii="Tahoma" w:hAnsi="Tahoma" w:cs="Tahoma"/>
          <w:b/>
          <w:bCs/>
          <w:sz w:val="24"/>
          <w:szCs w:val="24"/>
        </w:rPr>
      </w:pPr>
      <w:r w:rsidRPr="00A33E2E">
        <w:rPr>
          <w:rFonts w:ascii="Tahoma" w:hAnsi="Tahoma" w:cs="Tahoma"/>
          <w:b/>
          <w:bCs/>
          <w:sz w:val="24"/>
          <w:szCs w:val="24"/>
        </w:rPr>
        <w:t>PROGRAM STUDI TEKNOLOGI INFORMASI</w:t>
      </w:r>
    </w:p>
    <w:p w14:paraId="2561BFF6" w14:textId="58CE0BCC" w:rsidR="00011823" w:rsidRPr="00A33E2E" w:rsidRDefault="00F00762" w:rsidP="00531741">
      <w:pPr>
        <w:spacing w:after="0" w:line="480" w:lineRule="auto"/>
        <w:jc w:val="center"/>
        <w:rPr>
          <w:rFonts w:ascii="Tahoma" w:hAnsi="Tahoma" w:cs="Tahoma"/>
          <w:b/>
          <w:sz w:val="24"/>
          <w:szCs w:val="24"/>
        </w:rPr>
      </w:pPr>
      <w:r>
        <w:rPr>
          <w:rFonts w:ascii="Tahoma" w:hAnsi="Tahoma" w:cs="Tahoma"/>
          <w:b/>
          <w:sz w:val="24"/>
          <w:szCs w:val="24"/>
        </w:rPr>
        <w:t>FAKULTAS</w:t>
      </w:r>
      <w:r w:rsidR="00011823" w:rsidRPr="00A33E2E">
        <w:rPr>
          <w:rFonts w:ascii="Tahoma" w:hAnsi="Tahoma" w:cs="Tahoma"/>
          <w:b/>
          <w:sz w:val="24"/>
          <w:szCs w:val="24"/>
        </w:rPr>
        <w:t xml:space="preserve"> VOKASI</w:t>
      </w:r>
    </w:p>
    <w:p w14:paraId="320E1A0F" w14:textId="77777777"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 xml:space="preserve">UNIVERSITAS BRAWIJAYA </w:t>
      </w:r>
    </w:p>
    <w:p w14:paraId="620A752F" w14:textId="77777777"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MALANG</w:t>
      </w:r>
    </w:p>
    <w:p w14:paraId="463E6DB5" w14:textId="3F25B66B"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20</w:t>
      </w:r>
      <w:r w:rsidR="00554D6D" w:rsidRPr="00A33E2E">
        <w:rPr>
          <w:rFonts w:ascii="Tahoma" w:hAnsi="Tahoma" w:cs="Tahoma"/>
          <w:b/>
          <w:sz w:val="24"/>
          <w:szCs w:val="24"/>
        </w:rPr>
        <w:t>2</w:t>
      </w:r>
      <w:r w:rsidR="00F00762">
        <w:rPr>
          <w:rFonts w:ascii="Tahoma" w:hAnsi="Tahoma" w:cs="Tahoma"/>
          <w:b/>
          <w:sz w:val="24"/>
          <w:szCs w:val="24"/>
        </w:rPr>
        <w:t>2</w:t>
      </w:r>
    </w:p>
    <w:p w14:paraId="6403863A" w14:textId="77777777" w:rsidR="00011823" w:rsidRPr="00F91A4F" w:rsidRDefault="00011823" w:rsidP="00531741">
      <w:pPr>
        <w:pStyle w:val="Heading1"/>
        <w:spacing w:line="480" w:lineRule="auto"/>
        <w:jc w:val="center"/>
        <w:rPr>
          <w:rFonts w:ascii="Tahoma" w:hAnsi="Tahoma" w:cs="Tahoma"/>
          <w:b/>
          <w:bCs/>
          <w:color w:val="000000" w:themeColor="text1"/>
          <w:sz w:val="24"/>
          <w:szCs w:val="24"/>
        </w:rPr>
      </w:pPr>
      <w:bookmarkStart w:id="0" w:name="_Toc12459760"/>
      <w:bookmarkStart w:id="1" w:name="_Toc12625759"/>
      <w:r w:rsidRPr="00F91A4F">
        <w:rPr>
          <w:rFonts w:ascii="Tahoma" w:hAnsi="Tahoma" w:cs="Tahoma"/>
          <w:b/>
          <w:bCs/>
          <w:color w:val="000000" w:themeColor="text1"/>
          <w:sz w:val="24"/>
          <w:szCs w:val="24"/>
        </w:rPr>
        <w:lastRenderedPageBreak/>
        <w:t>LEMBAR PERSETUJUAN</w:t>
      </w:r>
      <w:bookmarkEnd w:id="0"/>
      <w:bookmarkEnd w:id="1"/>
    </w:p>
    <w:p w14:paraId="508F54E8" w14:textId="656E10B2" w:rsidR="00011823" w:rsidRPr="00F91A4F" w:rsidRDefault="00011823" w:rsidP="00531741">
      <w:pPr>
        <w:pStyle w:val="BodyText"/>
        <w:spacing w:before="7" w:line="480" w:lineRule="auto"/>
        <w:rPr>
          <w:rFonts w:ascii="Tahoma" w:hAnsi="Tahoma" w:cs="Tahoma"/>
          <w:b/>
          <w:color w:val="000000" w:themeColor="text1"/>
          <w:sz w:val="28"/>
        </w:rPr>
      </w:pPr>
    </w:p>
    <w:tbl>
      <w:tblPr>
        <w:tblW w:w="8698" w:type="dxa"/>
        <w:tblLayout w:type="fixed"/>
        <w:tblLook w:val="04A0" w:firstRow="1" w:lastRow="0" w:firstColumn="1" w:lastColumn="0" w:noHBand="0" w:noVBand="1"/>
      </w:tblPr>
      <w:tblGrid>
        <w:gridCol w:w="1800"/>
        <w:gridCol w:w="320"/>
        <w:gridCol w:w="6578"/>
      </w:tblGrid>
      <w:tr w:rsidR="0093413E" w:rsidRPr="0093413E" w14:paraId="02F21961" w14:textId="77777777" w:rsidTr="00786BB0">
        <w:trPr>
          <w:trHeight w:val="756"/>
        </w:trPr>
        <w:tc>
          <w:tcPr>
            <w:tcW w:w="1800" w:type="dxa"/>
          </w:tcPr>
          <w:p w14:paraId="25B92C2A" w14:textId="77777777" w:rsidR="00011823" w:rsidRPr="0093413E" w:rsidRDefault="00011823" w:rsidP="006062FC">
            <w:pPr>
              <w:pStyle w:val="TableParagraph"/>
              <w:spacing w:line="480" w:lineRule="auto"/>
              <w:rPr>
                <w:rFonts w:ascii="Tahoma" w:hAnsi="Tahoma" w:cs="Tahoma"/>
                <w:sz w:val="24"/>
              </w:rPr>
            </w:pPr>
            <w:r w:rsidRPr="0093413E">
              <w:rPr>
                <w:rFonts w:ascii="Tahoma" w:hAnsi="Tahoma" w:cs="Tahoma"/>
                <w:sz w:val="24"/>
              </w:rPr>
              <w:t>Judul</w:t>
            </w:r>
          </w:p>
        </w:tc>
        <w:tc>
          <w:tcPr>
            <w:tcW w:w="320" w:type="dxa"/>
          </w:tcPr>
          <w:p w14:paraId="4BDFFF9A" w14:textId="77777777" w:rsidR="00011823" w:rsidRPr="0093413E" w:rsidRDefault="00011823" w:rsidP="006062FC">
            <w:pPr>
              <w:pStyle w:val="TableParagraph"/>
              <w:spacing w:line="480" w:lineRule="auto"/>
              <w:ind w:left="33"/>
              <w:rPr>
                <w:rFonts w:ascii="Tahoma" w:hAnsi="Tahoma" w:cs="Tahoma"/>
                <w:sz w:val="24"/>
              </w:rPr>
            </w:pPr>
            <w:r w:rsidRPr="0093413E">
              <w:rPr>
                <w:rFonts w:ascii="Tahoma" w:hAnsi="Tahoma" w:cs="Tahoma"/>
                <w:sz w:val="24"/>
              </w:rPr>
              <w:t>:</w:t>
            </w:r>
          </w:p>
        </w:tc>
        <w:tc>
          <w:tcPr>
            <w:tcW w:w="6578" w:type="dxa"/>
          </w:tcPr>
          <w:p w14:paraId="6B5DA78F" w14:textId="2E72B10D" w:rsidR="00011823" w:rsidRPr="0093413E" w:rsidRDefault="0093413E" w:rsidP="0093413E">
            <w:pPr>
              <w:pStyle w:val="TableParagraph"/>
              <w:spacing w:line="480" w:lineRule="auto"/>
              <w:rPr>
                <w:rFonts w:ascii="Tahoma" w:hAnsi="Tahoma" w:cs="Tahoma"/>
                <w:sz w:val="24"/>
              </w:rPr>
            </w:pPr>
            <w:r w:rsidRPr="0093413E">
              <w:rPr>
                <w:rFonts w:ascii="Tahoma" w:hAnsi="Tahoma" w:cs="Tahoma"/>
                <w:sz w:val="24"/>
              </w:rPr>
              <w:t>Rancang Bangun Sistem Informasi Manajemen Aset Dan Hak Akses Pengguna Pada Perusahaan Umum Jasa Tirta I Berbasis Web</w:t>
            </w:r>
          </w:p>
        </w:tc>
      </w:tr>
      <w:tr w:rsidR="0093413E" w:rsidRPr="0093413E" w14:paraId="6E672758" w14:textId="77777777" w:rsidTr="00786BB0">
        <w:trPr>
          <w:trHeight w:val="624"/>
        </w:trPr>
        <w:tc>
          <w:tcPr>
            <w:tcW w:w="1800" w:type="dxa"/>
          </w:tcPr>
          <w:p w14:paraId="1CC45E9B" w14:textId="77777777" w:rsidR="00011823" w:rsidRPr="0093413E" w:rsidRDefault="00011823" w:rsidP="006062FC">
            <w:pPr>
              <w:pStyle w:val="TableParagraph"/>
              <w:spacing w:before="169" w:line="480" w:lineRule="auto"/>
              <w:rPr>
                <w:rFonts w:ascii="Tahoma" w:hAnsi="Tahoma" w:cs="Tahoma"/>
                <w:sz w:val="24"/>
              </w:rPr>
            </w:pPr>
            <w:r w:rsidRPr="0093413E">
              <w:rPr>
                <w:rFonts w:ascii="Tahoma" w:hAnsi="Tahoma" w:cs="Tahoma"/>
                <w:sz w:val="24"/>
              </w:rPr>
              <w:t>Nama</w:t>
            </w:r>
          </w:p>
        </w:tc>
        <w:tc>
          <w:tcPr>
            <w:tcW w:w="320" w:type="dxa"/>
          </w:tcPr>
          <w:p w14:paraId="346E14E9" w14:textId="77777777" w:rsidR="00011823" w:rsidRPr="0093413E" w:rsidRDefault="00011823" w:rsidP="006062FC">
            <w:pPr>
              <w:pStyle w:val="TableParagraph"/>
              <w:spacing w:before="169" w:line="480" w:lineRule="auto"/>
              <w:ind w:left="33"/>
              <w:rPr>
                <w:rFonts w:ascii="Tahoma" w:hAnsi="Tahoma" w:cs="Tahoma"/>
                <w:sz w:val="24"/>
              </w:rPr>
            </w:pPr>
            <w:r w:rsidRPr="0093413E">
              <w:rPr>
                <w:rFonts w:ascii="Tahoma" w:hAnsi="Tahoma" w:cs="Tahoma"/>
                <w:sz w:val="24"/>
              </w:rPr>
              <w:t>:</w:t>
            </w:r>
          </w:p>
        </w:tc>
        <w:tc>
          <w:tcPr>
            <w:tcW w:w="6578" w:type="dxa"/>
          </w:tcPr>
          <w:p w14:paraId="7E250CC0" w14:textId="1426A126" w:rsidR="00011823" w:rsidRPr="0093413E" w:rsidRDefault="0093413E" w:rsidP="006062FC">
            <w:pPr>
              <w:pStyle w:val="TableParagraph"/>
              <w:spacing w:before="169" w:line="480" w:lineRule="auto"/>
              <w:ind w:left="109"/>
              <w:rPr>
                <w:rFonts w:ascii="Tahoma" w:hAnsi="Tahoma" w:cs="Tahoma"/>
                <w:sz w:val="24"/>
                <w:lang w:val="en-ID"/>
              </w:rPr>
            </w:pPr>
            <w:r w:rsidRPr="0093413E">
              <w:rPr>
                <w:rFonts w:ascii="Tahoma" w:hAnsi="Tahoma" w:cs="Tahoma"/>
                <w:sz w:val="24"/>
                <w:lang w:val="en-ID"/>
              </w:rPr>
              <w:t xml:space="preserve">Ermadani Dyah Rachmawati </w:t>
            </w:r>
          </w:p>
        </w:tc>
      </w:tr>
      <w:tr w:rsidR="0093413E" w:rsidRPr="0093413E" w14:paraId="287F7F90" w14:textId="77777777" w:rsidTr="00786BB0">
        <w:trPr>
          <w:trHeight w:val="623"/>
        </w:trPr>
        <w:tc>
          <w:tcPr>
            <w:tcW w:w="1800" w:type="dxa"/>
          </w:tcPr>
          <w:p w14:paraId="065D5614" w14:textId="77777777" w:rsidR="00011823" w:rsidRPr="0093413E" w:rsidRDefault="00011823" w:rsidP="006062FC">
            <w:pPr>
              <w:pStyle w:val="TableParagraph"/>
              <w:spacing w:before="169" w:line="480" w:lineRule="auto"/>
              <w:rPr>
                <w:rFonts w:ascii="Tahoma" w:hAnsi="Tahoma" w:cs="Tahoma"/>
                <w:sz w:val="24"/>
              </w:rPr>
            </w:pPr>
            <w:r w:rsidRPr="0093413E">
              <w:rPr>
                <w:rFonts w:ascii="Tahoma" w:hAnsi="Tahoma" w:cs="Tahoma"/>
                <w:sz w:val="24"/>
              </w:rPr>
              <w:t>NIM</w:t>
            </w:r>
          </w:p>
        </w:tc>
        <w:tc>
          <w:tcPr>
            <w:tcW w:w="320" w:type="dxa"/>
          </w:tcPr>
          <w:p w14:paraId="45BC0186" w14:textId="77777777" w:rsidR="00011823" w:rsidRPr="0093413E" w:rsidRDefault="00011823" w:rsidP="006062FC">
            <w:pPr>
              <w:pStyle w:val="TableParagraph"/>
              <w:spacing w:before="169" w:line="480" w:lineRule="auto"/>
              <w:ind w:left="33"/>
              <w:rPr>
                <w:rFonts w:ascii="Tahoma" w:hAnsi="Tahoma" w:cs="Tahoma"/>
                <w:sz w:val="24"/>
              </w:rPr>
            </w:pPr>
            <w:r w:rsidRPr="0093413E">
              <w:rPr>
                <w:rFonts w:ascii="Tahoma" w:hAnsi="Tahoma" w:cs="Tahoma"/>
                <w:sz w:val="24"/>
              </w:rPr>
              <w:t>:</w:t>
            </w:r>
          </w:p>
        </w:tc>
        <w:tc>
          <w:tcPr>
            <w:tcW w:w="6578" w:type="dxa"/>
          </w:tcPr>
          <w:p w14:paraId="58935DBA" w14:textId="4492E5F7" w:rsidR="00011823" w:rsidRPr="0093413E" w:rsidRDefault="0093413E" w:rsidP="006062FC">
            <w:pPr>
              <w:pStyle w:val="TableParagraph"/>
              <w:spacing w:before="169" w:line="480" w:lineRule="auto"/>
              <w:ind w:left="109"/>
              <w:rPr>
                <w:rFonts w:ascii="Tahoma" w:hAnsi="Tahoma" w:cs="Tahoma"/>
                <w:sz w:val="24"/>
                <w:lang w:val="en-ID"/>
              </w:rPr>
            </w:pPr>
            <w:r w:rsidRPr="0093413E">
              <w:rPr>
                <w:rFonts w:ascii="Tahoma" w:hAnsi="Tahoma" w:cs="Tahoma"/>
                <w:sz w:val="24"/>
                <w:lang w:val="en-ID"/>
              </w:rPr>
              <w:t>193140914111016</w:t>
            </w:r>
          </w:p>
        </w:tc>
      </w:tr>
      <w:tr w:rsidR="0093413E" w:rsidRPr="0093413E" w14:paraId="5BA60D66" w14:textId="77777777" w:rsidTr="00786BB0">
        <w:trPr>
          <w:trHeight w:val="623"/>
        </w:trPr>
        <w:tc>
          <w:tcPr>
            <w:tcW w:w="1800" w:type="dxa"/>
          </w:tcPr>
          <w:p w14:paraId="3E4D8CBB" w14:textId="6400A90E" w:rsidR="00011823" w:rsidRPr="0093413E" w:rsidRDefault="00786BB0" w:rsidP="006062FC">
            <w:pPr>
              <w:pStyle w:val="TableParagraph"/>
              <w:spacing w:before="168" w:line="480" w:lineRule="auto"/>
              <w:rPr>
                <w:rFonts w:ascii="Tahoma" w:hAnsi="Tahoma" w:cs="Tahoma"/>
                <w:sz w:val="24"/>
              </w:rPr>
            </w:pPr>
            <w:r w:rsidRPr="0093413E">
              <w:rPr>
                <w:rFonts w:ascii="Tahoma" w:hAnsi="Tahoma" w:cs="Tahoma"/>
                <w:sz w:val="24"/>
              </w:rPr>
              <w:t>Program Studi</w:t>
            </w:r>
          </w:p>
        </w:tc>
        <w:tc>
          <w:tcPr>
            <w:tcW w:w="320" w:type="dxa"/>
          </w:tcPr>
          <w:p w14:paraId="401CBE78" w14:textId="77777777" w:rsidR="00011823" w:rsidRPr="0093413E" w:rsidRDefault="00011823" w:rsidP="006062FC">
            <w:pPr>
              <w:pStyle w:val="TableParagraph"/>
              <w:spacing w:before="168" w:line="480" w:lineRule="auto"/>
              <w:ind w:left="33"/>
              <w:rPr>
                <w:rFonts w:ascii="Tahoma" w:hAnsi="Tahoma" w:cs="Tahoma"/>
                <w:sz w:val="24"/>
              </w:rPr>
            </w:pPr>
            <w:r w:rsidRPr="0093413E">
              <w:rPr>
                <w:rFonts w:ascii="Tahoma" w:hAnsi="Tahoma" w:cs="Tahoma"/>
                <w:sz w:val="24"/>
              </w:rPr>
              <w:t>:</w:t>
            </w:r>
          </w:p>
        </w:tc>
        <w:tc>
          <w:tcPr>
            <w:tcW w:w="6578" w:type="dxa"/>
          </w:tcPr>
          <w:p w14:paraId="29C3E7F3" w14:textId="66660931" w:rsidR="00011823" w:rsidRPr="0093413E" w:rsidRDefault="00786BB0" w:rsidP="006062FC">
            <w:pPr>
              <w:pStyle w:val="TableParagraph"/>
              <w:spacing w:before="168" w:line="480" w:lineRule="auto"/>
              <w:ind w:left="109"/>
              <w:rPr>
                <w:rFonts w:ascii="Tahoma" w:hAnsi="Tahoma" w:cs="Tahoma"/>
                <w:sz w:val="24"/>
              </w:rPr>
            </w:pPr>
            <w:r w:rsidRPr="0093413E">
              <w:rPr>
                <w:rFonts w:ascii="Tahoma" w:hAnsi="Tahoma" w:cs="Tahoma"/>
                <w:sz w:val="24"/>
              </w:rPr>
              <w:t>Teknologi Informasi</w:t>
            </w:r>
          </w:p>
        </w:tc>
      </w:tr>
      <w:tr w:rsidR="0093413E" w:rsidRPr="0093413E" w14:paraId="6BFB4424" w14:textId="77777777" w:rsidTr="00786BB0">
        <w:trPr>
          <w:trHeight w:val="444"/>
        </w:trPr>
        <w:tc>
          <w:tcPr>
            <w:tcW w:w="1800" w:type="dxa"/>
          </w:tcPr>
          <w:p w14:paraId="0C5CDDC5" w14:textId="5626951D" w:rsidR="00011823" w:rsidRPr="0093413E" w:rsidRDefault="00786BB0" w:rsidP="006062FC">
            <w:pPr>
              <w:pStyle w:val="TableParagraph"/>
              <w:spacing w:before="169" w:line="480" w:lineRule="auto"/>
              <w:rPr>
                <w:rFonts w:ascii="Tahoma" w:hAnsi="Tahoma" w:cs="Tahoma"/>
                <w:sz w:val="24"/>
              </w:rPr>
            </w:pPr>
            <w:r w:rsidRPr="0093413E">
              <w:rPr>
                <w:rFonts w:ascii="Tahoma" w:hAnsi="Tahoma" w:cs="Tahoma"/>
                <w:sz w:val="24"/>
              </w:rPr>
              <w:t>Bidang Minat</w:t>
            </w:r>
          </w:p>
        </w:tc>
        <w:tc>
          <w:tcPr>
            <w:tcW w:w="320" w:type="dxa"/>
          </w:tcPr>
          <w:p w14:paraId="61B48EA1" w14:textId="77777777" w:rsidR="00011823" w:rsidRPr="0093413E" w:rsidRDefault="00011823" w:rsidP="006062FC">
            <w:pPr>
              <w:pStyle w:val="TableParagraph"/>
              <w:spacing w:before="169" w:line="480" w:lineRule="auto"/>
              <w:ind w:left="33"/>
              <w:rPr>
                <w:rFonts w:ascii="Tahoma" w:hAnsi="Tahoma" w:cs="Tahoma"/>
                <w:sz w:val="24"/>
              </w:rPr>
            </w:pPr>
            <w:r w:rsidRPr="0093413E">
              <w:rPr>
                <w:rFonts w:ascii="Tahoma" w:hAnsi="Tahoma" w:cs="Tahoma"/>
                <w:sz w:val="24"/>
              </w:rPr>
              <w:t>:</w:t>
            </w:r>
          </w:p>
        </w:tc>
        <w:tc>
          <w:tcPr>
            <w:tcW w:w="6578" w:type="dxa"/>
          </w:tcPr>
          <w:p w14:paraId="66D09BF0" w14:textId="6D3CFB1A" w:rsidR="00011823" w:rsidRPr="0093413E" w:rsidRDefault="00786BB0" w:rsidP="006062FC">
            <w:pPr>
              <w:pStyle w:val="TableParagraph"/>
              <w:spacing w:before="169" w:line="480" w:lineRule="auto"/>
              <w:ind w:left="109"/>
              <w:rPr>
                <w:rFonts w:ascii="Tahoma" w:hAnsi="Tahoma" w:cs="Tahoma"/>
                <w:sz w:val="24"/>
                <w:lang w:val="en-ID"/>
              </w:rPr>
            </w:pPr>
            <w:r w:rsidRPr="0093413E">
              <w:rPr>
                <w:rFonts w:ascii="Tahoma" w:hAnsi="Tahoma" w:cs="Tahoma"/>
                <w:sz w:val="24"/>
                <w:lang w:val="en-ID"/>
              </w:rPr>
              <w:t>Sistem Informasi</w:t>
            </w:r>
          </w:p>
        </w:tc>
      </w:tr>
    </w:tbl>
    <w:p w14:paraId="2171FFE2" w14:textId="3B6685BF" w:rsidR="00011823" w:rsidRPr="00F91A4F" w:rsidRDefault="00011823" w:rsidP="00531741">
      <w:pPr>
        <w:pStyle w:val="BodyText"/>
        <w:spacing w:line="480" w:lineRule="auto"/>
        <w:rPr>
          <w:rFonts w:ascii="Tahoma" w:hAnsi="Tahoma" w:cs="Tahoma"/>
          <w:b/>
          <w:color w:val="000000" w:themeColor="text1"/>
          <w:sz w:val="20"/>
        </w:rPr>
      </w:pPr>
    </w:p>
    <w:p w14:paraId="7971C544" w14:textId="42A04675" w:rsidR="00011823" w:rsidRPr="00F91A4F" w:rsidRDefault="00011823" w:rsidP="00531741">
      <w:pPr>
        <w:pStyle w:val="BodyText"/>
        <w:spacing w:line="480" w:lineRule="auto"/>
        <w:rPr>
          <w:rFonts w:ascii="Tahoma" w:hAnsi="Tahoma" w:cs="Tahoma"/>
          <w:b/>
          <w:color w:val="000000" w:themeColor="text1"/>
          <w:sz w:val="20"/>
        </w:rPr>
      </w:pPr>
    </w:p>
    <w:p w14:paraId="3613A361" w14:textId="4052E1E6" w:rsidR="00011823" w:rsidRPr="00F91A4F" w:rsidRDefault="00011823" w:rsidP="00531741">
      <w:pPr>
        <w:pStyle w:val="BodyText"/>
        <w:spacing w:line="480" w:lineRule="auto"/>
        <w:rPr>
          <w:rFonts w:ascii="Tahoma" w:hAnsi="Tahoma" w:cs="Tahoma"/>
          <w:b/>
          <w:color w:val="000000" w:themeColor="text1"/>
          <w:sz w:val="20"/>
        </w:rPr>
      </w:pPr>
    </w:p>
    <w:p w14:paraId="569E8A46" w14:textId="3D0B231F" w:rsidR="00B61226" w:rsidRPr="00F91A4F" w:rsidRDefault="00011823" w:rsidP="00531741">
      <w:pPr>
        <w:pStyle w:val="BodyText"/>
        <w:spacing w:before="230" w:line="480" w:lineRule="auto"/>
        <w:ind w:left="4320" w:firstLine="720"/>
        <w:rPr>
          <w:rFonts w:ascii="Tahoma" w:hAnsi="Tahoma" w:cs="Tahoma"/>
          <w:color w:val="000000" w:themeColor="text1"/>
        </w:rPr>
      </w:pPr>
      <w:r w:rsidRPr="00F91A4F">
        <w:rPr>
          <w:rFonts w:ascii="Tahoma" w:hAnsi="Tahoma" w:cs="Tahoma"/>
          <w:color w:val="000000" w:themeColor="text1"/>
        </w:rPr>
        <w:t xml:space="preserve">        </w:t>
      </w:r>
    </w:p>
    <w:p w14:paraId="2A6F8BEB" w14:textId="3DEF880A" w:rsidR="00011823" w:rsidRPr="00D06BD6" w:rsidRDefault="00011823" w:rsidP="00531741">
      <w:pPr>
        <w:pStyle w:val="BodyText"/>
        <w:spacing w:before="230" w:line="480" w:lineRule="auto"/>
        <w:ind w:left="4320" w:firstLine="720"/>
        <w:rPr>
          <w:rFonts w:ascii="Tahoma" w:hAnsi="Tahoma" w:cs="Tahoma"/>
          <w:color w:val="000000" w:themeColor="text1"/>
        </w:rPr>
      </w:pPr>
      <w:r w:rsidRPr="00D06BD6">
        <w:rPr>
          <w:rFonts w:ascii="Tahoma" w:hAnsi="Tahoma" w:cs="Tahoma"/>
          <w:color w:val="000000" w:themeColor="text1"/>
        </w:rPr>
        <w:t>Malang,</w:t>
      </w:r>
      <w:r w:rsidR="00540C50" w:rsidRPr="00D06BD6">
        <w:rPr>
          <w:rFonts w:ascii="Tahoma" w:hAnsi="Tahoma" w:cs="Tahoma"/>
          <w:color w:val="000000" w:themeColor="text1"/>
          <w:lang w:val="id-ID"/>
        </w:rPr>
        <w:t xml:space="preserve"> </w:t>
      </w:r>
      <w:r w:rsidR="00A33E2E" w:rsidRPr="00D06BD6">
        <w:rPr>
          <w:rFonts w:ascii="Tahoma" w:hAnsi="Tahoma" w:cs="Tahoma"/>
          <w:color w:val="000000" w:themeColor="text1"/>
        </w:rPr>
        <w:t>Tanggal</w:t>
      </w:r>
    </w:p>
    <w:p w14:paraId="14577B62" w14:textId="456B9F62" w:rsidR="00011823" w:rsidRPr="00F91A4F" w:rsidRDefault="00011823" w:rsidP="00531741">
      <w:pPr>
        <w:pStyle w:val="BodyText"/>
        <w:spacing w:line="480" w:lineRule="auto"/>
        <w:ind w:left="2880" w:firstLine="720"/>
        <w:jc w:val="center"/>
        <w:rPr>
          <w:rFonts w:ascii="Tahoma" w:hAnsi="Tahoma" w:cs="Tahoma"/>
          <w:color w:val="000000" w:themeColor="text1"/>
        </w:rPr>
      </w:pPr>
      <w:r w:rsidRPr="00F91A4F">
        <w:rPr>
          <w:rFonts w:ascii="Tahoma" w:hAnsi="Tahoma" w:cs="Tahoma"/>
          <w:color w:val="000000" w:themeColor="text1"/>
        </w:rPr>
        <w:t xml:space="preserve">  </w:t>
      </w:r>
      <w:r w:rsidRPr="00F91A4F">
        <w:rPr>
          <w:rFonts w:ascii="Tahoma" w:hAnsi="Tahoma" w:cs="Tahoma"/>
          <w:color w:val="000000" w:themeColor="text1"/>
        </w:rPr>
        <w:tab/>
        <w:t>Dosen</w:t>
      </w:r>
      <w:r w:rsidRPr="00F91A4F">
        <w:rPr>
          <w:rFonts w:ascii="Tahoma" w:hAnsi="Tahoma" w:cs="Tahoma"/>
          <w:color w:val="000000" w:themeColor="text1"/>
          <w:spacing w:val="-7"/>
        </w:rPr>
        <w:t xml:space="preserve"> </w:t>
      </w:r>
      <w:r w:rsidRPr="00F91A4F">
        <w:rPr>
          <w:rFonts w:ascii="Tahoma" w:hAnsi="Tahoma" w:cs="Tahoma"/>
          <w:color w:val="000000" w:themeColor="text1"/>
        </w:rPr>
        <w:t>Pembimbing,</w:t>
      </w:r>
    </w:p>
    <w:p w14:paraId="5AE1E22D" w14:textId="073DB855" w:rsidR="006D4EF9" w:rsidRPr="00F91A4F" w:rsidRDefault="006D4EF9" w:rsidP="006D4EF9">
      <w:pPr>
        <w:pStyle w:val="BodyText"/>
        <w:spacing w:line="480" w:lineRule="auto"/>
        <w:ind w:right="260"/>
        <w:jc w:val="right"/>
        <w:rPr>
          <w:rFonts w:ascii="Tahoma" w:hAnsi="Tahoma" w:cs="Tahoma"/>
          <w:color w:val="000000" w:themeColor="text1"/>
          <w:sz w:val="26"/>
        </w:rPr>
      </w:pPr>
    </w:p>
    <w:p w14:paraId="1AA86290" w14:textId="11FD86C4" w:rsidR="006D4EF9" w:rsidRPr="00F91A4F" w:rsidRDefault="006D4EF9" w:rsidP="006D4EF9">
      <w:pPr>
        <w:pStyle w:val="BodyText"/>
        <w:spacing w:line="480" w:lineRule="auto"/>
        <w:ind w:right="260"/>
        <w:jc w:val="right"/>
        <w:rPr>
          <w:rFonts w:ascii="Tahoma" w:hAnsi="Tahoma" w:cs="Tahoma"/>
          <w:color w:val="000000" w:themeColor="text1"/>
          <w:sz w:val="26"/>
        </w:rPr>
      </w:pPr>
    </w:p>
    <w:p w14:paraId="01AB04E4" w14:textId="15BBC4C7" w:rsidR="00A33E2E" w:rsidRDefault="00D06BD6" w:rsidP="00D06BD6">
      <w:pPr>
        <w:pStyle w:val="BodyText"/>
        <w:spacing w:line="480" w:lineRule="auto"/>
        <w:ind w:left="4320"/>
        <w:rPr>
          <w:rFonts w:ascii="Tahoma" w:hAnsi="Tahoma" w:cs="Tahoma"/>
          <w:color w:val="000000" w:themeColor="text1"/>
          <w:lang w:val="en-ID"/>
        </w:rPr>
      </w:pPr>
      <w:r w:rsidRPr="00D06BD6">
        <w:rPr>
          <w:rFonts w:ascii="Tahoma" w:hAnsi="Tahoma" w:cs="Tahoma"/>
          <w:color w:val="000000" w:themeColor="text1"/>
          <w:lang w:val="en-ID"/>
        </w:rPr>
        <w:t xml:space="preserve">Eka Ratri Noor W, </w:t>
      </w:r>
      <w:proofErr w:type="gramStart"/>
      <w:r w:rsidRPr="00D06BD6">
        <w:rPr>
          <w:rFonts w:ascii="Tahoma" w:hAnsi="Tahoma" w:cs="Tahoma"/>
          <w:color w:val="000000" w:themeColor="text1"/>
          <w:lang w:val="en-ID"/>
        </w:rPr>
        <w:t>S.Si</w:t>
      </w:r>
      <w:proofErr w:type="gramEnd"/>
      <w:r w:rsidRPr="00D06BD6">
        <w:rPr>
          <w:rFonts w:ascii="Tahoma" w:hAnsi="Tahoma" w:cs="Tahoma"/>
          <w:color w:val="000000" w:themeColor="text1"/>
          <w:lang w:val="en-ID"/>
        </w:rPr>
        <w:t>, M.Si, M.Sc</w:t>
      </w:r>
    </w:p>
    <w:p w14:paraId="5F78CE73" w14:textId="77777777" w:rsidR="00D06BD6" w:rsidRPr="00D06BD6" w:rsidRDefault="00D06BD6" w:rsidP="00D06BD6">
      <w:pPr>
        <w:pStyle w:val="BodyText"/>
        <w:spacing w:line="480" w:lineRule="auto"/>
        <w:ind w:left="4320"/>
        <w:rPr>
          <w:rFonts w:ascii="Tahoma" w:hAnsi="Tahoma" w:cs="Tahoma"/>
          <w:color w:val="000000" w:themeColor="text1"/>
          <w:sz w:val="26"/>
          <w:lang w:val="en-ID"/>
        </w:rPr>
      </w:pPr>
    </w:p>
    <w:p w14:paraId="6159E048" w14:textId="74EB2973" w:rsidR="006D4EF9" w:rsidRDefault="00011823" w:rsidP="00D06BD6">
      <w:pPr>
        <w:pStyle w:val="Heading1"/>
        <w:spacing w:line="480" w:lineRule="auto"/>
        <w:jc w:val="center"/>
        <w:rPr>
          <w:rFonts w:ascii="Tahoma" w:eastAsiaTheme="minorHAnsi" w:hAnsi="Tahoma" w:cs="Tahoma"/>
          <w:b/>
          <w:color w:val="000000" w:themeColor="text1"/>
          <w:sz w:val="24"/>
          <w:szCs w:val="24"/>
        </w:rPr>
      </w:pPr>
      <w:bookmarkStart w:id="2" w:name="_Toc514628372"/>
      <w:bookmarkStart w:id="3" w:name="_Toc520287550"/>
      <w:bookmarkStart w:id="4" w:name="_Toc487532406"/>
      <w:bookmarkStart w:id="5" w:name="_Toc12459761"/>
      <w:bookmarkStart w:id="6" w:name="_Toc12625760"/>
      <w:r w:rsidRPr="00F91A4F">
        <w:rPr>
          <w:rFonts w:ascii="Tahoma" w:eastAsiaTheme="minorHAnsi" w:hAnsi="Tahoma" w:cs="Tahoma"/>
          <w:b/>
          <w:color w:val="000000" w:themeColor="text1"/>
          <w:sz w:val="24"/>
          <w:szCs w:val="24"/>
        </w:rPr>
        <w:lastRenderedPageBreak/>
        <w:t>LEMBAR PENGESAHAN</w:t>
      </w:r>
      <w:bookmarkEnd w:id="2"/>
      <w:bookmarkEnd w:id="3"/>
      <w:bookmarkEnd w:id="4"/>
      <w:bookmarkEnd w:id="5"/>
      <w:bookmarkEnd w:id="6"/>
      <w:r w:rsidR="00D122F5">
        <w:rPr>
          <w:rFonts w:ascii="Tahoma" w:eastAsiaTheme="minorHAnsi" w:hAnsi="Tahoma" w:cs="Tahoma"/>
          <w:b/>
          <w:color w:val="000000" w:themeColor="text1"/>
          <w:sz w:val="24"/>
          <w:szCs w:val="24"/>
        </w:rPr>
        <w:t xml:space="preserve"> TUGAS AKHIR</w:t>
      </w:r>
    </w:p>
    <w:p w14:paraId="7CA20FAB" w14:textId="77777777" w:rsidR="00D06BD6" w:rsidRPr="00D06BD6" w:rsidRDefault="00D06BD6" w:rsidP="00D06BD6"/>
    <w:p w14:paraId="0E679AB8" w14:textId="77777777" w:rsidR="00D06BD6" w:rsidRPr="00D06BD6" w:rsidRDefault="00D06BD6" w:rsidP="00E01309">
      <w:pPr>
        <w:spacing w:line="360" w:lineRule="auto"/>
        <w:jc w:val="center"/>
        <w:rPr>
          <w:rFonts w:ascii="Tahoma" w:eastAsia="Times New Roman" w:hAnsi="Tahoma" w:cs="Tahoma"/>
          <w:b/>
          <w:bCs/>
          <w:color w:val="000000" w:themeColor="text1"/>
          <w:sz w:val="24"/>
          <w:szCs w:val="24"/>
        </w:rPr>
      </w:pPr>
      <w:r w:rsidRPr="00D06BD6">
        <w:rPr>
          <w:rFonts w:ascii="Tahoma" w:eastAsia="Times New Roman" w:hAnsi="Tahoma" w:cs="Tahoma"/>
          <w:b/>
          <w:bCs/>
          <w:color w:val="000000" w:themeColor="text1"/>
          <w:sz w:val="24"/>
          <w:szCs w:val="24"/>
        </w:rPr>
        <w:t xml:space="preserve">Rancang Bangun Sistem Informasi Manajemen Aset Dan Hak Akses Pengguna Pada Perusahaan Umum Jasa Tirta I Berbasis Web </w:t>
      </w:r>
    </w:p>
    <w:p w14:paraId="7A3D9BB4" w14:textId="2F709DEF" w:rsidR="00011823" w:rsidRPr="00F91A4F" w:rsidRDefault="00011823" w:rsidP="00E01309">
      <w:pPr>
        <w:spacing w:line="276" w:lineRule="auto"/>
        <w:jc w:val="center"/>
        <w:rPr>
          <w:rFonts w:ascii="Tahoma" w:eastAsia="Calibri" w:hAnsi="Tahoma" w:cs="Tahoma"/>
          <w:bCs/>
          <w:color w:val="000000" w:themeColor="text1"/>
          <w:sz w:val="24"/>
          <w:szCs w:val="24"/>
          <w:lang w:val="id-ID"/>
        </w:rPr>
      </w:pPr>
      <w:r w:rsidRPr="00F91A4F">
        <w:rPr>
          <w:rFonts w:ascii="Tahoma" w:eastAsia="Calibri" w:hAnsi="Tahoma" w:cs="Tahoma"/>
          <w:bCs/>
          <w:color w:val="000000" w:themeColor="text1"/>
          <w:sz w:val="24"/>
          <w:szCs w:val="24"/>
          <w:lang w:val="id-ID"/>
        </w:rPr>
        <w:t>Oleh :</w:t>
      </w:r>
    </w:p>
    <w:p w14:paraId="288B3843" w14:textId="255A015C" w:rsidR="00011823" w:rsidRPr="00D06BD6" w:rsidRDefault="00D06BD6" w:rsidP="00E01309">
      <w:pPr>
        <w:spacing w:line="276" w:lineRule="auto"/>
        <w:jc w:val="center"/>
        <w:rPr>
          <w:rFonts w:ascii="Tahoma" w:eastAsia="Calibri" w:hAnsi="Tahoma" w:cs="Tahoma"/>
          <w:bCs/>
          <w:color w:val="000000" w:themeColor="text1"/>
          <w:sz w:val="24"/>
          <w:szCs w:val="24"/>
          <w:lang w:val="en-ID"/>
        </w:rPr>
      </w:pPr>
      <w:r w:rsidRPr="00D06BD6">
        <w:rPr>
          <w:rFonts w:ascii="Tahoma" w:eastAsia="Calibri" w:hAnsi="Tahoma" w:cs="Tahoma"/>
          <w:bCs/>
          <w:color w:val="000000" w:themeColor="text1"/>
          <w:sz w:val="24"/>
          <w:szCs w:val="24"/>
          <w:lang w:val="en-ID"/>
        </w:rPr>
        <w:t>Ermadani Dyah Rachmawati</w:t>
      </w:r>
    </w:p>
    <w:p w14:paraId="5E046CF9" w14:textId="7FF7DBBF" w:rsidR="00E01309" w:rsidRPr="00D06BD6" w:rsidRDefault="00D06BD6" w:rsidP="00E01309">
      <w:pPr>
        <w:spacing w:line="276" w:lineRule="auto"/>
        <w:jc w:val="center"/>
        <w:rPr>
          <w:rFonts w:ascii="Tahoma" w:eastAsia="Calibri" w:hAnsi="Tahoma" w:cs="Tahoma"/>
          <w:bCs/>
          <w:color w:val="000000" w:themeColor="text1"/>
          <w:sz w:val="24"/>
          <w:szCs w:val="24"/>
        </w:rPr>
      </w:pPr>
      <w:r w:rsidRPr="00D06BD6">
        <w:rPr>
          <w:rFonts w:ascii="Tahoma" w:eastAsia="Calibri" w:hAnsi="Tahoma" w:cs="Tahoma"/>
          <w:bCs/>
          <w:color w:val="000000" w:themeColor="text1"/>
          <w:sz w:val="24"/>
          <w:szCs w:val="24"/>
        </w:rPr>
        <w:t>193140914111016</w:t>
      </w:r>
    </w:p>
    <w:p w14:paraId="393D77ED" w14:textId="77777777" w:rsidR="00011823" w:rsidRPr="003E4619" w:rsidRDefault="00011823" w:rsidP="006D4EF9">
      <w:pPr>
        <w:spacing w:after="0" w:line="360" w:lineRule="auto"/>
        <w:jc w:val="center"/>
        <w:rPr>
          <w:rFonts w:ascii="Tahoma" w:eastAsia="Calibri" w:hAnsi="Tahoma" w:cs="Tahoma"/>
          <w:b/>
          <w:bCs/>
          <w:color w:val="000000" w:themeColor="text1"/>
          <w:sz w:val="24"/>
          <w:szCs w:val="24"/>
          <w:lang w:val="id-ID"/>
        </w:rPr>
      </w:pPr>
      <w:r w:rsidRPr="003E4619">
        <w:rPr>
          <w:rFonts w:ascii="Tahoma" w:eastAsia="Calibri" w:hAnsi="Tahoma" w:cs="Tahoma"/>
          <w:b/>
          <w:bCs/>
          <w:color w:val="000000" w:themeColor="text1"/>
          <w:sz w:val="24"/>
          <w:szCs w:val="24"/>
          <w:lang w:val="id-ID"/>
        </w:rPr>
        <w:t xml:space="preserve">Telah dipertahankan di depan Majelis Penguji </w:t>
      </w:r>
    </w:p>
    <w:p w14:paraId="207869F5" w14:textId="729D997B" w:rsidR="00D06BD6" w:rsidRDefault="00011823" w:rsidP="00E01309">
      <w:pPr>
        <w:spacing w:after="0" w:line="360" w:lineRule="auto"/>
        <w:jc w:val="center"/>
        <w:rPr>
          <w:rFonts w:ascii="Tahoma" w:eastAsia="Calibri" w:hAnsi="Tahoma" w:cs="Tahoma"/>
          <w:b/>
          <w:bCs/>
          <w:color w:val="000000" w:themeColor="text1"/>
          <w:sz w:val="24"/>
          <w:szCs w:val="24"/>
        </w:rPr>
      </w:pPr>
      <w:r w:rsidRPr="003E4619">
        <w:rPr>
          <w:rFonts w:ascii="Tahoma" w:eastAsia="Calibri" w:hAnsi="Tahoma" w:cs="Tahoma"/>
          <w:b/>
          <w:bCs/>
          <w:color w:val="000000" w:themeColor="text1"/>
          <w:sz w:val="24"/>
          <w:szCs w:val="24"/>
          <w:lang w:val="id-ID"/>
        </w:rPr>
        <w:t xml:space="preserve">Pada </w:t>
      </w:r>
      <w:r w:rsidRPr="003E4619">
        <w:rPr>
          <w:rFonts w:ascii="Tahoma" w:eastAsia="Calibri" w:hAnsi="Tahoma" w:cs="Tahoma"/>
          <w:b/>
          <w:bCs/>
          <w:color w:val="FF0000"/>
          <w:sz w:val="24"/>
          <w:szCs w:val="24"/>
          <w:lang w:val="id-ID"/>
        </w:rPr>
        <w:t xml:space="preserve">Tanggal </w:t>
      </w:r>
      <w:r w:rsidR="00A33E2E" w:rsidRPr="003E4619">
        <w:rPr>
          <w:rFonts w:ascii="Tahoma" w:eastAsia="Calibri" w:hAnsi="Tahoma" w:cs="Tahoma"/>
          <w:b/>
          <w:bCs/>
          <w:color w:val="FF0000"/>
          <w:sz w:val="24"/>
          <w:szCs w:val="24"/>
          <w:lang w:val="en-ID"/>
        </w:rPr>
        <w:t>…………..</w:t>
      </w:r>
      <w:r w:rsidRPr="003E4619">
        <w:rPr>
          <w:rFonts w:ascii="Tahoma" w:eastAsia="Calibri" w:hAnsi="Tahoma" w:cs="Tahoma"/>
          <w:b/>
          <w:bCs/>
          <w:color w:val="FF0000"/>
          <w:sz w:val="24"/>
          <w:szCs w:val="24"/>
          <w:lang w:val="id-ID"/>
        </w:rPr>
        <w:t xml:space="preserve"> </w:t>
      </w:r>
      <w:r w:rsidRPr="003E4619">
        <w:rPr>
          <w:rFonts w:ascii="Tahoma" w:eastAsia="Calibri" w:hAnsi="Tahoma" w:cs="Tahoma"/>
          <w:b/>
          <w:bCs/>
          <w:color w:val="000000" w:themeColor="text1"/>
          <w:sz w:val="24"/>
          <w:szCs w:val="24"/>
          <w:lang w:val="id-ID"/>
        </w:rPr>
        <w:t xml:space="preserve">dan dinyatakan memenuhi syarat untuk memperoleh gelar Ahli Madya pada Program </w:t>
      </w:r>
      <w:r w:rsidR="003E4619" w:rsidRPr="003E4619">
        <w:rPr>
          <w:rFonts w:ascii="Tahoma" w:eastAsia="Calibri" w:hAnsi="Tahoma" w:cs="Tahoma"/>
          <w:b/>
          <w:bCs/>
          <w:color w:val="000000" w:themeColor="text1"/>
          <w:sz w:val="24"/>
          <w:szCs w:val="24"/>
        </w:rPr>
        <w:t>Diploma III Teknologi Informasi</w:t>
      </w:r>
    </w:p>
    <w:tbl>
      <w:tblPr>
        <w:tblStyle w:val="TableGrid"/>
        <w:tblW w:w="10916" w:type="dxa"/>
        <w:tblInd w:w="-1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977"/>
        <w:gridCol w:w="3544"/>
      </w:tblGrid>
      <w:tr w:rsidR="00D06BD6" w14:paraId="19B0D286" w14:textId="77777777" w:rsidTr="00B547BE">
        <w:tc>
          <w:tcPr>
            <w:tcW w:w="4395" w:type="dxa"/>
          </w:tcPr>
          <w:p w14:paraId="44F770C7"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c>
          <w:tcPr>
            <w:tcW w:w="2977" w:type="dxa"/>
          </w:tcPr>
          <w:p w14:paraId="4DE00AB9" w14:textId="2981A053" w:rsidR="00D06BD6" w:rsidRDefault="00D06BD6" w:rsidP="00D06BD6">
            <w:pPr>
              <w:spacing w:line="480" w:lineRule="auto"/>
              <w:ind w:left="-12"/>
              <w:jc w:val="center"/>
              <w:rPr>
                <w:rFonts w:ascii="Tahoma" w:eastAsia="Calibri" w:hAnsi="Tahoma" w:cs="Tahoma"/>
                <w:b/>
                <w:bCs/>
                <w:color w:val="000000" w:themeColor="text1"/>
                <w:sz w:val="24"/>
                <w:szCs w:val="24"/>
                <w:lang w:val="id-ID"/>
              </w:rPr>
            </w:pPr>
            <w:r w:rsidRPr="00F91A4F">
              <w:rPr>
                <w:rFonts w:ascii="Tahoma" w:eastAsia="Calibri" w:hAnsi="Tahoma" w:cs="Tahoma"/>
                <w:b/>
                <w:bCs/>
                <w:color w:val="000000" w:themeColor="text1"/>
                <w:sz w:val="24"/>
                <w:szCs w:val="24"/>
                <w:lang w:val="id-ID"/>
              </w:rPr>
              <w:t>Pembimbing</w:t>
            </w:r>
          </w:p>
          <w:p w14:paraId="3CE2B00B" w14:textId="77777777" w:rsidR="00D06BD6" w:rsidRDefault="00D06BD6" w:rsidP="00D06BD6">
            <w:pPr>
              <w:spacing w:line="480" w:lineRule="auto"/>
              <w:ind w:left="-12"/>
              <w:jc w:val="center"/>
              <w:rPr>
                <w:rFonts w:ascii="Tahoma" w:eastAsia="Calibri" w:hAnsi="Tahoma" w:cs="Tahoma"/>
                <w:b/>
                <w:bCs/>
                <w:color w:val="000000" w:themeColor="text1"/>
                <w:sz w:val="24"/>
                <w:szCs w:val="24"/>
                <w:lang w:val="id-ID"/>
              </w:rPr>
            </w:pPr>
          </w:p>
          <w:p w14:paraId="7A68ADE9" w14:textId="77777777" w:rsidR="00D06BD6" w:rsidRDefault="00D06BD6" w:rsidP="00D06BD6">
            <w:pPr>
              <w:spacing w:line="480" w:lineRule="auto"/>
              <w:ind w:left="-12"/>
              <w:jc w:val="center"/>
              <w:rPr>
                <w:rFonts w:ascii="Tahoma" w:eastAsia="Calibri" w:hAnsi="Tahoma" w:cs="Tahoma"/>
                <w:b/>
                <w:bCs/>
                <w:color w:val="000000" w:themeColor="text1"/>
                <w:sz w:val="24"/>
                <w:szCs w:val="24"/>
                <w:u w:val="single"/>
                <w:lang w:val="en-ID"/>
              </w:rPr>
            </w:pPr>
            <w:r>
              <w:rPr>
                <w:rFonts w:ascii="Tahoma" w:eastAsia="Calibri" w:hAnsi="Tahoma" w:cs="Tahoma"/>
                <w:b/>
                <w:bCs/>
                <w:color w:val="000000" w:themeColor="text1"/>
                <w:sz w:val="24"/>
                <w:szCs w:val="24"/>
                <w:u w:val="single"/>
                <w:lang w:val="en-ID"/>
              </w:rPr>
              <w:t>Nama Pembimbing</w:t>
            </w:r>
          </w:p>
          <w:p w14:paraId="63AE5A1B" w14:textId="3B7700E1" w:rsidR="00D06BD6" w:rsidRPr="00D06BD6" w:rsidRDefault="00D06BD6" w:rsidP="00D06BD6">
            <w:pPr>
              <w:spacing w:line="480" w:lineRule="auto"/>
              <w:ind w:left="-12"/>
              <w:jc w:val="center"/>
              <w:rPr>
                <w:rFonts w:ascii="Tahoma" w:eastAsia="Calibri" w:hAnsi="Tahoma" w:cs="Tahoma"/>
                <w:b/>
                <w:bCs/>
                <w:color w:val="000000" w:themeColor="text1"/>
                <w:sz w:val="24"/>
                <w:szCs w:val="24"/>
                <w:u w:val="single"/>
                <w:lang w:val="en-ID"/>
              </w:rPr>
            </w:pPr>
            <w:r>
              <w:rPr>
                <w:rFonts w:ascii="Tahoma" w:eastAsia="Calibri" w:hAnsi="Tahoma" w:cs="Tahoma"/>
                <w:b/>
                <w:bCs/>
                <w:color w:val="000000" w:themeColor="text1"/>
                <w:sz w:val="24"/>
                <w:szCs w:val="24"/>
                <w:lang w:val="id-ID"/>
              </w:rPr>
              <w:t>NIK.</w:t>
            </w:r>
            <w:r>
              <w:rPr>
                <w:rFonts w:ascii="Tahoma" w:eastAsia="Calibri" w:hAnsi="Tahoma" w:cs="Tahoma"/>
                <w:b/>
                <w:bCs/>
                <w:color w:val="000000" w:themeColor="text1"/>
                <w:sz w:val="24"/>
                <w:szCs w:val="24"/>
                <w:lang w:val="en-ID"/>
              </w:rPr>
              <w:t>…………………</w:t>
            </w:r>
            <w:r w:rsidRPr="00F91A4F">
              <w:rPr>
                <w:rFonts w:ascii="Tahoma" w:eastAsia="Calibri" w:hAnsi="Tahoma" w:cs="Tahoma"/>
                <w:b/>
                <w:bCs/>
                <w:color w:val="000000" w:themeColor="text1"/>
                <w:sz w:val="24"/>
                <w:szCs w:val="24"/>
                <w:lang w:val="en-ID"/>
              </w:rPr>
              <w:t>.</w:t>
            </w:r>
          </w:p>
        </w:tc>
        <w:tc>
          <w:tcPr>
            <w:tcW w:w="3544" w:type="dxa"/>
          </w:tcPr>
          <w:p w14:paraId="32C3B984"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r>
      <w:tr w:rsidR="00D06BD6" w14:paraId="0D2F6366" w14:textId="77777777" w:rsidTr="00B547BE">
        <w:tc>
          <w:tcPr>
            <w:tcW w:w="4395" w:type="dxa"/>
          </w:tcPr>
          <w:p w14:paraId="3559D187" w14:textId="7429685A" w:rsidR="00D06BD6" w:rsidRPr="00F91A4F" w:rsidRDefault="00D06BD6" w:rsidP="00D06BD6">
            <w:pPr>
              <w:spacing w:line="480" w:lineRule="auto"/>
              <w:ind w:left="-12"/>
              <w:jc w:val="center"/>
              <w:rPr>
                <w:rFonts w:ascii="Tahoma" w:eastAsia="Calibri" w:hAnsi="Tahoma" w:cs="Tahoma"/>
                <w:b/>
                <w:bCs/>
                <w:color w:val="000000" w:themeColor="text1"/>
                <w:sz w:val="24"/>
                <w:szCs w:val="24"/>
                <w:lang w:val="id-ID"/>
              </w:rPr>
            </w:pPr>
            <w:r>
              <w:rPr>
                <w:rFonts w:ascii="Tahoma" w:eastAsia="Calibri" w:hAnsi="Tahoma" w:cs="Tahoma"/>
                <w:b/>
                <w:bCs/>
                <w:color w:val="000000" w:themeColor="text1"/>
                <w:sz w:val="24"/>
                <w:szCs w:val="24"/>
              </w:rPr>
              <w:t>P</w:t>
            </w:r>
            <w:r w:rsidRPr="00F91A4F">
              <w:rPr>
                <w:rFonts w:ascii="Tahoma" w:eastAsia="Calibri" w:hAnsi="Tahoma" w:cs="Tahoma"/>
                <w:b/>
                <w:bCs/>
                <w:color w:val="000000" w:themeColor="text1"/>
                <w:sz w:val="24"/>
                <w:szCs w:val="24"/>
                <w:lang w:val="id-ID"/>
              </w:rPr>
              <w:t>enguji I</w:t>
            </w:r>
          </w:p>
          <w:p w14:paraId="21E8A619" w14:textId="4A8278EF" w:rsidR="00D06BD6" w:rsidRPr="00F91A4F" w:rsidRDefault="00D06BD6" w:rsidP="00D06BD6">
            <w:pPr>
              <w:spacing w:line="480" w:lineRule="auto"/>
              <w:rPr>
                <w:rFonts w:ascii="Tahoma" w:eastAsia="Calibri" w:hAnsi="Tahoma" w:cs="Tahoma"/>
                <w:b/>
                <w:bCs/>
                <w:color w:val="000000" w:themeColor="text1"/>
                <w:sz w:val="24"/>
                <w:szCs w:val="24"/>
                <w:lang w:val="en-ID"/>
              </w:rPr>
            </w:pPr>
          </w:p>
          <w:p w14:paraId="468938F3" w14:textId="739546D8" w:rsidR="00D06BD6" w:rsidRDefault="00D06BD6" w:rsidP="00D06BD6">
            <w:pPr>
              <w:ind w:left="-12"/>
              <w:jc w:val="center"/>
              <w:rPr>
                <w:rFonts w:ascii="Tahoma" w:eastAsia="Calibri" w:hAnsi="Tahoma" w:cs="Tahoma"/>
                <w:b/>
                <w:bCs/>
                <w:color w:val="000000" w:themeColor="text1"/>
                <w:sz w:val="24"/>
                <w:szCs w:val="24"/>
                <w:lang w:val="en-ID"/>
              </w:rPr>
            </w:pPr>
            <w:r>
              <w:rPr>
                <w:rFonts w:ascii="Tahoma" w:eastAsia="Calibri" w:hAnsi="Tahoma" w:cs="Tahoma"/>
                <w:b/>
                <w:bCs/>
                <w:color w:val="000000" w:themeColor="text1"/>
                <w:sz w:val="24"/>
                <w:szCs w:val="24"/>
                <w:u w:val="single"/>
                <w:lang w:val="en-ID"/>
              </w:rPr>
              <w:t>Nama Penguji I</w:t>
            </w:r>
          </w:p>
          <w:p w14:paraId="2F8922CA" w14:textId="6829B0C5" w:rsidR="00D06BD6" w:rsidRPr="00D06BD6" w:rsidRDefault="00D06BD6" w:rsidP="00D06BD6">
            <w:pPr>
              <w:ind w:left="-12"/>
              <w:jc w:val="center"/>
              <w:rPr>
                <w:rFonts w:ascii="Tahoma" w:eastAsia="Calibri" w:hAnsi="Tahoma" w:cs="Tahoma"/>
                <w:b/>
                <w:bCs/>
                <w:color w:val="000000" w:themeColor="text1"/>
                <w:sz w:val="24"/>
                <w:szCs w:val="24"/>
              </w:rPr>
            </w:pPr>
            <w:r w:rsidRPr="00F91A4F">
              <w:rPr>
                <w:rFonts w:ascii="Tahoma" w:eastAsia="Calibri" w:hAnsi="Tahoma" w:cs="Tahoma"/>
                <w:b/>
                <w:bCs/>
                <w:color w:val="000000" w:themeColor="text1"/>
                <w:sz w:val="24"/>
                <w:szCs w:val="24"/>
                <w:lang w:val="id-ID"/>
              </w:rPr>
              <w:t>NIK</w:t>
            </w:r>
            <w:r>
              <w:rPr>
                <w:rFonts w:ascii="Tahoma" w:eastAsia="Calibri" w:hAnsi="Tahoma" w:cs="Tahoma"/>
                <w:b/>
                <w:bCs/>
                <w:color w:val="000000" w:themeColor="text1"/>
                <w:sz w:val="24"/>
                <w:szCs w:val="24"/>
              </w:rPr>
              <w:t>.</w:t>
            </w:r>
            <w:r>
              <w:rPr>
                <w:rFonts w:ascii="Tahoma" w:eastAsia="Times New Roman" w:hAnsi="Tahoma" w:cs="Tahoma"/>
                <w:b/>
                <w:bCs/>
                <w:sz w:val="24"/>
                <w:szCs w:val="24"/>
              </w:rPr>
              <w:t>………</w:t>
            </w:r>
            <w:r>
              <w:rPr>
                <w:rFonts w:ascii="Tahoma" w:eastAsia="Calibri" w:hAnsi="Tahoma" w:cs="Tahoma"/>
                <w:b/>
                <w:bCs/>
                <w:color w:val="000000" w:themeColor="text1"/>
                <w:sz w:val="24"/>
                <w:szCs w:val="24"/>
              </w:rPr>
              <w:t>……...</w:t>
            </w:r>
          </w:p>
        </w:tc>
        <w:tc>
          <w:tcPr>
            <w:tcW w:w="2977" w:type="dxa"/>
          </w:tcPr>
          <w:p w14:paraId="3B087D7E"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c>
          <w:tcPr>
            <w:tcW w:w="3544" w:type="dxa"/>
          </w:tcPr>
          <w:p w14:paraId="6176E92D" w14:textId="77777777" w:rsidR="00D06BD6" w:rsidRPr="00F91A4F" w:rsidRDefault="00D06BD6" w:rsidP="00D06BD6">
            <w:pPr>
              <w:spacing w:line="480" w:lineRule="auto"/>
              <w:ind w:left="-12"/>
              <w:jc w:val="center"/>
              <w:rPr>
                <w:rFonts w:ascii="Tahoma" w:eastAsia="Calibri" w:hAnsi="Tahoma" w:cs="Tahoma"/>
                <w:b/>
                <w:bCs/>
                <w:color w:val="000000" w:themeColor="text1"/>
                <w:sz w:val="24"/>
                <w:szCs w:val="24"/>
                <w:lang w:val="id-ID"/>
              </w:rPr>
            </w:pPr>
            <w:r>
              <w:rPr>
                <w:rFonts w:ascii="Tahoma" w:eastAsia="Calibri" w:hAnsi="Tahoma" w:cs="Tahoma"/>
                <w:b/>
                <w:bCs/>
                <w:color w:val="000000" w:themeColor="text1"/>
                <w:sz w:val="24"/>
                <w:szCs w:val="24"/>
              </w:rPr>
              <w:t>P</w:t>
            </w:r>
            <w:r w:rsidRPr="00F91A4F">
              <w:rPr>
                <w:rFonts w:ascii="Tahoma" w:eastAsia="Calibri" w:hAnsi="Tahoma" w:cs="Tahoma"/>
                <w:b/>
                <w:bCs/>
                <w:color w:val="000000" w:themeColor="text1"/>
                <w:sz w:val="24"/>
                <w:szCs w:val="24"/>
                <w:lang w:val="id-ID"/>
              </w:rPr>
              <w:t>enguji I</w:t>
            </w:r>
          </w:p>
          <w:p w14:paraId="3E1FB706" w14:textId="413EC9FC" w:rsidR="00D06BD6" w:rsidRPr="00F91A4F" w:rsidRDefault="00D06BD6" w:rsidP="00D06BD6">
            <w:pPr>
              <w:spacing w:line="480" w:lineRule="auto"/>
              <w:rPr>
                <w:rFonts w:ascii="Tahoma" w:eastAsia="Calibri" w:hAnsi="Tahoma" w:cs="Tahoma"/>
                <w:b/>
                <w:bCs/>
                <w:color w:val="000000" w:themeColor="text1"/>
                <w:sz w:val="24"/>
                <w:szCs w:val="24"/>
                <w:lang w:val="en-ID"/>
              </w:rPr>
            </w:pPr>
          </w:p>
          <w:p w14:paraId="6AE9B9B2" w14:textId="77777777" w:rsidR="00D06BD6" w:rsidRDefault="00D06BD6" w:rsidP="00D06BD6">
            <w:pPr>
              <w:ind w:left="-12"/>
              <w:jc w:val="center"/>
              <w:rPr>
                <w:rFonts w:ascii="Tahoma" w:eastAsia="Calibri" w:hAnsi="Tahoma" w:cs="Tahoma"/>
                <w:b/>
                <w:bCs/>
                <w:color w:val="000000" w:themeColor="text1"/>
                <w:sz w:val="24"/>
                <w:szCs w:val="24"/>
                <w:lang w:val="en-ID"/>
              </w:rPr>
            </w:pPr>
            <w:r>
              <w:rPr>
                <w:rFonts w:ascii="Tahoma" w:eastAsia="Calibri" w:hAnsi="Tahoma" w:cs="Tahoma"/>
                <w:b/>
                <w:bCs/>
                <w:color w:val="000000" w:themeColor="text1"/>
                <w:sz w:val="24"/>
                <w:szCs w:val="24"/>
                <w:u w:val="single"/>
                <w:lang w:val="en-ID"/>
              </w:rPr>
              <w:t>Nama Penguji I</w:t>
            </w:r>
          </w:p>
          <w:p w14:paraId="4FC32A02" w14:textId="5426A6FE" w:rsidR="00D06BD6" w:rsidRPr="00D06BD6" w:rsidRDefault="00D06BD6" w:rsidP="00D06BD6">
            <w:pPr>
              <w:ind w:left="-12"/>
              <w:jc w:val="center"/>
              <w:rPr>
                <w:rFonts w:ascii="Tahoma" w:eastAsia="Calibri" w:hAnsi="Tahoma" w:cs="Tahoma"/>
                <w:b/>
                <w:bCs/>
                <w:color w:val="000000" w:themeColor="text1"/>
                <w:sz w:val="24"/>
                <w:szCs w:val="24"/>
                <w:lang w:val="en-ID"/>
              </w:rPr>
            </w:pPr>
            <w:r w:rsidRPr="00F91A4F">
              <w:rPr>
                <w:rFonts w:ascii="Tahoma" w:eastAsia="Calibri" w:hAnsi="Tahoma" w:cs="Tahoma"/>
                <w:b/>
                <w:bCs/>
                <w:color w:val="000000" w:themeColor="text1"/>
                <w:sz w:val="24"/>
                <w:szCs w:val="24"/>
                <w:lang w:val="id-ID"/>
              </w:rPr>
              <w:t>NIK</w:t>
            </w:r>
            <w:r>
              <w:rPr>
                <w:rFonts w:ascii="Tahoma" w:eastAsia="Calibri" w:hAnsi="Tahoma" w:cs="Tahoma"/>
                <w:b/>
                <w:bCs/>
                <w:color w:val="000000" w:themeColor="text1"/>
                <w:sz w:val="24"/>
                <w:szCs w:val="24"/>
              </w:rPr>
              <w:t>.</w:t>
            </w:r>
            <w:r>
              <w:rPr>
                <w:rFonts w:ascii="Tahoma" w:eastAsia="Times New Roman" w:hAnsi="Tahoma" w:cs="Tahoma"/>
                <w:b/>
                <w:bCs/>
                <w:sz w:val="24"/>
                <w:szCs w:val="24"/>
              </w:rPr>
              <w:t>………</w:t>
            </w:r>
            <w:r>
              <w:rPr>
                <w:rFonts w:ascii="Tahoma" w:eastAsia="Calibri" w:hAnsi="Tahoma" w:cs="Tahoma"/>
                <w:b/>
                <w:bCs/>
                <w:color w:val="000000" w:themeColor="text1"/>
                <w:sz w:val="24"/>
                <w:szCs w:val="24"/>
              </w:rPr>
              <w:t>……...</w:t>
            </w:r>
          </w:p>
        </w:tc>
      </w:tr>
      <w:tr w:rsidR="00D06BD6" w14:paraId="2060F79E" w14:textId="77777777" w:rsidTr="00B547BE">
        <w:tc>
          <w:tcPr>
            <w:tcW w:w="4395" w:type="dxa"/>
          </w:tcPr>
          <w:p w14:paraId="6E04FD45"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c>
          <w:tcPr>
            <w:tcW w:w="2977" w:type="dxa"/>
          </w:tcPr>
          <w:p w14:paraId="50752944" w14:textId="40C16C52" w:rsidR="00D06BD6" w:rsidRPr="00D06BD6" w:rsidRDefault="00D06BD6" w:rsidP="00D06BD6">
            <w:pPr>
              <w:spacing w:line="480" w:lineRule="auto"/>
              <w:ind w:left="-12"/>
              <w:jc w:val="center"/>
              <w:rPr>
                <w:rFonts w:ascii="Tahoma" w:eastAsia="Calibri" w:hAnsi="Tahoma" w:cs="Tahoma"/>
                <w:b/>
                <w:bCs/>
                <w:color w:val="000000" w:themeColor="text1"/>
                <w:sz w:val="24"/>
                <w:szCs w:val="24"/>
                <w:lang w:val="id-ID"/>
              </w:rPr>
            </w:pPr>
            <w:r>
              <w:rPr>
                <w:rFonts w:ascii="Tahoma" w:eastAsia="Calibri" w:hAnsi="Tahoma" w:cs="Tahoma"/>
                <w:b/>
                <w:bCs/>
                <w:color w:val="000000" w:themeColor="text1"/>
                <w:sz w:val="24"/>
                <w:szCs w:val="24"/>
                <w:lang w:val="id-ID"/>
              </w:rPr>
              <w:t>Mengetahui,</w:t>
            </w:r>
          </w:p>
        </w:tc>
        <w:tc>
          <w:tcPr>
            <w:tcW w:w="3544" w:type="dxa"/>
          </w:tcPr>
          <w:p w14:paraId="39BCF071"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r>
      <w:tr w:rsidR="00D06BD6" w14:paraId="1174EF92" w14:textId="77777777" w:rsidTr="00B547BE">
        <w:tc>
          <w:tcPr>
            <w:tcW w:w="4395" w:type="dxa"/>
          </w:tcPr>
          <w:p w14:paraId="6A412BFF" w14:textId="7800CF2A" w:rsidR="00D06BD6" w:rsidRDefault="00D06BD6" w:rsidP="00D06BD6">
            <w:pPr>
              <w:spacing w:line="360" w:lineRule="auto"/>
              <w:ind w:left="-12"/>
              <w:jc w:val="center"/>
              <w:rPr>
                <w:rFonts w:ascii="Tahoma" w:eastAsia="Calibri" w:hAnsi="Tahoma" w:cs="Tahoma"/>
                <w:b/>
                <w:bCs/>
                <w:color w:val="000000" w:themeColor="text1"/>
                <w:sz w:val="24"/>
                <w:szCs w:val="24"/>
                <w:lang w:val="id-ID"/>
              </w:rPr>
            </w:pPr>
            <w:r>
              <w:rPr>
                <w:rFonts w:ascii="Tahoma" w:eastAsia="Calibri" w:hAnsi="Tahoma" w:cs="Tahoma"/>
                <w:b/>
                <w:bCs/>
                <w:color w:val="000000" w:themeColor="text1"/>
                <w:sz w:val="24"/>
                <w:szCs w:val="24"/>
              </w:rPr>
              <w:t>Dekan</w:t>
            </w:r>
            <w:r w:rsidRPr="00F91A4F">
              <w:rPr>
                <w:rFonts w:ascii="Tahoma" w:eastAsia="Calibri" w:hAnsi="Tahoma" w:cs="Tahoma"/>
                <w:b/>
                <w:bCs/>
                <w:color w:val="000000" w:themeColor="text1"/>
                <w:sz w:val="24"/>
                <w:szCs w:val="24"/>
                <w:lang w:val="id-ID"/>
              </w:rPr>
              <w:t xml:space="preserve"> Vokasi</w:t>
            </w:r>
          </w:p>
          <w:p w14:paraId="521873F8" w14:textId="22D312B3" w:rsidR="00D06BD6" w:rsidRDefault="00D06BD6" w:rsidP="00D06BD6">
            <w:pPr>
              <w:spacing w:line="360" w:lineRule="auto"/>
              <w:ind w:left="-12"/>
              <w:jc w:val="center"/>
              <w:rPr>
                <w:rFonts w:ascii="Tahoma" w:eastAsia="Calibri" w:hAnsi="Tahoma" w:cs="Tahoma"/>
                <w:b/>
                <w:bCs/>
                <w:color w:val="000000" w:themeColor="text1"/>
                <w:sz w:val="24"/>
                <w:szCs w:val="24"/>
                <w:lang w:val="id-ID"/>
              </w:rPr>
            </w:pPr>
          </w:p>
          <w:p w14:paraId="168130BA" w14:textId="77777777" w:rsidR="00D06BD6" w:rsidRDefault="00D06BD6" w:rsidP="00D06BD6">
            <w:pPr>
              <w:spacing w:line="360" w:lineRule="auto"/>
              <w:ind w:left="-12"/>
              <w:jc w:val="center"/>
              <w:rPr>
                <w:rFonts w:ascii="Tahoma" w:eastAsia="Calibri" w:hAnsi="Tahoma" w:cs="Tahoma"/>
                <w:b/>
                <w:bCs/>
                <w:color w:val="000000" w:themeColor="text1"/>
                <w:sz w:val="24"/>
                <w:szCs w:val="24"/>
                <w:lang w:val="id-ID"/>
              </w:rPr>
            </w:pPr>
          </w:p>
          <w:p w14:paraId="3370D2A8" w14:textId="77777777" w:rsidR="00D06BD6" w:rsidRDefault="00D06BD6" w:rsidP="00D06BD6">
            <w:pPr>
              <w:spacing w:line="360" w:lineRule="auto"/>
              <w:ind w:left="-12"/>
              <w:jc w:val="center"/>
              <w:rPr>
                <w:rFonts w:ascii="Tahoma" w:eastAsia="Calibri" w:hAnsi="Tahoma" w:cs="Tahoma"/>
                <w:b/>
                <w:bCs/>
                <w:color w:val="000000" w:themeColor="text1"/>
                <w:sz w:val="24"/>
                <w:szCs w:val="24"/>
                <w:lang w:val="id-ID"/>
              </w:rPr>
            </w:pPr>
          </w:p>
          <w:p w14:paraId="6CE74D4F"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r>
              <w:rPr>
                <w:rFonts w:ascii="Tahoma" w:eastAsia="Calibri" w:hAnsi="Tahoma" w:cs="Tahoma"/>
                <w:b/>
                <w:bCs/>
                <w:color w:val="000000" w:themeColor="text1"/>
                <w:sz w:val="24"/>
                <w:szCs w:val="24"/>
              </w:rPr>
              <w:t xml:space="preserve">Prof. Dr. Unti Ludigdo, </w:t>
            </w:r>
            <w:proofErr w:type="gramStart"/>
            <w:r>
              <w:rPr>
                <w:rFonts w:ascii="Tahoma" w:eastAsia="Calibri" w:hAnsi="Tahoma" w:cs="Tahoma"/>
                <w:b/>
                <w:bCs/>
                <w:color w:val="000000" w:themeColor="text1"/>
                <w:sz w:val="24"/>
                <w:szCs w:val="24"/>
              </w:rPr>
              <w:t>SE.,MSi</w:t>
            </w:r>
            <w:proofErr w:type="gramEnd"/>
            <w:r>
              <w:rPr>
                <w:rFonts w:ascii="Tahoma" w:eastAsia="Calibri" w:hAnsi="Tahoma" w:cs="Tahoma"/>
                <w:b/>
                <w:bCs/>
                <w:color w:val="000000" w:themeColor="text1"/>
                <w:sz w:val="24"/>
                <w:szCs w:val="24"/>
              </w:rPr>
              <w:t>.,Ak.</w:t>
            </w:r>
          </w:p>
          <w:p w14:paraId="430836B3" w14:textId="448CE984" w:rsidR="00D06BD6" w:rsidRDefault="00D06BD6" w:rsidP="00D06BD6">
            <w:pPr>
              <w:spacing w:line="360" w:lineRule="auto"/>
              <w:ind w:left="-12"/>
              <w:jc w:val="center"/>
              <w:rPr>
                <w:rFonts w:ascii="Tahoma" w:eastAsia="Calibri" w:hAnsi="Tahoma" w:cs="Tahoma"/>
                <w:b/>
                <w:bCs/>
                <w:color w:val="000000" w:themeColor="text1"/>
                <w:sz w:val="24"/>
                <w:szCs w:val="24"/>
              </w:rPr>
            </w:pPr>
            <w:r w:rsidRPr="00F91A4F">
              <w:rPr>
                <w:rFonts w:ascii="Tahoma" w:eastAsia="Calibri" w:hAnsi="Tahoma" w:cs="Tahoma"/>
                <w:b/>
                <w:bCs/>
                <w:color w:val="000000" w:themeColor="text1"/>
                <w:sz w:val="24"/>
                <w:szCs w:val="24"/>
                <w:lang w:val="id-ID"/>
              </w:rPr>
              <w:t>NIP.</w:t>
            </w:r>
            <w:r w:rsidRPr="00F91A4F">
              <w:rPr>
                <w:rFonts w:ascii="Tahoma" w:eastAsia="Calibri" w:hAnsi="Tahoma" w:cs="Tahoma"/>
                <w:b/>
                <w:bCs/>
                <w:color w:val="000000" w:themeColor="text1"/>
                <w:sz w:val="24"/>
                <w:szCs w:val="24"/>
              </w:rPr>
              <w:t xml:space="preserve"> 196</w:t>
            </w:r>
            <w:r>
              <w:rPr>
                <w:rFonts w:ascii="Tahoma" w:eastAsia="Calibri" w:hAnsi="Tahoma" w:cs="Tahoma"/>
                <w:b/>
                <w:bCs/>
                <w:color w:val="000000" w:themeColor="text1"/>
                <w:sz w:val="24"/>
                <w:szCs w:val="24"/>
              </w:rPr>
              <w:t>908141994021001</w:t>
            </w:r>
          </w:p>
        </w:tc>
        <w:tc>
          <w:tcPr>
            <w:tcW w:w="2977" w:type="dxa"/>
          </w:tcPr>
          <w:p w14:paraId="2D2743C0" w14:textId="77777777" w:rsidR="00D06BD6" w:rsidRDefault="00D06BD6" w:rsidP="00D06BD6">
            <w:pPr>
              <w:spacing w:line="360" w:lineRule="auto"/>
              <w:ind w:left="-12"/>
              <w:jc w:val="center"/>
              <w:rPr>
                <w:rFonts w:ascii="Tahoma" w:eastAsia="Calibri" w:hAnsi="Tahoma" w:cs="Tahoma"/>
                <w:b/>
                <w:bCs/>
                <w:color w:val="000000" w:themeColor="text1"/>
                <w:sz w:val="24"/>
                <w:szCs w:val="24"/>
              </w:rPr>
            </w:pPr>
          </w:p>
        </w:tc>
        <w:tc>
          <w:tcPr>
            <w:tcW w:w="3544" w:type="dxa"/>
          </w:tcPr>
          <w:p w14:paraId="6E163EC6" w14:textId="442AD9A1" w:rsidR="00D06BD6" w:rsidRDefault="00D06BD6" w:rsidP="00D06BD6">
            <w:pPr>
              <w:spacing w:line="480" w:lineRule="auto"/>
              <w:ind w:left="-12"/>
              <w:jc w:val="center"/>
              <w:rPr>
                <w:rFonts w:ascii="Tahoma" w:eastAsia="Calibri" w:hAnsi="Tahoma" w:cs="Tahoma"/>
                <w:b/>
                <w:bCs/>
                <w:color w:val="000000" w:themeColor="text1"/>
                <w:sz w:val="24"/>
                <w:szCs w:val="24"/>
              </w:rPr>
            </w:pPr>
            <w:r w:rsidRPr="00F91A4F">
              <w:rPr>
                <w:rFonts w:ascii="Tahoma" w:eastAsia="Calibri" w:hAnsi="Tahoma" w:cs="Tahoma"/>
                <w:b/>
                <w:bCs/>
                <w:color w:val="000000" w:themeColor="text1"/>
                <w:sz w:val="24"/>
                <w:szCs w:val="24"/>
                <w:lang w:val="id-ID"/>
              </w:rPr>
              <w:t xml:space="preserve">Ketua </w:t>
            </w:r>
            <w:r w:rsidRPr="00F91A4F">
              <w:rPr>
                <w:rFonts w:ascii="Tahoma" w:eastAsia="Calibri" w:hAnsi="Tahoma" w:cs="Tahoma"/>
                <w:b/>
                <w:bCs/>
                <w:color w:val="000000" w:themeColor="text1"/>
                <w:sz w:val="24"/>
                <w:szCs w:val="24"/>
              </w:rPr>
              <w:t>Program Studi</w:t>
            </w:r>
          </w:p>
          <w:p w14:paraId="3AEBD3D3" w14:textId="4E48A942" w:rsidR="00D06BD6" w:rsidRDefault="00D06BD6" w:rsidP="00D06BD6">
            <w:pPr>
              <w:spacing w:line="480" w:lineRule="auto"/>
              <w:ind w:left="-12"/>
              <w:jc w:val="center"/>
              <w:rPr>
                <w:rFonts w:ascii="Tahoma" w:eastAsia="Calibri" w:hAnsi="Tahoma" w:cs="Tahoma"/>
                <w:b/>
                <w:bCs/>
                <w:color w:val="000000" w:themeColor="text1"/>
                <w:sz w:val="24"/>
                <w:szCs w:val="24"/>
              </w:rPr>
            </w:pPr>
          </w:p>
          <w:p w14:paraId="5492321A" w14:textId="77777777" w:rsidR="00D06BD6" w:rsidRPr="00F91A4F" w:rsidRDefault="00D06BD6" w:rsidP="00D06BD6">
            <w:pPr>
              <w:spacing w:line="480" w:lineRule="auto"/>
              <w:ind w:left="-12"/>
              <w:jc w:val="center"/>
              <w:rPr>
                <w:rFonts w:ascii="Tahoma" w:eastAsia="Calibri" w:hAnsi="Tahoma" w:cs="Tahoma"/>
                <w:b/>
                <w:bCs/>
                <w:color w:val="000000" w:themeColor="text1"/>
                <w:sz w:val="24"/>
                <w:szCs w:val="24"/>
              </w:rPr>
            </w:pPr>
          </w:p>
          <w:p w14:paraId="159080BF" w14:textId="77777777" w:rsidR="00D06BD6" w:rsidRDefault="00D06BD6" w:rsidP="00D06BD6">
            <w:pPr>
              <w:ind w:left="-12"/>
              <w:jc w:val="center"/>
              <w:rPr>
                <w:rFonts w:ascii="Tahoma" w:eastAsia="Calibri" w:hAnsi="Tahoma" w:cs="Tahoma"/>
                <w:b/>
                <w:bCs/>
                <w:color w:val="000000" w:themeColor="text1"/>
                <w:sz w:val="24"/>
                <w:szCs w:val="24"/>
              </w:rPr>
            </w:pPr>
            <w:r>
              <w:rPr>
                <w:rFonts w:ascii="Tahoma" w:eastAsia="Calibri" w:hAnsi="Tahoma" w:cs="Tahoma"/>
                <w:b/>
                <w:bCs/>
                <w:color w:val="000000" w:themeColor="text1"/>
                <w:sz w:val="24"/>
                <w:szCs w:val="24"/>
              </w:rPr>
              <w:t>Ir I Dewa Made W., M.T</w:t>
            </w:r>
          </w:p>
          <w:p w14:paraId="565EE49B" w14:textId="673066BB" w:rsidR="00D06BD6" w:rsidRDefault="00D06BD6" w:rsidP="00D06BD6">
            <w:pPr>
              <w:spacing w:line="360" w:lineRule="auto"/>
              <w:ind w:left="-12"/>
              <w:jc w:val="center"/>
              <w:rPr>
                <w:rFonts w:ascii="Tahoma" w:eastAsia="Calibri" w:hAnsi="Tahoma" w:cs="Tahoma"/>
                <w:b/>
                <w:bCs/>
                <w:color w:val="000000" w:themeColor="text1"/>
                <w:sz w:val="24"/>
                <w:szCs w:val="24"/>
              </w:rPr>
            </w:pPr>
            <w:r w:rsidRPr="00F91A4F">
              <w:rPr>
                <w:rFonts w:ascii="Tahoma" w:eastAsia="Calibri" w:hAnsi="Tahoma" w:cs="Tahoma"/>
                <w:b/>
                <w:bCs/>
                <w:color w:val="000000" w:themeColor="text1"/>
                <w:sz w:val="24"/>
                <w:szCs w:val="24"/>
                <w:lang w:val="id-ID"/>
              </w:rPr>
              <w:t>NIK. 0160968020910</w:t>
            </w:r>
          </w:p>
        </w:tc>
      </w:tr>
    </w:tbl>
    <w:p w14:paraId="36ED6522" w14:textId="7C221D0E" w:rsidR="006E2781" w:rsidRPr="006B6CB8" w:rsidRDefault="006E2781" w:rsidP="00E01309">
      <w:pPr>
        <w:spacing w:line="480" w:lineRule="auto"/>
        <w:rPr>
          <w:rFonts w:ascii="Tahoma" w:eastAsia="Calibri" w:hAnsi="Tahoma" w:cs="Tahoma"/>
          <w:b/>
          <w:bCs/>
          <w:color w:val="000000" w:themeColor="text1"/>
          <w:sz w:val="24"/>
          <w:szCs w:val="24"/>
        </w:rPr>
        <w:sectPr w:rsidR="006E2781" w:rsidRPr="006B6CB8" w:rsidSect="00FD632E">
          <w:type w:val="continuous"/>
          <w:pgSz w:w="11909" w:h="16834" w:code="9"/>
          <w:pgMar w:top="1699" w:right="1699" w:bottom="1699" w:left="2275" w:header="720" w:footer="720" w:gutter="0"/>
          <w:pgNumType w:fmt="lowerRoman" w:start="1"/>
          <w:cols w:space="720"/>
          <w:docGrid w:linePitch="360"/>
        </w:sectPr>
      </w:pPr>
    </w:p>
    <w:p w14:paraId="279E1819" w14:textId="6443C6E4" w:rsidR="00011823" w:rsidRDefault="00011823" w:rsidP="00BC76D2">
      <w:pPr>
        <w:pStyle w:val="Heading1"/>
        <w:spacing w:line="480" w:lineRule="auto"/>
        <w:jc w:val="center"/>
        <w:rPr>
          <w:rFonts w:ascii="Tahoma" w:eastAsiaTheme="minorHAnsi" w:hAnsi="Tahoma" w:cs="Tahoma"/>
          <w:b/>
          <w:color w:val="000000" w:themeColor="text1"/>
          <w:sz w:val="24"/>
          <w:szCs w:val="24"/>
        </w:rPr>
      </w:pPr>
      <w:bookmarkStart w:id="7" w:name="_Toc12459762"/>
      <w:bookmarkStart w:id="8" w:name="_Toc12625761"/>
      <w:r w:rsidRPr="00F91A4F">
        <w:rPr>
          <w:rFonts w:ascii="Tahoma" w:eastAsiaTheme="minorHAnsi" w:hAnsi="Tahoma" w:cs="Tahoma"/>
          <w:b/>
          <w:color w:val="000000" w:themeColor="text1"/>
          <w:sz w:val="24"/>
          <w:szCs w:val="24"/>
        </w:rPr>
        <w:lastRenderedPageBreak/>
        <w:t>LEMBAR PERNYATAAN</w:t>
      </w:r>
      <w:bookmarkEnd w:id="7"/>
      <w:bookmarkEnd w:id="8"/>
      <w:r w:rsidR="00786BB0">
        <w:rPr>
          <w:rFonts w:ascii="Tahoma" w:eastAsiaTheme="minorHAnsi" w:hAnsi="Tahoma" w:cs="Tahoma"/>
          <w:b/>
          <w:color w:val="000000" w:themeColor="text1"/>
          <w:sz w:val="24"/>
          <w:szCs w:val="24"/>
        </w:rPr>
        <w:t xml:space="preserve"> TUGAS AKHIR</w:t>
      </w:r>
    </w:p>
    <w:p w14:paraId="173208C6" w14:textId="77777777" w:rsidR="00786BB0" w:rsidRPr="00786BB0" w:rsidRDefault="00786BB0" w:rsidP="00786BB0"/>
    <w:p w14:paraId="20332FD5" w14:textId="72CCF873" w:rsidR="00011823" w:rsidRPr="00F91A4F" w:rsidRDefault="00011823" w:rsidP="00786BB0">
      <w:pPr>
        <w:pStyle w:val="BodyText"/>
        <w:spacing w:line="360" w:lineRule="auto"/>
        <w:rPr>
          <w:rFonts w:ascii="Tahoma" w:hAnsi="Tahoma" w:cs="Tahoma"/>
          <w:color w:val="000000" w:themeColor="text1"/>
        </w:rPr>
      </w:pPr>
      <w:r w:rsidRPr="00F91A4F">
        <w:rPr>
          <w:rFonts w:ascii="Tahoma" w:hAnsi="Tahoma" w:cs="Tahoma"/>
          <w:color w:val="000000" w:themeColor="text1"/>
        </w:rPr>
        <w:t xml:space="preserve">Saya yang bertanda tangan di bawah </w:t>
      </w:r>
      <w:proofErr w:type="gramStart"/>
      <w:r w:rsidRPr="00F91A4F">
        <w:rPr>
          <w:rFonts w:ascii="Tahoma" w:hAnsi="Tahoma" w:cs="Tahoma"/>
          <w:color w:val="000000" w:themeColor="text1"/>
        </w:rPr>
        <w:t>ini :</w:t>
      </w:r>
      <w:proofErr w:type="gramEnd"/>
    </w:p>
    <w:tbl>
      <w:tblPr>
        <w:tblW w:w="8527" w:type="dxa"/>
        <w:tblLayout w:type="fixed"/>
        <w:tblCellMar>
          <w:left w:w="0" w:type="dxa"/>
          <w:right w:w="0" w:type="dxa"/>
        </w:tblCellMar>
        <w:tblLook w:val="01E0" w:firstRow="1" w:lastRow="1" w:firstColumn="1" w:lastColumn="1" w:noHBand="0" w:noVBand="0"/>
      </w:tblPr>
      <w:tblGrid>
        <w:gridCol w:w="1620"/>
        <w:gridCol w:w="326"/>
        <w:gridCol w:w="6581"/>
      </w:tblGrid>
      <w:tr w:rsidR="0093413E" w:rsidRPr="0093413E" w14:paraId="5AF04E93" w14:textId="77777777" w:rsidTr="00786BB0">
        <w:trPr>
          <w:trHeight w:val="444"/>
        </w:trPr>
        <w:tc>
          <w:tcPr>
            <w:tcW w:w="1620" w:type="dxa"/>
          </w:tcPr>
          <w:p w14:paraId="66BECA21" w14:textId="77777777" w:rsidR="00011823" w:rsidRPr="0093413E" w:rsidRDefault="00011823" w:rsidP="00786BB0">
            <w:pPr>
              <w:pStyle w:val="TableParagraph"/>
              <w:spacing w:line="360" w:lineRule="auto"/>
              <w:rPr>
                <w:rFonts w:ascii="Tahoma" w:hAnsi="Tahoma" w:cs="Tahoma"/>
                <w:sz w:val="24"/>
              </w:rPr>
            </w:pPr>
            <w:r w:rsidRPr="0093413E">
              <w:rPr>
                <w:rFonts w:ascii="Tahoma" w:hAnsi="Tahoma" w:cs="Tahoma"/>
                <w:sz w:val="24"/>
              </w:rPr>
              <w:t>Nama</w:t>
            </w:r>
          </w:p>
        </w:tc>
        <w:tc>
          <w:tcPr>
            <w:tcW w:w="326" w:type="dxa"/>
          </w:tcPr>
          <w:p w14:paraId="405D4654" w14:textId="77777777" w:rsidR="00011823" w:rsidRPr="0093413E" w:rsidRDefault="00011823" w:rsidP="00786BB0">
            <w:pPr>
              <w:pStyle w:val="TableParagraph"/>
              <w:spacing w:line="360" w:lineRule="auto"/>
              <w:jc w:val="center"/>
              <w:rPr>
                <w:rFonts w:ascii="Tahoma" w:hAnsi="Tahoma" w:cs="Tahoma"/>
                <w:sz w:val="24"/>
              </w:rPr>
            </w:pPr>
            <w:r w:rsidRPr="0093413E">
              <w:rPr>
                <w:rFonts w:ascii="Tahoma" w:hAnsi="Tahoma" w:cs="Tahoma"/>
                <w:sz w:val="24"/>
              </w:rPr>
              <w:t>:</w:t>
            </w:r>
          </w:p>
        </w:tc>
        <w:tc>
          <w:tcPr>
            <w:tcW w:w="6581" w:type="dxa"/>
          </w:tcPr>
          <w:p w14:paraId="555FE566" w14:textId="06AC2B33" w:rsidR="00011823" w:rsidRPr="0093413E" w:rsidRDefault="0093413E" w:rsidP="00786BB0">
            <w:pPr>
              <w:pStyle w:val="TableParagraph"/>
              <w:spacing w:line="360" w:lineRule="auto"/>
              <w:rPr>
                <w:rFonts w:ascii="Tahoma" w:hAnsi="Tahoma" w:cs="Tahoma"/>
                <w:sz w:val="24"/>
                <w:lang w:val="en-ID"/>
              </w:rPr>
            </w:pPr>
            <w:r w:rsidRPr="0093413E">
              <w:rPr>
                <w:rFonts w:ascii="Tahoma" w:hAnsi="Tahoma" w:cs="Tahoma"/>
                <w:sz w:val="24"/>
                <w:lang w:val="en-ID"/>
              </w:rPr>
              <w:t xml:space="preserve">Ermadani Dyah Rachmawati </w:t>
            </w:r>
          </w:p>
        </w:tc>
      </w:tr>
      <w:tr w:rsidR="0093413E" w:rsidRPr="0093413E" w14:paraId="20CE3475" w14:textId="77777777" w:rsidTr="00786BB0">
        <w:trPr>
          <w:trHeight w:val="622"/>
        </w:trPr>
        <w:tc>
          <w:tcPr>
            <w:tcW w:w="1620" w:type="dxa"/>
          </w:tcPr>
          <w:p w14:paraId="5003330B" w14:textId="77777777" w:rsidR="00011823" w:rsidRPr="0093413E" w:rsidRDefault="00011823" w:rsidP="00786BB0">
            <w:pPr>
              <w:pStyle w:val="TableParagraph"/>
              <w:spacing w:before="169" w:line="360" w:lineRule="auto"/>
              <w:rPr>
                <w:rFonts w:ascii="Tahoma" w:hAnsi="Tahoma" w:cs="Tahoma"/>
                <w:sz w:val="24"/>
              </w:rPr>
            </w:pPr>
            <w:r w:rsidRPr="0093413E">
              <w:rPr>
                <w:rFonts w:ascii="Tahoma" w:hAnsi="Tahoma" w:cs="Tahoma"/>
                <w:sz w:val="24"/>
              </w:rPr>
              <w:t>NIM</w:t>
            </w:r>
          </w:p>
        </w:tc>
        <w:tc>
          <w:tcPr>
            <w:tcW w:w="326" w:type="dxa"/>
          </w:tcPr>
          <w:p w14:paraId="25CA1E70" w14:textId="77777777" w:rsidR="00011823" w:rsidRPr="0093413E" w:rsidRDefault="00011823" w:rsidP="00786BB0">
            <w:pPr>
              <w:pStyle w:val="TableParagraph"/>
              <w:spacing w:before="169" w:line="360" w:lineRule="auto"/>
              <w:jc w:val="center"/>
              <w:rPr>
                <w:rFonts w:ascii="Tahoma" w:hAnsi="Tahoma" w:cs="Tahoma"/>
                <w:sz w:val="24"/>
              </w:rPr>
            </w:pPr>
            <w:r w:rsidRPr="0093413E">
              <w:rPr>
                <w:rFonts w:ascii="Tahoma" w:hAnsi="Tahoma" w:cs="Tahoma"/>
                <w:sz w:val="24"/>
              </w:rPr>
              <w:t>:</w:t>
            </w:r>
          </w:p>
        </w:tc>
        <w:tc>
          <w:tcPr>
            <w:tcW w:w="6581" w:type="dxa"/>
          </w:tcPr>
          <w:p w14:paraId="55FE88AD" w14:textId="12CA5A3A" w:rsidR="00011823" w:rsidRPr="0093413E" w:rsidRDefault="0093413E" w:rsidP="00786BB0">
            <w:pPr>
              <w:pStyle w:val="TableParagraph"/>
              <w:spacing w:before="169" w:line="360" w:lineRule="auto"/>
              <w:rPr>
                <w:rFonts w:ascii="Tahoma" w:hAnsi="Tahoma" w:cs="Tahoma"/>
                <w:sz w:val="24"/>
                <w:lang w:val="en-ID"/>
              </w:rPr>
            </w:pPr>
            <w:r w:rsidRPr="0093413E">
              <w:rPr>
                <w:rFonts w:ascii="Tahoma" w:hAnsi="Tahoma" w:cs="Tahoma"/>
                <w:sz w:val="24"/>
                <w:lang w:val="en-ID"/>
              </w:rPr>
              <w:t>193140914111016</w:t>
            </w:r>
          </w:p>
        </w:tc>
      </w:tr>
      <w:tr w:rsidR="0093413E" w:rsidRPr="0093413E" w14:paraId="664C28BA" w14:textId="77777777" w:rsidTr="00786BB0">
        <w:trPr>
          <w:trHeight w:val="622"/>
        </w:trPr>
        <w:tc>
          <w:tcPr>
            <w:tcW w:w="1620" w:type="dxa"/>
          </w:tcPr>
          <w:p w14:paraId="45C21EA7" w14:textId="356DC861" w:rsidR="00786BB0" w:rsidRPr="0093413E" w:rsidRDefault="00786BB0" w:rsidP="00786BB0">
            <w:pPr>
              <w:pStyle w:val="TableParagraph"/>
              <w:spacing w:before="169" w:line="360" w:lineRule="auto"/>
              <w:rPr>
                <w:rFonts w:ascii="Tahoma" w:hAnsi="Tahoma" w:cs="Tahoma"/>
                <w:sz w:val="24"/>
              </w:rPr>
            </w:pPr>
            <w:r w:rsidRPr="0093413E">
              <w:rPr>
                <w:rFonts w:ascii="Tahoma" w:hAnsi="Tahoma" w:cs="Tahoma"/>
                <w:sz w:val="24"/>
              </w:rPr>
              <w:t>Program Studi</w:t>
            </w:r>
          </w:p>
        </w:tc>
        <w:tc>
          <w:tcPr>
            <w:tcW w:w="326" w:type="dxa"/>
          </w:tcPr>
          <w:p w14:paraId="431ED03F" w14:textId="117492AB" w:rsidR="00786BB0" w:rsidRPr="0093413E" w:rsidRDefault="00786BB0" w:rsidP="00786BB0">
            <w:pPr>
              <w:pStyle w:val="TableParagraph"/>
              <w:spacing w:before="169" w:line="360" w:lineRule="auto"/>
              <w:jc w:val="center"/>
              <w:rPr>
                <w:rFonts w:ascii="Tahoma" w:hAnsi="Tahoma" w:cs="Tahoma"/>
                <w:sz w:val="24"/>
              </w:rPr>
            </w:pPr>
            <w:r w:rsidRPr="0093413E">
              <w:rPr>
                <w:rFonts w:ascii="Tahoma" w:hAnsi="Tahoma" w:cs="Tahoma"/>
                <w:sz w:val="24"/>
              </w:rPr>
              <w:t>:</w:t>
            </w:r>
          </w:p>
        </w:tc>
        <w:tc>
          <w:tcPr>
            <w:tcW w:w="6581" w:type="dxa"/>
          </w:tcPr>
          <w:p w14:paraId="1027EA17" w14:textId="55A8F56D" w:rsidR="00786BB0" w:rsidRPr="0093413E" w:rsidRDefault="00786BB0" w:rsidP="00786BB0">
            <w:pPr>
              <w:pStyle w:val="TableParagraph"/>
              <w:spacing w:before="169" w:line="360" w:lineRule="auto"/>
              <w:rPr>
                <w:rFonts w:ascii="Tahoma" w:hAnsi="Tahoma" w:cs="Tahoma"/>
                <w:sz w:val="24"/>
                <w:lang w:val="en-ID"/>
              </w:rPr>
            </w:pPr>
            <w:r w:rsidRPr="0093413E">
              <w:rPr>
                <w:rFonts w:ascii="Tahoma" w:hAnsi="Tahoma" w:cs="Tahoma"/>
                <w:sz w:val="24"/>
                <w:lang w:val="en-ID"/>
              </w:rPr>
              <w:t>Teknologi Informasi</w:t>
            </w:r>
          </w:p>
        </w:tc>
      </w:tr>
      <w:tr w:rsidR="0093413E" w:rsidRPr="0093413E" w14:paraId="09D203CD" w14:textId="77777777" w:rsidTr="00786BB0">
        <w:trPr>
          <w:trHeight w:val="622"/>
        </w:trPr>
        <w:tc>
          <w:tcPr>
            <w:tcW w:w="1620" w:type="dxa"/>
          </w:tcPr>
          <w:p w14:paraId="21BF3DA7" w14:textId="3A8F553D" w:rsidR="00011823" w:rsidRPr="0093413E" w:rsidRDefault="00786BB0" w:rsidP="00786BB0">
            <w:pPr>
              <w:pStyle w:val="TableParagraph"/>
              <w:spacing w:before="167" w:line="360" w:lineRule="auto"/>
              <w:rPr>
                <w:rFonts w:ascii="Tahoma" w:hAnsi="Tahoma" w:cs="Tahoma"/>
                <w:sz w:val="24"/>
              </w:rPr>
            </w:pPr>
            <w:r w:rsidRPr="0093413E">
              <w:rPr>
                <w:rFonts w:ascii="Tahoma" w:hAnsi="Tahoma" w:cs="Tahoma"/>
                <w:sz w:val="24"/>
              </w:rPr>
              <w:t>Bidang Minat</w:t>
            </w:r>
          </w:p>
        </w:tc>
        <w:tc>
          <w:tcPr>
            <w:tcW w:w="326" w:type="dxa"/>
          </w:tcPr>
          <w:p w14:paraId="40ACFEA5" w14:textId="77777777" w:rsidR="00011823" w:rsidRPr="0093413E" w:rsidRDefault="00011823" w:rsidP="00786BB0">
            <w:pPr>
              <w:pStyle w:val="TableParagraph"/>
              <w:spacing w:before="167" w:line="360" w:lineRule="auto"/>
              <w:jc w:val="center"/>
              <w:rPr>
                <w:rFonts w:ascii="Tahoma" w:hAnsi="Tahoma" w:cs="Tahoma"/>
                <w:sz w:val="24"/>
              </w:rPr>
            </w:pPr>
            <w:r w:rsidRPr="0093413E">
              <w:rPr>
                <w:rFonts w:ascii="Tahoma" w:hAnsi="Tahoma" w:cs="Tahoma"/>
                <w:sz w:val="24"/>
              </w:rPr>
              <w:t>:</w:t>
            </w:r>
          </w:p>
        </w:tc>
        <w:tc>
          <w:tcPr>
            <w:tcW w:w="6581" w:type="dxa"/>
          </w:tcPr>
          <w:p w14:paraId="47B1C4A7" w14:textId="49F28F46" w:rsidR="00011823" w:rsidRPr="0093413E" w:rsidRDefault="00786BB0" w:rsidP="00786BB0">
            <w:pPr>
              <w:pStyle w:val="TableParagraph"/>
              <w:spacing w:before="167" w:line="360" w:lineRule="auto"/>
              <w:rPr>
                <w:rFonts w:ascii="Tahoma" w:hAnsi="Tahoma" w:cs="Tahoma"/>
                <w:sz w:val="24"/>
              </w:rPr>
            </w:pPr>
            <w:r w:rsidRPr="0093413E">
              <w:rPr>
                <w:rFonts w:ascii="Tahoma" w:hAnsi="Tahoma" w:cs="Tahoma"/>
                <w:sz w:val="24"/>
              </w:rPr>
              <w:t>Sistem Informasi</w:t>
            </w:r>
          </w:p>
        </w:tc>
      </w:tr>
      <w:tr w:rsidR="0093413E" w:rsidRPr="0093413E" w14:paraId="663BBF9E" w14:textId="77777777" w:rsidTr="00786BB0">
        <w:trPr>
          <w:trHeight w:val="757"/>
        </w:trPr>
        <w:tc>
          <w:tcPr>
            <w:tcW w:w="1620" w:type="dxa"/>
          </w:tcPr>
          <w:p w14:paraId="58E88DBD" w14:textId="77777777" w:rsidR="00011823" w:rsidRPr="0093413E" w:rsidRDefault="00011823" w:rsidP="00786BB0">
            <w:pPr>
              <w:pStyle w:val="TableParagraph"/>
              <w:spacing w:before="169" w:line="360" w:lineRule="auto"/>
              <w:rPr>
                <w:rFonts w:ascii="Tahoma" w:hAnsi="Tahoma" w:cs="Tahoma"/>
                <w:sz w:val="24"/>
              </w:rPr>
            </w:pPr>
            <w:r w:rsidRPr="0093413E">
              <w:rPr>
                <w:rFonts w:ascii="Tahoma" w:hAnsi="Tahoma" w:cs="Tahoma"/>
                <w:sz w:val="24"/>
              </w:rPr>
              <w:t>Judul</w:t>
            </w:r>
          </w:p>
        </w:tc>
        <w:tc>
          <w:tcPr>
            <w:tcW w:w="326" w:type="dxa"/>
          </w:tcPr>
          <w:p w14:paraId="6C926353" w14:textId="77777777" w:rsidR="00011823" w:rsidRPr="0093413E" w:rsidRDefault="00011823" w:rsidP="00786BB0">
            <w:pPr>
              <w:pStyle w:val="TableParagraph"/>
              <w:spacing w:before="169" w:line="360" w:lineRule="auto"/>
              <w:jc w:val="center"/>
              <w:rPr>
                <w:rFonts w:ascii="Tahoma" w:hAnsi="Tahoma" w:cs="Tahoma"/>
                <w:sz w:val="24"/>
              </w:rPr>
            </w:pPr>
            <w:r w:rsidRPr="0093413E">
              <w:rPr>
                <w:rFonts w:ascii="Tahoma" w:hAnsi="Tahoma" w:cs="Tahoma"/>
                <w:sz w:val="24"/>
              </w:rPr>
              <w:t>:</w:t>
            </w:r>
          </w:p>
        </w:tc>
        <w:tc>
          <w:tcPr>
            <w:tcW w:w="6581" w:type="dxa"/>
          </w:tcPr>
          <w:p w14:paraId="46F954EC" w14:textId="7968C8E7" w:rsidR="00011823" w:rsidRPr="0093413E" w:rsidRDefault="0093413E" w:rsidP="00786BB0">
            <w:pPr>
              <w:pStyle w:val="TableParagraph"/>
              <w:spacing w:before="135" w:line="360" w:lineRule="auto"/>
              <w:ind w:right="179"/>
              <w:rPr>
                <w:rFonts w:ascii="Tahoma" w:hAnsi="Tahoma" w:cs="Tahoma"/>
                <w:sz w:val="24"/>
                <w:lang w:val="en-ID"/>
              </w:rPr>
            </w:pPr>
            <w:r w:rsidRPr="0093413E">
              <w:rPr>
                <w:rFonts w:ascii="Tahoma" w:hAnsi="Tahoma" w:cs="Tahoma"/>
                <w:sz w:val="24"/>
                <w:lang w:val="en-ID"/>
              </w:rPr>
              <w:t>Rancang Bangun Sistem Informasi Manajemen Aset Dan Hak Akses Pada Perusahaan Umum Jasa Tirta I Berbasis Web</w:t>
            </w:r>
          </w:p>
        </w:tc>
      </w:tr>
    </w:tbl>
    <w:p w14:paraId="48BDB063" w14:textId="41A85B8D" w:rsidR="00011823" w:rsidRPr="00F91A4F" w:rsidRDefault="00011823" w:rsidP="00786BB0">
      <w:pPr>
        <w:pStyle w:val="BodyText"/>
        <w:spacing w:before="90" w:line="360" w:lineRule="auto"/>
        <w:rPr>
          <w:rFonts w:ascii="Tahoma" w:hAnsi="Tahoma" w:cs="Tahoma"/>
          <w:color w:val="000000" w:themeColor="text1"/>
        </w:rPr>
      </w:pPr>
      <w:r w:rsidRPr="00F91A4F">
        <w:rPr>
          <w:rFonts w:ascii="Tahoma" w:hAnsi="Tahoma" w:cs="Tahoma"/>
          <w:color w:val="000000" w:themeColor="text1"/>
        </w:rPr>
        <w:t xml:space="preserve">Dengan ini saya menyatakan </w:t>
      </w:r>
      <w:proofErr w:type="gramStart"/>
      <w:r w:rsidRPr="00F91A4F">
        <w:rPr>
          <w:rFonts w:ascii="Tahoma" w:hAnsi="Tahoma" w:cs="Tahoma"/>
          <w:color w:val="000000" w:themeColor="text1"/>
        </w:rPr>
        <w:t>bahwa :</w:t>
      </w:r>
      <w:proofErr w:type="gramEnd"/>
    </w:p>
    <w:p w14:paraId="3024A86C" w14:textId="77777777" w:rsidR="00011823" w:rsidRPr="00F91A4F" w:rsidRDefault="00011823" w:rsidP="00C4778A">
      <w:pPr>
        <w:pStyle w:val="ListParagraph"/>
        <w:widowControl w:val="0"/>
        <w:numPr>
          <w:ilvl w:val="0"/>
          <w:numId w:val="6"/>
        </w:numPr>
        <w:tabs>
          <w:tab w:val="left" w:pos="1309"/>
        </w:tabs>
        <w:autoSpaceDE w:val="0"/>
        <w:autoSpaceDN w:val="0"/>
        <w:spacing w:after="0" w:line="360" w:lineRule="auto"/>
        <w:ind w:left="567" w:right="140" w:hanging="567"/>
        <w:contextualSpacing w:val="0"/>
        <w:jc w:val="both"/>
        <w:rPr>
          <w:rFonts w:ascii="Tahoma" w:hAnsi="Tahoma" w:cs="Tahoma"/>
          <w:color w:val="000000" w:themeColor="text1"/>
          <w:sz w:val="24"/>
        </w:rPr>
      </w:pPr>
      <w:r w:rsidRPr="00F91A4F">
        <w:rPr>
          <w:rFonts w:ascii="Tahoma" w:hAnsi="Tahoma" w:cs="Tahoma"/>
          <w:color w:val="000000" w:themeColor="text1"/>
          <w:sz w:val="24"/>
        </w:rPr>
        <w:t>Isi Tugas Akhir yang saya buat adalah benar-benar karya sendiri dan tidak menjiplak karya orang lain, selain nama-nama yang termaktub di isi dan tertulis di daftar pustaka dalam Tugas Akhir</w:t>
      </w:r>
      <w:r w:rsidRPr="00F91A4F">
        <w:rPr>
          <w:rFonts w:ascii="Tahoma" w:hAnsi="Tahoma" w:cs="Tahoma"/>
          <w:color w:val="000000" w:themeColor="text1"/>
          <w:spacing w:val="-1"/>
          <w:sz w:val="24"/>
        </w:rPr>
        <w:t xml:space="preserve"> </w:t>
      </w:r>
      <w:r w:rsidRPr="00F91A4F">
        <w:rPr>
          <w:rFonts w:ascii="Tahoma" w:hAnsi="Tahoma" w:cs="Tahoma"/>
          <w:color w:val="000000" w:themeColor="text1"/>
          <w:sz w:val="24"/>
        </w:rPr>
        <w:t>ini.</w:t>
      </w:r>
    </w:p>
    <w:p w14:paraId="095E04A4" w14:textId="77777777" w:rsidR="00011823" w:rsidRPr="00F91A4F" w:rsidRDefault="00011823" w:rsidP="00C4778A">
      <w:pPr>
        <w:pStyle w:val="ListParagraph"/>
        <w:widowControl w:val="0"/>
        <w:numPr>
          <w:ilvl w:val="0"/>
          <w:numId w:val="6"/>
        </w:numPr>
        <w:tabs>
          <w:tab w:val="left" w:pos="1309"/>
        </w:tabs>
        <w:autoSpaceDE w:val="0"/>
        <w:autoSpaceDN w:val="0"/>
        <w:spacing w:before="1" w:after="0" w:line="360" w:lineRule="auto"/>
        <w:ind w:left="567" w:right="140" w:hanging="567"/>
        <w:contextualSpacing w:val="0"/>
        <w:jc w:val="both"/>
        <w:rPr>
          <w:rFonts w:ascii="Tahoma" w:hAnsi="Tahoma" w:cs="Tahoma"/>
          <w:color w:val="000000" w:themeColor="text1"/>
          <w:sz w:val="24"/>
        </w:rPr>
      </w:pPr>
      <w:r w:rsidRPr="00F91A4F">
        <w:rPr>
          <w:rFonts w:ascii="Tahoma" w:hAnsi="Tahoma" w:cs="Tahoma"/>
          <w:color w:val="000000" w:themeColor="text1"/>
          <w:sz w:val="24"/>
        </w:rPr>
        <w:t>Apabila ditemukan hasil jiplakan, maka saya akan bersedia menanggung segala risiko yang akan saya terima.</w:t>
      </w:r>
    </w:p>
    <w:p w14:paraId="76E4AD0A" w14:textId="77777777" w:rsidR="00011823" w:rsidRPr="00F91A4F" w:rsidRDefault="00011823" w:rsidP="00786BB0">
      <w:pPr>
        <w:pStyle w:val="BodyText"/>
        <w:spacing w:before="1" w:line="360" w:lineRule="auto"/>
        <w:jc w:val="both"/>
        <w:rPr>
          <w:rFonts w:ascii="Tahoma" w:hAnsi="Tahoma" w:cs="Tahoma"/>
          <w:color w:val="000000" w:themeColor="text1"/>
        </w:rPr>
      </w:pPr>
      <w:r w:rsidRPr="00F91A4F">
        <w:rPr>
          <w:rFonts w:ascii="Tahoma" w:hAnsi="Tahoma" w:cs="Tahoma"/>
          <w:color w:val="000000" w:themeColor="text1"/>
        </w:rPr>
        <w:t>Demikian pernyataan ini dibuat dengan segala</w:t>
      </w:r>
      <w:r w:rsidRPr="00F91A4F">
        <w:rPr>
          <w:rFonts w:ascii="Tahoma" w:hAnsi="Tahoma" w:cs="Tahoma"/>
          <w:color w:val="000000" w:themeColor="text1"/>
          <w:spacing w:val="-11"/>
        </w:rPr>
        <w:t xml:space="preserve"> </w:t>
      </w:r>
      <w:r w:rsidRPr="00F91A4F">
        <w:rPr>
          <w:rFonts w:ascii="Tahoma" w:hAnsi="Tahoma" w:cs="Tahoma"/>
          <w:color w:val="000000" w:themeColor="text1"/>
        </w:rPr>
        <w:t>kesadaran.</w:t>
      </w:r>
    </w:p>
    <w:p w14:paraId="3A98D9AA" w14:textId="52098A6C" w:rsidR="00011823" w:rsidRPr="00F91A4F" w:rsidRDefault="000B6027" w:rsidP="00786BB0">
      <w:pPr>
        <w:pStyle w:val="BodyText"/>
        <w:spacing w:before="184"/>
        <w:ind w:left="3675" w:right="1137" w:firstLine="720"/>
        <w:rPr>
          <w:rFonts w:ascii="Tahoma" w:hAnsi="Tahoma" w:cs="Tahoma"/>
          <w:color w:val="000000" w:themeColor="text1"/>
        </w:rPr>
      </w:pPr>
      <w:r>
        <w:rPr>
          <w:rFonts w:ascii="Tahoma" w:hAnsi="Tahoma" w:cs="Tahoma"/>
          <w:color w:val="000000" w:themeColor="text1"/>
          <w:lang w:val="id-ID"/>
        </w:rPr>
        <w:t xml:space="preserve"> </w:t>
      </w:r>
      <w:r w:rsidR="00011823" w:rsidRPr="000B6027">
        <w:rPr>
          <w:rFonts w:ascii="Tahoma" w:hAnsi="Tahoma" w:cs="Tahoma"/>
          <w:color w:val="000000" w:themeColor="text1"/>
        </w:rPr>
        <w:t>Malang,</w:t>
      </w:r>
      <w:r w:rsidR="00900D66" w:rsidRPr="000B6027">
        <w:rPr>
          <w:rFonts w:ascii="Tahoma" w:hAnsi="Tahoma" w:cs="Tahoma"/>
          <w:color w:val="000000" w:themeColor="text1"/>
        </w:rPr>
        <w:t xml:space="preserve"> </w:t>
      </w:r>
      <w:r>
        <w:rPr>
          <w:rFonts w:ascii="Tahoma" w:hAnsi="Tahoma" w:cs="Tahoma"/>
          <w:color w:val="000000" w:themeColor="text1"/>
        </w:rPr>
        <w:t>02 April 2022</w:t>
      </w:r>
    </w:p>
    <w:p w14:paraId="14E3271A" w14:textId="0ECE18A7" w:rsidR="00011823" w:rsidRPr="00F91A4F" w:rsidRDefault="00900D66" w:rsidP="00786BB0">
      <w:pPr>
        <w:pStyle w:val="BodyText"/>
        <w:spacing w:before="137"/>
        <w:ind w:left="3675" w:firstLine="720"/>
        <w:rPr>
          <w:rFonts w:ascii="Tahoma" w:hAnsi="Tahoma" w:cs="Tahoma"/>
          <w:color w:val="000000" w:themeColor="text1"/>
        </w:rPr>
      </w:pPr>
      <w:r w:rsidRPr="00F91A4F">
        <w:rPr>
          <w:rFonts w:ascii="Tahoma" w:hAnsi="Tahoma" w:cs="Tahoma"/>
          <w:color w:val="000000" w:themeColor="text1"/>
        </w:rPr>
        <w:t xml:space="preserve">  </w:t>
      </w:r>
      <w:r w:rsidR="00011823" w:rsidRPr="00F91A4F">
        <w:rPr>
          <w:rFonts w:ascii="Tahoma" w:hAnsi="Tahoma" w:cs="Tahoma"/>
          <w:color w:val="000000" w:themeColor="text1"/>
        </w:rPr>
        <w:t>Yang Menyatakan</w:t>
      </w:r>
    </w:p>
    <w:p w14:paraId="16794A89" w14:textId="3A0C4965" w:rsidR="00011823" w:rsidRDefault="00011823" w:rsidP="00786BB0">
      <w:pPr>
        <w:pStyle w:val="BodyText"/>
        <w:rPr>
          <w:rFonts w:ascii="Tahoma" w:hAnsi="Tahoma" w:cs="Tahoma"/>
          <w:color w:val="000000" w:themeColor="text1"/>
          <w:sz w:val="26"/>
        </w:rPr>
      </w:pPr>
    </w:p>
    <w:p w14:paraId="046874A6" w14:textId="05328FA3" w:rsidR="00786BB0" w:rsidRPr="00786BB0" w:rsidRDefault="00786BB0" w:rsidP="00786BB0">
      <w:pPr>
        <w:pStyle w:val="BodyText"/>
        <w:rPr>
          <w:rFonts w:ascii="Tahoma" w:hAnsi="Tahoma" w:cs="Tahoma"/>
          <w:color w:val="000000" w:themeColor="text1"/>
          <w:sz w:val="16"/>
          <w:szCs w:val="16"/>
        </w:rPr>
      </w:pP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sidRPr="00786BB0">
        <w:rPr>
          <w:rFonts w:ascii="Tahoma" w:hAnsi="Tahoma" w:cs="Tahoma"/>
          <w:color w:val="BFBFBF" w:themeColor="background1" w:themeShade="BF"/>
          <w:sz w:val="16"/>
          <w:szCs w:val="16"/>
        </w:rPr>
        <w:t>Materai 10.000</w:t>
      </w:r>
    </w:p>
    <w:p w14:paraId="28AC8376" w14:textId="77777777" w:rsidR="00786BB0" w:rsidRPr="00F91A4F" w:rsidRDefault="00786BB0" w:rsidP="00786BB0">
      <w:pPr>
        <w:pStyle w:val="BodyText"/>
        <w:rPr>
          <w:rFonts w:ascii="Tahoma" w:hAnsi="Tahoma" w:cs="Tahoma"/>
          <w:color w:val="000000" w:themeColor="text1"/>
          <w:sz w:val="26"/>
        </w:rPr>
      </w:pPr>
    </w:p>
    <w:p w14:paraId="4E79AC85" w14:textId="0E17616D" w:rsidR="00011823" w:rsidRPr="0006244F" w:rsidRDefault="0093413E" w:rsidP="00786BB0">
      <w:pPr>
        <w:pStyle w:val="BodyText"/>
        <w:spacing w:before="184"/>
        <w:ind w:left="4320" w:firstLine="216"/>
        <w:jc w:val="both"/>
        <w:rPr>
          <w:rFonts w:ascii="Tahoma" w:hAnsi="Tahoma" w:cs="Tahoma"/>
        </w:rPr>
      </w:pPr>
      <w:r w:rsidRPr="0006244F">
        <w:rPr>
          <w:rFonts w:ascii="Tahoma" w:hAnsi="Tahoma" w:cs="Tahoma"/>
        </w:rPr>
        <w:t>Ermadani Dyah Rachmawati</w:t>
      </w:r>
    </w:p>
    <w:p w14:paraId="2CDC4C19" w14:textId="2CE26D4F" w:rsidR="00011823" w:rsidRPr="0006244F" w:rsidRDefault="0093413E" w:rsidP="00786BB0">
      <w:pPr>
        <w:pStyle w:val="BodyText"/>
        <w:spacing w:before="139"/>
        <w:ind w:left="4320" w:firstLine="216"/>
        <w:rPr>
          <w:rFonts w:ascii="Tahoma" w:hAnsi="Tahoma" w:cs="Tahoma"/>
          <w:lang w:val="en-ID"/>
        </w:rPr>
      </w:pPr>
      <w:r w:rsidRPr="0006244F">
        <w:rPr>
          <w:rFonts w:ascii="Tahoma" w:hAnsi="Tahoma" w:cs="Tahoma"/>
        </w:rPr>
        <w:t>193140914111016</w:t>
      </w:r>
    </w:p>
    <w:p w14:paraId="06B19AFC" w14:textId="246ABE38" w:rsidR="00C25400" w:rsidRPr="0006244F" w:rsidRDefault="00011823" w:rsidP="00531741">
      <w:pPr>
        <w:spacing w:line="480" w:lineRule="auto"/>
        <w:jc w:val="center"/>
        <w:rPr>
          <w:rFonts w:ascii="Tahoma" w:eastAsiaTheme="minorHAnsi" w:hAnsi="Tahoma" w:cs="Tahoma"/>
          <w:b/>
          <w:sz w:val="24"/>
          <w:szCs w:val="24"/>
        </w:rPr>
      </w:pPr>
      <w:r w:rsidRPr="0006244F">
        <w:rPr>
          <w:rFonts w:ascii="Tahoma" w:hAnsi="Tahoma" w:cs="Tahoma"/>
          <w:sz w:val="24"/>
          <w:szCs w:val="24"/>
        </w:rPr>
        <w:br w:type="page"/>
      </w:r>
    </w:p>
    <w:p w14:paraId="428C945C" w14:textId="58A334B1" w:rsidR="00786BB0" w:rsidRPr="00786BB0" w:rsidRDefault="00786BB0" w:rsidP="00786BB0">
      <w:pPr>
        <w:pStyle w:val="Heading1"/>
        <w:spacing w:line="480" w:lineRule="auto"/>
        <w:jc w:val="center"/>
        <w:rPr>
          <w:rFonts w:ascii="Tahoma" w:eastAsiaTheme="minorHAnsi" w:hAnsi="Tahoma" w:cs="Tahoma"/>
          <w:b/>
          <w:color w:val="000000" w:themeColor="text1"/>
          <w:sz w:val="24"/>
          <w:szCs w:val="24"/>
        </w:rPr>
      </w:pPr>
      <w:r>
        <w:rPr>
          <w:rFonts w:ascii="Tahoma" w:eastAsiaTheme="minorHAnsi" w:hAnsi="Tahoma" w:cs="Tahoma"/>
          <w:b/>
          <w:color w:val="000000" w:themeColor="text1"/>
          <w:sz w:val="24"/>
          <w:szCs w:val="24"/>
        </w:rPr>
        <w:lastRenderedPageBreak/>
        <w:t>RINGKASAN</w:t>
      </w:r>
    </w:p>
    <w:p w14:paraId="1AE490EB" w14:textId="5FF8CBB9" w:rsidR="006B6CB8" w:rsidRPr="0011796D" w:rsidRDefault="0011796D" w:rsidP="00D83E51">
      <w:pPr>
        <w:tabs>
          <w:tab w:val="left" w:pos="2985"/>
        </w:tabs>
        <w:rPr>
          <w:rFonts w:ascii="Tahoma" w:eastAsia="Calibri" w:hAnsi="Tahoma" w:cs="Tahoma"/>
          <w:color w:val="FF0000"/>
          <w:sz w:val="24"/>
          <w:szCs w:val="24"/>
        </w:rPr>
      </w:pPr>
      <w:r w:rsidRPr="0011796D">
        <w:rPr>
          <w:rFonts w:ascii="Tahoma" w:eastAsia="Calibri" w:hAnsi="Tahoma" w:cs="Tahoma"/>
          <w:color w:val="FF0000"/>
          <w:sz w:val="24"/>
          <w:szCs w:val="24"/>
        </w:rPr>
        <w:t>[Bahasa indonesia]</w:t>
      </w:r>
    </w:p>
    <w:p w14:paraId="4D98475C" w14:textId="77777777" w:rsidR="006B6CB8" w:rsidRPr="00F91A4F" w:rsidRDefault="006B6CB8" w:rsidP="006B6CB8">
      <w:pPr>
        <w:tabs>
          <w:tab w:val="left" w:pos="3105"/>
        </w:tabs>
        <w:jc w:val="both"/>
        <w:rPr>
          <w:rFonts w:ascii="Tahoma" w:eastAsia="Calibri" w:hAnsi="Tahoma" w:cs="Tahoma"/>
          <w:color w:val="000000" w:themeColor="text1"/>
          <w:sz w:val="24"/>
          <w:szCs w:val="24"/>
          <w:lang w:val="id-ID"/>
        </w:rPr>
      </w:pPr>
    </w:p>
    <w:p w14:paraId="4DC2AD75" w14:textId="77777777" w:rsidR="00786BB0" w:rsidRDefault="006B6CB8" w:rsidP="006B6CB8">
      <w:pPr>
        <w:spacing w:line="240" w:lineRule="auto"/>
        <w:rPr>
          <w:rFonts w:ascii="Tahoma" w:eastAsia="Calibri" w:hAnsi="Tahoma" w:cs="Tahoma"/>
          <w:color w:val="000000" w:themeColor="text1"/>
          <w:sz w:val="24"/>
          <w:szCs w:val="24"/>
          <w:lang w:val="id-ID"/>
        </w:rPr>
      </w:pPr>
      <w:bookmarkStart w:id="9" w:name="_Toc517557452"/>
      <w:r w:rsidRPr="00F91A4F">
        <w:rPr>
          <w:rFonts w:ascii="Tahoma" w:eastAsia="Calibri" w:hAnsi="Tahoma" w:cs="Tahoma"/>
          <w:b/>
          <w:color w:val="000000" w:themeColor="text1"/>
          <w:sz w:val="24"/>
          <w:szCs w:val="24"/>
          <w:lang w:val="id-ID"/>
        </w:rPr>
        <w:t>Kata kunci</w:t>
      </w:r>
      <w:r w:rsidRPr="00F91A4F">
        <w:rPr>
          <w:rFonts w:ascii="Tahoma" w:eastAsia="Calibri" w:hAnsi="Tahoma" w:cs="Tahoma"/>
          <w:color w:val="000000" w:themeColor="text1"/>
          <w:sz w:val="24"/>
          <w:szCs w:val="24"/>
          <w:lang w:val="id-ID"/>
        </w:rPr>
        <w:t xml:space="preserve"> :</w:t>
      </w:r>
      <w:bookmarkEnd w:id="9"/>
    </w:p>
    <w:p w14:paraId="53C39F4F" w14:textId="77777777" w:rsidR="00786BB0" w:rsidRDefault="00786BB0">
      <w:pPr>
        <w:rPr>
          <w:rFonts w:ascii="Tahoma" w:eastAsia="Calibri" w:hAnsi="Tahoma" w:cs="Tahoma"/>
          <w:color w:val="000000" w:themeColor="text1"/>
          <w:sz w:val="24"/>
          <w:szCs w:val="24"/>
          <w:lang w:val="id-ID"/>
        </w:rPr>
      </w:pPr>
      <w:r>
        <w:rPr>
          <w:rFonts w:ascii="Tahoma" w:eastAsia="Calibri" w:hAnsi="Tahoma" w:cs="Tahoma"/>
          <w:color w:val="000000" w:themeColor="text1"/>
          <w:sz w:val="24"/>
          <w:szCs w:val="24"/>
          <w:lang w:val="id-ID"/>
        </w:rPr>
        <w:br w:type="page"/>
      </w:r>
    </w:p>
    <w:p w14:paraId="47B7E771" w14:textId="7EC51B68" w:rsidR="00786BB0" w:rsidRDefault="00786BB0" w:rsidP="00786BB0">
      <w:pPr>
        <w:pStyle w:val="Heading1"/>
        <w:spacing w:line="480" w:lineRule="auto"/>
        <w:jc w:val="center"/>
        <w:rPr>
          <w:rFonts w:ascii="Tahoma" w:hAnsi="Tahoma" w:cs="Tahoma"/>
          <w:b/>
          <w:bCs/>
          <w:color w:val="FF0000"/>
          <w:sz w:val="24"/>
          <w:szCs w:val="24"/>
        </w:rPr>
      </w:pPr>
      <w:r>
        <w:rPr>
          <w:rFonts w:ascii="Tahoma" w:eastAsiaTheme="minorHAnsi" w:hAnsi="Tahoma" w:cs="Tahoma"/>
          <w:b/>
          <w:color w:val="000000" w:themeColor="text1"/>
          <w:sz w:val="24"/>
          <w:szCs w:val="24"/>
        </w:rPr>
        <w:lastRenderedPageBreak/>
        <w:t>SUMMARY</w:t>
      </w:r>
    </w:p>
    <w:p w14:paraId="19EA7796" w14:textId="320A1442" w:rsidR="0011796D" w:rsidRPr="0011796D" w:rsidRDefault="0011796D" w:rsidP="004C3297">
      <w:pPr>
        <w:jc w:val="both"/>
        <w:rPr>
          <w:rFonts w:ascii="Tahoma" w:hAnsi="Tahoma" w:cs="Tahoma"/>
          <w:color w:val="FF0000"/>
          <w:sz w:val="24"/>
          <w:szCs w:val="24"/>
        </w:rPr>
      </w:pPr>
      <w:r w:rsidRPr="0011796D">
        <w:rPr>
          <w:rFonts w:ascii="Tahoma" w:hAnsi="Tahoma" w:cs="Tahoma"/>
          <w:color w:val="FF0000"/>
          <w:sz w:val="24"/>
          <w:szCs w:val="24"/>
        </w:rPr>
        <w:t>[Bahasa Inggris]</w:t>
      </w:r>
    </w:p>
    <w:p w14:paraId="7E529869" w14:textId="77777777" w:rsidR="0011796D" w:rsidRDefault="0011796D" w:rsidP="004C3297">
      <w:pPr>
        <w:jc w:val="both"/>
        <w:rPr>
          <w:rFonts w:ascii="Tahoma" w:hAnsi="Tahoma" w:cs="Tahoma"/>
          <w:color w:val="00B050"/>
          <w:sz w:val="24"/>
          <w:szCs w:val="24"/>
        </w:rPr>
      </w:pPr>
    </w:p>
    <w:p w14:paraId="52FA6DD6" w14:textId="49BA9B13" w:rsidR="0011796D" w:rsidRDefault="0011796D" w:rsidP="0011796D">
      <w:pPr>
        <w:spacing w:line="240" w:lineRule="auto"/>
        <w:rPr>
          <w:rFonts w:ascii="Tahoma" w:eastAsia="Calibri" w:hAnsi="Tahoma" w:cs="Tahoma"/>
          <w:color w:val="000000" w:themeColor="text1"/>
          <w:sz w:val="24"/>
          <w:szCs w:val="24"/>
          <w:lang w:val="id-ID"/>
        </w:rPr>
      </w:pPr>
      <w:proofErr w:type="gramStart"/>
      <w:r>
        <w:rPr>
          <w:rFonts w:ascii="Tahoma" w:eastAsia="Calibri" w:hAnsi="Tahoma" w:cs="Tahoma"/>
          <w:b/>
          <w:color w:val="000000" w:themeColor="text1"/>
          <w:sz w:val="24"/>
          <w:szCs w:val="24"/>
        </w:rPr>
        <w:t>Keyword</w:t>
      </w:r>
      <w:r w:rsidRPr="00F91A4F">
        <w:rPr>
          <w:rFonts w:ascii="Tahoma" w:eastAsia="Calibri" w:hAnsi="Tahoma" w:cs="Tahoma"/>
          <w:color w:val="000000" w:themeColor="text1"/>
          <w:sz w:val="24"/>
          <w:szCs w:val="24"/>
          <w:lang w:val="id-ID"/>
        </w:rPr>
        <w:t xml:space="preserve"> :</w:t>
      </w:r>
      <w:proofErr w:type="gramEnd"/>
      <w:r w:rsidRPr="00F91A4F">
        <w:rPr>
          <w:rFonts w:ascii="Tahoma" w:eastAsia="Calibri" w:hAnsi="Tahoma" w:cs="Tahoma"/>
          <w:color w:val="000000" w:themeColor="text1"/>
          <w:sz w:val="24"/>
          <w:szCs w:val="24"/>
          <w:lang w:val="id-ID"/>
        </w:rPr>
        <w:t xml:space="preserve"> </w:t>
      </w:r>
    </w:p>
    <w:p w14:paraId="16DC1321" w14:textId="13D689B2" w:rsidR="00D83E51" w:rsidRDefault="00D83E51" w:rsidP="0011796D">
      <w:pPr>
        <w:spacing w:line="240" w:lineRule="auto"/>
        <w:rPr>
          <w:rFonts w:ascii="Tahoma" w:eastAsia="Calibri" w:hAnsi="Tahoma" w:cs="Tahoma"/>
          <w:color w:val="000000" w:themeColor="text1"/>
          <w:sz w:val="24"/>
          <w:szCs w:val="24"/>
          <w:lang w:val="id-ID"/>
        </w:rPr>
      </w:pPr>
    </w:p>
    <w:p w14:paraId="286D27B0" w14:textId="7E986359" w:rsidR="00D83E51" w:rsidRDefault="00D83E51">
      <w:pPr>
        <w:rPr>
          <w:rFonts w:ascii="Tahoma" w:eastAsia="Calibri" w:hAnsi="Tahoma" w:cs="Tahoma"/>
          <w:color w:val="000000" w:themeColor="text1"/>
          <w:sz w:val="24"/>
          <w:szCs w:val="24"/>
          <w:lang w:val="id-ID"/>
        </w:rPr>
      </w:pPr>
      <w:r>
        <w:rPr>
          <w:rFonts w:ascii="Tahoma" w:eastAsia="Calibri" w:hAnsi="Tahoma" w:cs="Tahoma"/>
          <w:color w:val="000000" w:themeColor="text1"/>
          <w:sz w:val="24"/>
          <w:szCs w:val="24"/>
          <w:lang w:val="id-ID"/>
        </w:rPr>
        <w:br w:type="page"/>
      </w:r>
    </w:p>
    <w:p w14:paraId="37285A6C" w14:textId="2E103B1E" w:rsidR="00D83E51" w:rsidRPr="00D83E51" w:rsidRDefault="00D83E51" w:rsidP="00D83E51">
      <w:pPr>
        <w:pStyle w:val="Heading1"/>
        <w:spacing w:line="480" w:lineRule="auto"/>
        <w:jc w:val="center"/>
        <w:rPr>
          <w:rFonts w:ascii="Tahoma" w:eastAsiaTheme="minorHAnsi" w:hAnsi="Tahoma" w:cs="Tahoma"/>
          <w:b/>
          <w:color w:val="000000" w:themeColor="text1"/>
          <w:sz w:val="24"/>
          <w:szCs w:val="24"/>
        </w:rPr>
      </w:pPr>
      <w:bookmarkStart w:id="10" w:name="_Toc12459763"/>
      <w:bookmarkStart w:id="11" w:name="_Toc12625762"/>
      <w:r w:rsidRPr="00F91A4F">
        <w:rPr>
          <w:rFonts w:ascii="Tahoma" w:eastAsiaTheme="minorHAnsi" w:hAnsi="Tahoma" w:cs="Tahoma"/>
          <w:b/>
          <w:color w:val="000000" w:themeColor="text1"/>
          <w:sz w:val="24"/>
          <w:szCs w:val="24"/>
        </w:rPr>
        <w:lastRenderedPageBreak/>
        <w:t>KATA PENGANTAR</w:t>
      </w:r>
      <w:bookmarkEnd w:id="10"/>
      <w:bookmarkEnd w:id="11"/>
    </w:p>
    <w:p w14:paraId="6E39FA75" w14:textId="77777777" w:rsidR="009D5372" w:rsidRDefault="009D5372" w:rsidP="004C3297">
      <w:pPr>
        <w:jc w:val="both"/>
        <w:rPr>
          <w:rFonts w:ascii="Tahoma" w:hAnsi="Tahoma" w:cs="Tahoma"/>
          <w:color w:val="000000" w:themeColor="text1"/>
          <w:sz w:val="24"/>
          <w:szCs w:val="24"/>
        </w:rPr>
      </w:pPr>
      <w:r>
        <w:rPr>
          <w:rFonts w:ascii="Tahoma" w:hAnsi="Tahoma" w:cs="Tahoma"/>
          <w:color w:val="000000" w:themeColor="text1"/>
          <w:sz w:val="24"/>
          <w:szCs w:val="24"/>
        </w:rPr>
        <w:t>Assalamu’alaikum Wr. Wb</w:t>
      </w:r>
    </w:p>
    <w:p w14:paraId="0CC91FA9" w14:textId="3B633305" w:rsidR="009D5372" w:rsidRDefault="009D5372" w:rsidP="004C3297">
      <w:pPr>
        <w:jc w:val="both"/>
        <w:rPr>
          <w:rFonts w:ascii="Tahoma" w:hAnsi="Tahoma" w:cs="Tahoma"/>
          <w:color w:val="000000" w:themeColor="text1"/>
          <w:sz w:val="24"/>
          <w:szCs w:val="24"/>
        </w:rPr>
      </w:pPr>
      <w:r>
        <w:rPr>
          <w:rFonts w:ascii="Tahoma" w:hAnsi="Tahoma" w:cs="Tahoma"/>
          <w:color w:val="000000" w:themeColor="text1"/>
          <w:sz w:val="24"/>
          <w:szCs w:val="24"/>
        </w:rPr>
        <w:tab/>
        <w:t>Puji syukur penuli</w:t>
      </w:r>
      <w:r w:rsidR="0038151C">
        <w:rPr>
          <w:rFonts w:ascii="Tahoma" w:hAnsi="Tahoma" w:cs="Tahoma"/>
          <w:color w:val="000000" w:themeColor="text1"/>
          <w:sz w:val="24"/>
          <w:szCs w:val="24"/>
        </w:rPr>
        <w:t>s panjatkan ke hadiran Allah SWT</w:t>
      </w:r>
      <w:r>
        <w:rPr>
          <w:rFonts w:ascii="Tahoma" w:hAnsi="Tahoma" w:cs="Tahoma"/>
          <w:color w:val="000000" w:themeColor="text1"/>
          <w:sz w:val="24"/>
          <w:szCs w:val="24"/>
        </w:rPr>
        <w:t>, atas rahmat, barokah, dan ridho-Nya sehingga penulis dapat menyelesaikan penyusunan Laporan Tugas Akhir ini.</w:t>
      </w:r>
    </w:p>
    <w:p w14:paraId="3A8A385F" w14:textId="5D5DA6E7" w:rsidR="00017AED" w:rsidRDefault="009D5372" w:rsidP="004C3297">
      <w:pPr>
        <w:jc w:val="both"/>
        <w:rPr>
          <w:rFonts w:ascii="Tahoma" w:hAnsi="Tahoma" w:cs="Tahoma"/>
          <w:color w:val="000000" w:themeColor="text1"/>
          <w:sz w:val="24"/>
          <w:szCs w:val="24"/>
        </w:rPr>
      </w:pPr>
      <w:r>
        <w:rPr>
          <w:rFonts w:ascii="Tahoma" w:hAnsi="Tahoma" w:cs="Tahoma"/>
          <w:color w:val="000000" w:themeColor="text1"/>
          <w:sz w:val="24"/>
          <w:szCs w:val="24"/>
        </w:rPr>
        <w:tab/>
        <w:t>Penyususan Tugas Akhir ini selain merupakan salah satu persyaratan yang harus dipenuhi untuk menyelesaikan pendidikan</w:t>
      </w:r>
      <w:r w:rsidR="00017AED">
        <w:rPr>
          <w:rFonts w:ascii="Tahoma" w:hAnsi="Tahoma" w:cs="Tahoma"/>
          <w:color w:val="000000" w:themeColor="text1"/>
          <w:sz w:val="24"/>
          <w:szCs w:val="24"/>
        </w:rPr>
        <w:t xml:space="preserve"> pada Fakultas Vokasi Bidang Keahlian Sistem Informasi Universitas Brawijaya juga dimaksudkan untuk menambah wawasan dan pengetahuan tentang perancangan website, serta dapat mengaktualisasikan konsep </w:t>
      </w:r>
      <w:r w:rsidR="00017AED" w:rsidRPr="00017AED">
        <w:rPr>
          <w:rFonts w:ascii="Tahoma" w:hAnsi="Tahoma" w:cs="Tahoma"/>
          <w:i/>
          <w:color w:val="000000" w:themeColor="text1"/>
          <w:sz w:val="24"/>
          <w:szCs w:val="24"/>
        </w:rPr>
        <w:t xml:space="preserve">link and metch </w:t>
      </w:r>
      <w:r w:rsidR="00017AED">
        <w:rPr>
          <w:rFonts w:ascii="Tahoma" w:hAnsi="Tahoma" w:cs="Tahoma"/>
          <w:color w:val="000000" w:themeColor="text1"/>
          <w:sz w:val="24"/>
          <w:szCs w:val="24"/>
        </w:rPr>
        <w:t>antara dunia kampus dengan dunia kerja yang akan menciptakan kerjasama saling mengunt</w:t>
      </w:r>
      <w:r w:rsidR="0038151C">
        <w:rPr>
          <w:rFonts w:ascii="Tahoma" w:hAnsi="Tahoma" w:cs="Tahoma"/>
          <w:color w:val="000000" w:themeColor="text1"/>
          <w:sz w:val="24"/>
          <w:szCs w:val="24"/>
        </w:rPr>
        <w:t>ungkan</w:t>
      </w:r>
      <w:r w:rsidR="00017AED">
        <w:rPr>
          <w:rFonts w:ascii="Tahoma" w:hAnsi="Tahoma" w:cs="Tahoma"/>
          <w:color w:val="000000" w:themeColor="text1"/>
          <w:sz w:val="24"/>
          <w:szCs w:val="24"/>
        </w:rPr>
        <w:t>.</w:t>
      </w:r>
    </w:p>
    <w:p w14:paraId="03487CA9" w14:textId="77777777" w:rsidR="00017AED" w:rsidRDefault="00017AED" w:rsidP="00017AED">
      <w:pPr>
        <w:jc w:val="both"/>
        <w:rPr>
          <w:rFonts w:ascii="Tahoma" w:hAnsi="Tahoma" w:cs="Tahoma"/>
          <w:color w:val="000000" w:themeColor="text1"/>
          <w:sz w:val="24"/>
          <w:szCs w:val="24"/>
        </w:rPr>
      </w:pPr>
      <w:r>
        <w:rPr>
          <w:rFonts w:ascii="Tahoma" w:hAnsi="Tahoma" w:cs="Tahoma"/>
          <w:color w:val="000000" w:themeColor="text1"/>
          <w:sz w:val="24"/>
          <w:szCs w:val="24"/>
        </w:rPr>
        <w:tab/>
        <w:t xml:space="preserve">Pada kesempatan ini ijinkan penulis mengucapkan terimakasih dan rasa hormat atas segala bantuan yang telah diberikan kepada penulis sehingga dapat menyelesaikan Laporan Tugas Akhir ini, yaitu kepada: </w:t>
      </w:r>
    </w:p>
    <w:p w14:paraId="004D34C8" w14:textId="178A31CB" w:rsidR="004526AE" w:rsidRDefault="004526AE" w:rsidP="004526AE">
      <w:pPr>
        <w:pStyle w:val="ListParagraph"/>
        <w:numPr>
          <w:ilvl w:val="0"/>
          <w:numId w:val="16"/>
        </w:numPr>
        <w:jc w:val="both"/>
        <w:rPr>
          <w:rFonts w:ascii="Tahoma" w:hAnsi="Tahoma" w:cs="Tahoma"/>
          <w:color w:val="000000" w:themeColor="text1"/>
          <w:sz w:val="24"/>
          <w:szCs w:val="24"/>
        </w:rPr>
      </w:pPr>
      <w:proofErr w:type="gramStart"/>
      <w:r>
        <w:rPr>
          <w:rFonts w:ascii="Tahoma" w:hAnsi="Tahoma" w:cs="Tahoma"/>
          <w:color w:val="000000" w:themeColor="text1"/>
          <w:sz w:val="24"/>
          <w:szCs w:val="24"/>
        </w:rPr>
        <w:t>Bapak  Ir.</w:t>
      </w:r>
      <w:proofErr w:type="gramEnd"/>
      <w:r>
        <w:rPr>
          <w:rFonts w:ascii="Tahoma" w:hAnsi="Tahoma" w:cs="Tahoma"/>
          <w:color w:val="000000" w:themeColor="text1"/>
          <w:sz w:val="24"/>
          <w:szCs w:val="24"/>
        </w:rPr>
        <w:t xml:space="preserve"> I Dewa Made Widia, MT., selaku Ketua Program Studi Tekonologi Informasi Fakultas Pendidikan Vokasi Universitas Brawijaya yang telah memungkinkan penulis untuk mengerjakan Tugas Akhir</w:t>
      </w:r>
      <w:r w:rsidR="00C343C3">
        <w:rPr>
          <w:rFonts w:ascii="Tahoma" w:hAnsi="Tahoma" w:cs="Tahoma"/>
          <w:color w:val="000000" w:themeColor="text1"/>
          <w:sz w:val="24"/>
          <w:szCs w:val="24"/>
        </w:rPr>
        <w:t>.</w:t>
      </w:r>
    </w:p>
    <w:p w14:paraId="459874D4" w14:textId="008C6B87" w:rsidR="004526AE" w:rsidRDefault="004526AE" w:rsidP="004526AE">
      <w:pPr>
        <w:pStyle w:val="ListParagraph"/>
        <w:numPr>
          <w:ilvl w:val="0"/>
          <w:numId w:val="16"/>
        </w:numPr>
        <w:jc w:val="both"/>
        <w:rPr>
          <w:rFonts w:ascii="Tahoma" w:hAnsi="Tahoma" w:cs="Tahoma"/>
          <w:color w:val="000000" w:themeColor="text1"/>
          <w:sz w:val="24"/>
          <w:szCs w:val="24"/>
        </w:rPr>
      </w:pPr>
      <w:r>
        <w:rPr>
          <w:rFonts w:ascii="Tahoma" w:hAnsi="Tahoma" w:cs="Tahoma"/>
          <w:color w:val="000000" w:themeColor="text1"/>
          <w:sz w:val="24"/>
          <w:szCs w:val="24"/>
        </w:rPr>
        <w:t xml:space="preserve">Ibu Salnan Ratih Asriningtian, </w:t>
      </w:r>
      <w:proofErr w:type="gramStart"/>
      <w:r>
        <w:rPr>
          <w:rFonts w:ascii="Tahoma" w:hAnsi="Tahoma" w:cs="Tahoma"/>
          <w:color w:val="000000" w:themeColor="text1"/>
          <w:sz w:val="24"/>
          <w:szCs w:val="24"/>
        </w:rPr>
        <w:t>ST.MT.,selaku</w:t>
      </w:r>
      <w:proofErr w:type="gramEnd"/>
      <w:r>
        <w:rPr>
          <w:rFonts w:ascii="Tahoma" w:hAnsi="Tahoma" w:cs="Tahoma"/>
          <w:color w:val="000000" w:themeColor="text1"/>
          <w:sz w:val="24"/>
          <w:szCs w:val="24"/>
        </w:rPr>
        <w:t xml:space="preserve"> Ketua Bidang Sistem Informasi Program Studi Teknologi Informasi Fakultas Vokasi Universitas Brawijaya</w:t>
      </w:r>
      <w:r w:rsidR="00C343C3">
        <w:rPr>
          <w:rFonts w:ascii="Tahoma" w:hAnsi="Tahoma" w:cs="Tahoma"/>
          <w:color w:val="000000" w:themeColor="text1"/>
          <w:sz w:val="24"/>
          <w:szCs w:val="24"/>
        </w:rPr>
        <w:t>.</w:t>
      </w:r>
    </w:p>
    <w:p w14:paraId="60D56FFC" w14:textId="77777777" w:rsidR="00C343C3" w:rsidRDefault="004526AE" w:rsidP="004526AE">
      <w:pPr>
        <w:pStyle w:val="ListParagraph"/>
        <w:numPr>
          <w:ilvl w:val="0"/>
          <w:numId w:val="16"/>
        </w:numPr>
        <w:jc w:val="both"/>
        <w:rPr>
          <w:rFonts w:ascii="Tahoma" w:hAnsi="Tahoma" w:cs="Tahoma"/>
          <w:color w:val="000000" w:themeColor="text1"/>
          <w:sz w:val="24"/>
          <w:szCs w:val="24"/>
        </w:rPr>
      </w:pPr>
      <w:r>
        <w:rPr>
          <w:rFonts w:ascii="Tahoma" w:hAnsi="Tahoma" w:cs="Tahoma"/>
          <w:color w:val="000000" w:themeColor="text1"/>
          <w:sz w:val="24"/>
          <w:szCs w:val="24"/>
        </w:rPr>
        <w:t xml:space="preserve">Ibu Eka Ratri Noor W, </w:t>
      </w:r>
      <w:proofErr w:type="gramStart"/>
      <w:r>
        <w:rPr>
          <w:rFonts w:ascii="Tahoma" w:hAnsi="Tahoma" w:cs="Tahoma"/>
          <w:color w:val="000000" w:themeColor="text1"/>
          <w:sz w:val="24"/>
          <w:szCs w:val="24"/>
        </w:rPr>
        <w:t>S.Si</w:t>
      </w:r>
      <w:proofErr w:type="gramEnd"/>
      <w:r>
        <w:rPr>
          <w:rFonts w:ascii="Tahoma" w:hAnsi="Tahoma" w:cs="Tahoma"/>
          <w:color w:val="000000" w:themeColor="text1"/>
          <w:sz w:val="24"/>
          <w:szCs w:val="24"/>
        </w:rPr>
        <w:t>,M.Si,M.Sc</w:t>
      </w:r>
      <w:r w:rsidR="0070065A">
        <w:rPr>
          <w:rFonts w:ascii="Tahoma" w:hAnsi="Tahoma" w:cs="Tahoma"/>
          <w:color w:val="000000" w:themeColor="text1"/>
          <w:sz w:val="24"/>
          <w:szCs w:val="24"/>
        </w:rPr>
        <w:t>., selaku Dosen Pembimbing yang telah membimbing saya, dan memberikan masukan dalam penyusunan tugas akhir</w:t>
      </w:r>
      <w:r w:rsidR="00C343C3">
        <w:rPr>
          <w:rFonts w:ascii="Tahoma" w:hAnsi="Tahoma" w:cs="Tahoma"/>
          <w:color w:val="000000" w:themeColor="text1"/>
          <w:sz w:val="24"/>
          <w:szCs w:val="24"/>
        </w:rPr>
        <w:t>.</w:t>
      </w:r>
    </w:p>
    <w:p w14:paraId="2C214645" w14:textId="77777777" w:rsidR="00BC029C" w:rsidRDefault="00C343C3" w:rsidP="004526AE">
      <w:pPr>
        <w:pStyle w:val="ListParagraph"/>
        <w:numPr>
          <w:ilvl w:val="0"/>
          <w:numId w:val="16"/>
        </w:numPr>
        <w:jc w:val="both"/>
        <w:rPr>
          <w:rFonts w:ascii="Tahoma" w:hAnsi="Tahoma" w:cs="Tahoma"/>
          <w:color w:val="000000" w:themeColor="text1"/>
          <w:sz w:val="24"/>
          <w:szCs w:val="24"/>
        </w:rPr>
      </w:pPr>
      <w:r>
        <w:rPr>
          <w:rFonts w:ascii="Tahoma" w:hAnsi="Tahoma" w:cs="Tahoma"/>
          <w:color w:val="000000" w:themeColor="text1"/>
          <w:sz w:val="24"/>
          <w:szCs w:val="24"/>
        </w:rPr>
        <w:t xml:space="preserve">Seluruh dosen, staff, dan karyawan </w:t>
      </w:r>
      <w:r w:rsidR="00BC029C">
        <w:rPr>
          <w:rFonts w:ascii="Tahoma" w:hAnsi="Tahoma" w:cs="Tahoma"/>
          <w:color w:val="000000" w:themeColor="text1"/>
          <w:sz w:val="24"/>
          <w:szCs w:val="24"/>
        </w:rPr>
        <w:t>Program Studi Teknologi Infomasi Fakultas Pedidikan Vokasi Universitas Brawijaya</w:t>
      </w:r>
    </w:p>
    <w:p w14:paraId="306C68E3" w14:textId="0BF71AE7" w:rsidR="00B208FE" w:rsidRDefault="00BC029C" w:rsidP="00B208FE">
      <w:pPr>
        <w:pStyle w:val="ListParagraph"/>
        <w:numPr>
          <w:ilvl w:val="0"/>
          <w:numId w:val="16"/>
        </w:numPr>
        <w:jc w:val="both"/>
        <w:rPr>
          <w:rFonts w:ascii="Tahoma" w:hAnsi="Tahoma" w:cs="Tahoma"/>
          <w:color w:val="000000" w:themeColor="text1"/>
          <w:sz w:val="24"/>
          <w:szCs w:val="24"/>
        </w:rPr>
      </w:pPr>
      <w:proofErr w:type="gramStart"/>
      <w:r>
        <w:rPr>
          <w:rFonts w:ascii="Tahoma" w:hAnsi="Tahoma" w:cs="Tahoma"/>
          <w:color w:val="000000" w:themeColor="text1"/>
          <w:sz w:val="24"/>
          <w:szCs w:val="24"/>
        </w:rPr>
        <w:t>Ibu,Bapak</w:t>
      </w:r>
      <w:proofErr w:type="gramEnd"/>
      <w:r>
        <w:rPr>
          <w:rFonts w:ascii="Tahoma" w:hAnsi="Tahoma" w:cs="Tahoma"/>
          <w:color w:val="000000" w:themeColor="text1"/>
          <w:sz w:val="24"/>
          <w:szCs w:val="24"/>
        </w:rPr>
        <w:t>,Mbak Ayu,Mbak Wenny atas dukungan dan doanya</w:t>
      </w:r>
    </w:p>
    <w:p w14:paraId="7B99D502" w14:textId="21AC9A29" w:rsidR="00B208FE" w:rsidRDefault="00B208FE" w:rsidP="00B208FE">
      <w:pPr>
        <w:ind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Dalam penyusunan laporan ini tentu masih terdapat banyak </w:t>
      </w:r>
      <w:proofErr w:type="gramStart"/>
      <w:r>
        <w:rPr>
          <w:rFonts w:ascii="Tahoma" w:hAnsi="Tahoma" w:cs="Tahoma"/>
          <w:color w:val="000000" w:themeColor="text1"/>
          <w:sz w:val="24"/>
          <w:szCs w:val="24"/>
        </w:rPr>
        <w:t>kekurangan,kesalahan</w:t>
      </w:r>
      <w:proofErr w:type="gramEnd"/>
      <w:r>
        <w:rPr>
          <w:rFonts w:ascii="Tahoma" w:hAnsi="Tahoma" w:cs="Tahoma"/>
          <w:color w:val="000000" w:themeColor="text1"/>
          <w:sz w:val="24"/>
          <w:szCs w:val="24"/>
        </w:rPr>
        <w:t xml:space="preserve"> dan kekhilafan karena keterbatasan kemampuan penulis, untuk itu sebelumnya penulis memohon maaf sebesar-besarnya. Penulis juga mengharapkan kritik dan saran dari semua pihak demi perbaikan yang bersifat membangun atas laporan ini.</w:t>
      </w:r>
    </w:p>
    <w:p w14:paraId="75A2CE0A" w14:textId="21D37ABF" w:rsidR="00B208FE" w:rsidRDefault="00B208FE" w:rsidP="00B208FE">
      <w:pPr>
        <w:ind w:firstLine="720"/>
        <w:jc w:val="both"/>
        <w:rPr>
          <w:rFonts w:ascii="Tahoma" w:hAnsi="Tahoma" w:cs="Tahoma"/>
          <w:color w:val="000000" w:themeColor="text1"/>
          <w:sz w:val="24"/>
          <w:szCs w:val="24"/>
        </w:rPr>
      </w:pPr>
      <w:r>
        <w:rPr>
          <w:rFonts w:ascii="Tahoma" w:hAnsi="Tahoma" w:cs="Tahoma"/>
          <w:color w:val="000000" w:themeColor="text1"/>
          <w:sz w:val="24"/>
          <w:szCs w:val="24"/>
        </w:rPr>
        <w:t>Akhir kata dan dengan segela kerendahan hati penulis mengucapkan terima kasih dan semoga laporan ini dapat bermanfaat bagi penulis maupun yang membaca.</w:t>
      </w:r>
    </w:p>
    <w:p w14:paraId="3F5C1B16" w14:textId="6FFC1A3B" w:rsidR="00B208FE" w:rsidRPr="00B208FE" w:rsidRDefault="00B208FE" w:rsidP="00B208FE">
      <w:pPr>
        <w:jc w:val="both"/>
        <w:rPr>
          <w:rFonts w:ascii="Tahoma" w:hAnsi="Tahoma" w:cs="Tahoma"/>
          <w:color w:val="000000" w:themeColor="text1"/>
          <w:sz w:val="24"/>
          <w:szCs w:val="24"/>
        </w:rPr>
      </w:pPr>
      <w:r>
        <w:rPr>
          <w:rFonts w:ascii="Tahoma" w:hAnsi="Tahoma" w:cs="Tahoma"/>
          <w:color w:val="000000" w:themeColor="text1"/>
          <w:sz w:val="24"/>
          <w:szCs w:val="24"/>
        </w:rPr>
        <w:t xml:space="preserve">Wassalamu’alaikum </w:t>
      </w:r>
      <w:proofErr w:type="gramStart"/>
      <w:r>
        <w:rPr>
          <w:rFonts w:ascii="Tahoma" w:hAnsi="Tahoma" w:cs="Tahoma"/>
          <w:color w:val="000000" w:themeColor="text1"/>
          <w:sz w:val="24"/>
          <w:szCs w:val="24"/>
        </w:rPr>
        <w:t>Wr.Wb</w:t>
      </w:r>
      <w:proofErr w:type="gramEnd"/>
    </w:p>
    <w:p w14:paraId="364B05E0" w14:textId="7EE44018" w:rsidR="00011823" w:rsidRPr="00E66FE9" w:rsidRDefault="00011823" w:rsidP="00F72AFD">
      <w:pPr>
        <w:jc w:val="center"/>
        <w:rPr>
          <w:rFonts w:ascii="Tahoma" w:hAnsi="Tahoma" w:cs="Tahoma"/>
          <w:color w:val="000000" w:themeColor="text1"/>
          <w:sz w:val="24"/>
          <w:szCs w:val="24"/>
        </w:rPr>
      </w:pPr>
      <w:bookmarkStart w:id="12" w:name="_Toc12625763"/>
      <w:r w:rsidRPr="00E66FE9">
        <w:rPr>
          <w:rFonts w:ascii="Tahoma" w:hAnsi="Tahoma" w:cs="Tahoma"/>
          <w:b/>
          <w:bCs/>
          <w:color w:val="000000" w:themeColor="text1"/>
        </w:rPr>
        <w:lastRenderedPageBreak/>
        <w:t>DAFTAR ISI</w:t>
      </w:r>
      <w:bookmarkEnd w:id="12"/>
    </w:p>
    <w:p w14:paraId="618D8882" w14:textId="58C99E64" w:rsidR="007E368C" w:rsidRDefault="007E368C">
      <w:pPr>
        <w:rPr>
          <w:rFonts w:ascii="Tahoma" w:hAnsi="Tahoma" w:cs="Tahoma"/>
          <w:color w:val="000000" w:themeColor="text1"/>
          <w:lang w:eastAsia="en-US"/>
        </w:rPr>
      </w:pPr>
      <w:r>
        <w:rPr>
          <w:rFonts w:ascii="Tahoma" w:hAnsi="Tahoma" w:cs="Tahoma"/>
          <w:color w:val="000000" w:themeColor="text1"/>
          <w:lang w:eastAsia="en-US"/>
        </w:rPr>
        <w:br w:type="page"/>
      </w:r>
    </w:p>
    <w:p w14:paraId="7F033D57" w14:textId="77777777" w:rsidR="00011823" w:rsidRPr="00F91A4F" w:rsidRDefault="00011823" w:rsidP="00531741">
      <w:pPr>
        <w:pStyle w:val="Heading1"/>
        <w:spacing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lastRenderedPageBreak/>
        <w:t>DAFTAR GAMBAR</w:t>
      </w:r>
    </w:p>
    <w:p w14:paraId="0F2B36A0" w14:textId="2BB000B1" w:rsidR="0062613A" w:rsidRPr="00F91A4F" w:rsidRDefault="0062613A" w:rsidP="0062613A">
      <w:pPr>
        <w:pStyle w:val="TOC2"/>
        <w:spacing w:line="480" w:lineRule="auto"/>
        <w:ind w:left="0"/>
        <w:rPr>
          <w:rFonts w:ascii="Tahoma" w:hAnsi="Tahoma" w:cs="Tahoma"/>
          <w:color w:val="000000" w:themeColor="text1"/>
          <w:sz w:val="24"/>
          <w:szCs w:val="24"/>
        </w:rPr>
      </w:pPr>
      <w:r w:rsidRPr="00F91A4F">
        <w:rPr>
          <w:rFonts w:ascii="Tahoma" w:hAnsi="Tahoma" w:cs="Tahoma"/>
          <w:color w:val="000000" w:themeColor="text1"/>
          <w:sz w:val="24"/>
          <w:szCs w:val="24"/>
        </w:rPr>
        <w:t>Gambar 4.</w:t>
      </w:r>
      <w:r w:rsidR="00032440">
        <w:rPr>
          <w:rFonts w:ascii="Tahoma" w:hAnsi="Tahoma" w:cs="Tahoma"/>
          <w:color w:val="000000" w:themeColor="text1"/>
          <w:sz w:val="24"/>
          <w:szCs w:val="24"/>
          <w:lang w:val="id-ID"/>
        </w:rPr>
        <w:t>50</w:t>
      </w:r>
      <w:r w:rsidRPr="00F91A4F">
        <w:rPr>
          <w:rFonts w:ascii="Tahoma" w:hAnsi="Tahoma" w:cs="Tahoma"/>
          <w:color w:val="000000" w:themeColor="text1"/>
          <w:sz w:val="24"/>
          <w:szCs w:val="24"/>
        </w:rPr>
        <w:t xml:space="preserve"> Tampilan halaman testimoni</w:t>
      </w:r>
      <w:r w:rsidRPr="00F91A4F">
        <w:rPr>
          <w:rFonts w:ascii="Tahoma" w:hAnsi="Tahoma" w:cs="Tahoma"/>
          <w:color w:val="000000" w:themeColor="text1"/>
          <w:sz w:val="24"/>
          <w:szCs w:val="24"/>
        </w:rPr>
        <w:ptab w:relativeTo="margin" w:alignment="right" w:leader="dot"/>
      </w:r>
      <w:r w:rsidR="00D23A09">
        <w:rPr>
          <w:rFonts w:ascii="Tahoma" w:hAnsi="Tahoma" w:cs="Tahoma"/>
          <w:color w:val="000000" w:themeColor="text1"/>
          <w:sz w:val="24"/>
          <w:szCs w:val="24"/>
          <w:lang w:val="id-ID"/>
        </w:rPr>
        <w:t>102</w:t>
      </w:r>
      <w:r w:rsidRPr="00F91A4F">
        <w:rPr>
          <w:rFonts w:ascii="Tahoma" w:hAnsi="Tahoma" w:cs="Tahoma"/>
          <w:color w:val="000000" w:themeColor="text1"/>
          <w:sz w:val="24"/>
          <w:szCs w:val="24"/>
        </w:rPr>
        <w:t xml:space="preserve"> </w:t>
      </w:r>
    </w:p>
    <w:p w14:paraId="6568820C" w14:textId="77777777" w:rsidR="0062613A" w:rsidRPr="00F91A4F" w:rsidRDefault="0062613A">
      <w:pPr>
        <w:rPr>
          <w:rFonts w:ascii="Tahoma" w:eastAsiaTheme="majorEastAsia" w:hAnsi="Tahoma" w:cs="Tahoma"/>
          <w:b/>
          <w:bCs/>
          <w:color w:val="000000" w:themeColor="text1"/>
          <w:sz w:val="24"/>
          <w:szCs w:val="24"/>
        </w:rPr>
      </w:pPr>
      <w:r w:rsidRPr="00F91A4F">
        <w:rPr>
          <w:rFonts w:ascii="Tahoma" w:hAnsi="Tahoma" w:cs="Tahoma"/>
          <w:b/>
          <w:bCs/>
          <w:color w:val="000000" w:themeColor="text1"/>
          <w:sz w:val="24"/>
          <w:szCs w:val="24"/>
        </w:rPr>
        <w:br w:type="page"/>
      </w:r>
    </w:p>
    <w:p w14:paraId="1E16139B" w14:textId="12DA8D39" w:rsidR="00011823" w:rsidRPr="00F91A4F" w:rsidRDefault="00011823" w:rsidP="00531741">
      <w:pPr>
        <w:pStyle w:val="Heading1"/>
        <w:spacing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lastRenderedPageBreak/>
        <w:t>DAFTAR TABEL</w:t>
      </w:r>
    </w:p>
    <w:p w14:paraId="5885B7F2" w14:textId="6329066F" w:rsidR="00BC6213" w:rsidRPr="00446B0D" w:rsidRDefault="00662310" w:rsidP="007E368C">
      <w:pPr>
        <w:pStyle w:val="TOC2"/>
        <w:spacing w:line="480" w:lineRule="auto"/>
        <w:ind w:left="0"/>
        <w:rPr>
          <w:rFonts w:ascii="Tahoma" w:hAnsi="Tahoma" w:cs="Tahoma"/>
          <w:color w:val="000000" w:themeColor="text1"/>
          <w:sz w:val="24"/>
          <w:szCs w:val="24"/>
          <w:lang w:val="id-ID"/>
        </w:rPr>
      </w:pPr>
      <w:r>
        <w:rPr>
          <w:rFonts w:ascii="Tahoma" w:hAnsi="Tahoma" w:cs="Tahoma"/>
          <w:color w:val="000000" w:themeColor="text1"/>
          <w:sz w:val="24"/>
          <w:szCs w:val="24"/>
          <w:lang w:val="id-ID"/>
        </w:rPr>
        <w:t>Tabel</w:t>
      </w:r>
      <w:r w:rsidR="003162FB" w:rsidRPr="00F91A4F">
        <w:rPr>
          <w:rFonts w:ascii="Tahoma" w:hAnsi="Tahoma" w:cs="Tahoma"/>
          <w:color w:val="000000" w:themeColor="text1"/>
          <w:sz w:val="24"/>
          <w:szCs w:val="24"/>
        </w:rPr>
        <w:t xml:space="preserve"> </w:t>
      </w:r>
      <w:r w:rsidR="003162FB">
        <w:rPr>
          <w:rFonts w:ascii="Tahoma" w:hAnsi="Tahoma" w:cs="Tahoma"/>
          <w:color w:val="000000" w:themeColor="text1"/>
          <w:sz w:val="24"/>
          <w:szCs w:val="24"/>
          <w:lang w:val="id-ID"/>
        </w:rPr>
        <w:t>2</w:t>
      </w:r>
      <w:r w:rsidR="003162FB" w:rsidRPr="00F91A4F">
        <w:rPr>
          <w:rFonts w:ascii="Tahoma" w:hAnsi="Tahoma" w:cs="Tahoma"/>
          <w:color w:val="000000" w:themeColor="text1"/>
          <w:sz w:val="24"/>
          <w:szCs w:val="24"/>
        </w:rPr>
        <w:t xml:space="preserve">.1 </w:t>
      </w:r>
      <w:r w:rsidR="003162FB">
        <w:rPr>
          <w:rFonts w:ascii="Tahoma" w:hAnsi="Tahoma" w:cs="Tahoma"/>
          <w:color w:val="000000" w:themeColor="text1"/>
          <w:sz w:val="24"/>
          <w:szCs w:val="24"/>
          <w:lang w:val="id-ID"/>
        </w:rPr>
        <w:t>Simbol-simbol usecase diagram</w:t>
      </w:r>
      <w:r w:rsidR="003162FB" w:rsidRPr="00F91A4F">
        <w:rPr>
          <w:rFonts w:ascii="Tahoma" w:hAnsi="Tahoma" w:cs="Tahoma"/>
          <w:color w:val="000000" w:themeColor="text1"/>
          <w:sz w:val="24"/>
          <w:szCs w:val="24"/>
        </w:rPr>
        <w:t xml:space="preserve"> </w:t>
      </w:r>
      <w:r w:rsidR="003162FB" w:rsidRPr="00F91A4F">
        <w:rPr>
          <w:rFonts w:ascii="Tahoma" w:hAnsi="Tahoma" w:cs="Tahoma"/>
          <w:color w:val="000000" w:themeColor="text1"/>
          <w:sz w:val="24"/>
          <w:szCs w:val="24"/>
        </w:rPr>
        <w:ptab w:relativeTo="margin" w:alignment="right" w:leader="dot"/>
      </w:r>
      <w:r w:rsidR="006114C6">
        <w:rPr>
          <w:rFonts w:ascii="Tahoma" w:hAnsi="Tahoma" w:cs="Tahoma"/>
          <w:color w:val="000000" w:themeColor="text1"/>
          <w:sz w:val="24"/>
          <w:szCs w:val="24"/>
          <w:lang w:val="id-ID"/>
        </w:rPr>
        <w:t>13</w:t>
      </w:r>
    </w:p>
    <w:p w14:paraId="4FFAD921" w14:textId="77777777" w:rsidR="00011823" w:rsidRPr="00F91A4F" w:rsidRDefault="00011823" w:rsidP="00531741">
      <w:pPr>
        <w:spacing w:line="480" w:lineRule="auto"/>
        <w:jc w:val="both"/>
        <w:rPr>
          <w:rFonts w:ascii="Tahoma" w:hAnsi="Tahoma" w:cs="Tahoma"/>
          <w:b/>
          <w:bCs/>
          <w:color w:val="000000" w:themeColor="text1"/>
          <w:sz w:val="24"/>
          <w:szCs w:val="24"/>
        </w:rPr>
      </w:pPr>
    </w:p>
    <w:p w14:paraId="1911602E" w14:textId="3835A35B" w:rsidR="00275276" w:rsidRDefault="00275276" w:rsidP="00531741">
      <w:pPr>
        <w:spacing w:line="480" w:lineRule="auto"/>
        <w:jc w:val="center"/>
        <w:rPr>
          <w:rFonts w:ascii="Tahoma" w:hAnsi="Tahoma" w:cs="Tahoma"/>
          <w:b/>
          <w:bCs/>
          <w:color w:val="000000" w:themeColor="text1"/>
          <w:sz w:val="24"/>
          <w:szCs w:val="24"/>
        </w:rPr>
      </w:pPr>
    </w:p>
    <w:p w14:paraId="7CC8B6AB" w14:textId="77777777" w:rsidR="00275276" w:rsidRDefault="00275276">
      <w:pPr>
        <w:rPr>
          <w:rFonts w:ascii="Tahoma" w:hAnsi="Tahoma" w:cs="Tahoma"/>
          <w:b/>
          <w:bCs/>
          <w:color w:val="000000" w:themeColor="text1"/>
          <w:sz w:val="24"/>
          <w:szCs w:val="24"/>
        </w:rPr>
      </w:pPr>
      <w:r>
        <w:rPr>
          <w:rFonts w:ascii="Tahoma" w:hAnsi="Tahoma" w:cs="Tahoma"/>
          <w:b/>
          <w:bCs/>
          <w:color w:val="000000" w:themeColor="text1"/>
          <w:sz w:val="24"/>
          <w:szCs w:val="24"/>
        </w:rPr>
        <w:br w:type="page"/>
      </w:r>
    </w:p>
    <w:p w14:paraId="14EF37A0" w14:textId="60E69B3A" w:rsidR="00275276" w:rsidRDefault="00275276" w:rsidP="00275276">
      <w:pPr>
        <w:spacing w:line="480" w:lineRule="auto"/>
        <w:jc w:val="center"/>
        <w:rPr>
          <w:rFonts w:ascii="Tahoma" w:hAnsi="Tahoma" w:cs="Tahoma"/>
          <w:b/>
          <w:bCs/>
          <w:color w:val="000000" w:themeColor="text1"/>
          <w:sz w:val="24"/>
          <w:szCs w:val="24"/>
        </w:rPr>
      </w:pPr>
      <w:r>
        <w:rPr>
          <w:rFonts w:ascii="Tahoma" w:hAnsi="Tahoma" w:cs="Tahoma"/>
          <w:b/>
          <w:bCs/>
          <w:color w:val="000000" w:themeColor="text1"/>
          <w:sz w:val="24"/>
          <w:szCs w:val="24"/>
        </w:rPr>
        <w:lastRenderedPageBreak/>
        <w:t>DAFTAR LAMPIRAN</w:t>
      </w:r>
    </w:p>
    <w:p w14:paraId="43EAED82" w14:textId="5A984382" w:rsidR="00CA5E29" w:rsidRPr="00F3394A" w:rsidRDefault="00CA5E29" w:rsidP="00F3394A">
      <w:pPr>
        <w:spacing w:line="480" w:lineRule="auto"/>
        <w:rPr>
          <w:noProof/>
        </w:rPr>
      </w:pPr>
      <w:r>
        <w:rPr>
          <w:rFonts w:ascii="Tahoma" w:hAnsi="Tahoma" w:cs="Tahoma"/>
          <w:color w:val="000000" w:themeColor="text1"/>
          <w:sz w:val="24"/>
          <w:szCs w:val="24"/>
        </w:rPr>
        <w:t>Lampiran</w:t>
      </w:r>
      <w:r w:rsidRPr="00F91A4F">
        <w:rPr>
          <w:rFonts w:ascii="Tahoma" w:hAnsi="Tahoma" w:cs="Tahoma"/>
          <w:color w:val="000000" w:themeColor="text1"/>
          <w:sz w:val="24"/>
          <w:szCs w:val="24"/>
        </w:rPr>
        <w:t xml:space="preserve"> 1</w:t>
      </w:r>
      <w:r>
        <w:rPr>
          <w:rFonts w:ascii="Tahoma" w:hAnsi="Tahoma" w:cs="Tahoma"/>
          <w:color w:val="000000" w:themeColor="text1"/>
          <w:sz w:val="24"/>
          <w:szCs w:val="24"/>
        </w:rPr>
        <w:t>.</w:t>
      </w:r>
      <w:r w:rsidRPr="00F91A4F">
        <w:rPr>
          <w:rFonts w:ascii="Tahoma" w:hAnsi="Tahoma" w:cs="Tahoma"/>
          <w:color w:val="000000" w:themeColor="text1"/>
          <w:sz w:val="24"/>
          <w:szCs w:val="24"/>
        </w:rPr>
        <w:t xml:space="preserve"> </w:t>
      </w:r>
      <w:r w:rsidR="00F3394A" w:rsidRPr="00F3394A">
        <w:rPr>
          <w:rFonts w:ascii="Tahoma" w:hAnsi="Tahoma" w:cs="Tahoma"/>
          <w:sz w:val="24"/>
          <w:szCs w:val="24"/>
        </w:rPr>
        <w:t>Panduan Pengguna Sistem Pemesanan Tiket Rollab Berbasis Website</w:t>
      </w:r>
      <w:r w:rsidR="00F3394A">
        <w:rPr>
          <w:rFonts w:ascii="Tahoma" w:hAnsi="Tahoma" w:cs="Tahoma"/>
          <w:sz w:val="24"/>
          <w:szCs w:val="24"/>
        </w:rPr>
        <w:t xml:space="preserve"> </w:t>
      </w:r>
      <w:r w:rsidRPr="00F91A4F">
        <w:rPr>
          <w:rFonts w:ascii="Tahoma" w:hAnsi="Tahoma" w:cs="Tahoma"/>
          <w:color w:val="000000" w:themeColor="text1"/>
          <w:sz w:val="24"/>
          <w:szCs w:val="24"/>
        </w:rPr>
        <w:ptab w:relativeTo="margin" w:alignment="right" w:leader="dot"/>
      </w:r>
      <w:r>
        <w:rPr>
          <w:rFonts w:ascii="Tahoma" w:hAnsi="Tahoma" w:cs="Tahoma"/>
          <w:color w:val="000000" w:themeColor="text1"/>
          <w:sz w:val="24"/>
          <w:szCs w:val="24"/>
          <w:lang w:val="id-ID"/>
        </w:rPr>
        <w:t>1</w:t>
      </w:r>
      <w:r>
        <w:rPr>
          <w:rFonts w:ascii="Tahoma" w:hAnsi="Tahoma" w:cs="Tahoma"/>
          <w:color w:val="000000" w:themeColor="text1"/>
          <w:sz w:val="24"/>
          <w:szCs w:val="24"/>
        </w:rPr>
        <w:t>18</w:t>
      </w:r>
    </w:p>
    <w:p w14:paraId="6DAF64AC" w14:textId="77777777" w:rsidR="00275276" w:rsidRDefault="00275276">
      <w:pPr>
        <w:rPr>
          <w:rFonts w:ascii="Tahoma" w:hAnsi="Tahoma" w:cs="Tahoma"/>
          <w:b/>
          <w:bCs/>
          <w:color w:val="000000" w:themeColor="text1"/>
          <w:sz w:val="24"/>
          <w:szCs w:val="24"/>
        </w:rPr>
      </w:pPr>
      <w:r>
        <w:rPr>
          <w:rFonts w:ascii="Tahoma" w:hAnsi="Tahoma" w:cs="Tahoma"/>
          <w:b/>
          <w:bCs/>
          <w:color w:val="000000" w:themeColor="text1"/>
          <w:sz w:val="24"/>
          <w:szCs w:val="24"/>
        </w:rPr>
        <w:br w:type="page"/>
      </w:r>
    </w:p>
    <w:p w14:paraId="1B40E678" w14:textId="77777777" w:rsidR="006E2781" w:rsidRPr="00F91A4F" w:rsidRDefault="006E2781" w:rsidP="00531741">
      <w:pPr>
        <w:spacing w:line="480" w:lineRule="auto"/>
        <w:jc w:val="center"/>
        <w:rPr>
          <w:rFonts w:ascii="Tahoma" w:hAnsi="Tahoma" w:cs="Tahoma"/>
          <w:b/>
          <w:bCs/>
          <w:color w:val="000000" w:themeColor="text1"/>
          <w:sz w:val="24"/>
          <w:szCs w:val="24"/>
        </w:rPr>
        <w:sectPr w:rsidR="006E2781" w:rsidRPr="00F91A4F" w:rsidSect="00960619">
          <w:footerReference w:type="default" r:id="rId10"/>
          <w:pgSz w:w="11909" w:h="16834" w:code="9"/>
          <w:pgMar w:top="1699" w:right="1699" w:bottom="1699" w:left="2275" w:header="720" w:footer="720" w:gutter="0"/>
          <w:pgNumType w:fmt="lowerRoman" w:start="4"/>
          <w:cols w:space="720"/>
          <w:docGrid w:linePitch="360"/>
        </w:sectPr>
      </w:pPr>
    </w:p>
    <w:p w14:paraId="24C31A95" w14:textId="456396F9" w:rsidR="00120FD0" w:rsidRDefault="00120FD0" w:rsidP="008E3C89">
      <w:pPr>
        <w:pStyle w:val="Heading1"/>
        <w:spacing w:line="276" w:lineRule="auto"/>
        <w:jc w:val="center"/>
        <w:rPr>
          <w:rFonts w:ascii="Tahoma" w:hAnsi="Tahoma" w:cs="Tahoma"/>
          <w:b/>
          <w:bCs/>
          <w:color w:val="000000" w:themeColor="text1"/>
          <w:sz w:val="24"/>
          <w:szCs w:val="24"/>
          <w:lang w:val="id-ID"/>
        </w:rPr>
      </w:pPr>
      <w:r w:rsidRPr="00F91A4F">
        <w:rPr>
          <w:rFonts w:ascii="Tahoma" w:hAnsi="Tahoma" w:cs="Tahoma"/>
          <w:b/>
          <w:bCs/>
          <w:color w:val="000000" w:themeColor="text1"/>
          <w:sz w:val="24"/>
          <w:szCs w:val="24"/>
          <w:lang w:val="id-ID"/>
        </w:rPr>
        <w:lastRenderedPageBreak/>
        <w:t xml:space="preserve">BAB </w:t>
      </w:r>
      <w:r w:rsidR="00072D04" w:rsidRPr="00F91A4F">
        <w:rPr>
          <w:rFonts w:ascii="Tahoma" w:hAnsi="Tahoma" w:cs="Tahoma"/>
          <w:b/>
          <w:bCs/>
          <w:color w:val="000000" w:themeColor="text1"/>
          <w:sz w:val="24"/>
          <w:szCs w:val="24"/>
        </w:rPr>
        <w:t>I</w:t>
      </w:r>
      <w:r w:rsidRPr="00F91A4F">
        <w:rPr>
          <w:rFonts w:ascii="Tahoma" w:hAnsi="Tahoma" w:cs="Tahoma"/>
          <w:b/>
          <w:bCs/>
          <w:color w:val="000000" w:themeColor="text1"/>
          <w:sz w:val="24"/>
          <w:szCs w:val="24"/>
          <w:lang w:val="id-ID"/>
        </w:rPr>
        <w:br/>
        <w:t xml:space="preserve"> PENDAHULUAN</w:t>
      </w:r>
    </w:p>
    <w:p w14:paraId="18A3B2B7" w14:textId="77777777" w:rsidR="008E3C89" w:rsidRPr="008E3C89" w:rsidRDefault="008E3C89" w:rsidP="008E3C89">
      <w:pPr>
        <w:rPr>
          <w:lang w:val="id-ID"/>
        </w:rPr>
      </w:pPr>
    </w:p>
    <w:p w14:paraId="29122D04" w14:textId="0985878F" w:rsidR="00997FC5" w:rsidRDefault="00997FC5" w:rsidP="00C4778A">
      <w:pPr>
        <w:pStyle w:val="Heading2"/>
        <w:numPr>
          <w:ilvl w:val="1"/>
          <w:numId w:val="4"/>
        </w:numPr>
        <w:spacing w:line="276" w:lineRule="auto"/>
        <w:ind w:left="426" w:hanging="426"/>
        <w:jc w:val="both"/>
        <w:rPr>
          <w:rFonts w:ascii="Tahoma" w:hAnsi="Tahoma" w:cs="Tahoma"/>
          <w:b/>
          <w:bCs/>
          <w:color w:val="000000" w:themeColor="text1"/>
          <w:sz w:val="24"/>
          <w:szCs w:val="24"/>
        </w:rPr>
      </w:pPr>
      <w:r>
        <w:rPr>
          <w:rFonts w:ascii="Tahoma" w:hAnsi="Tahoma" w:cs="Tahoma"/>
          <w:b/>
          <w:bCs/>
          <w:color w:val="000000" w:themeColor="text1"/>
          <w:sz w:val="24"/>
          <w:szCs w:val="24"/>
        </w:rPr>
        <w:t>Latar Belakang</w:t>
      </w:r>
    </w:p>
    <w:p w14:paraId="5C38529D" w14:textId="7FD3903D"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Sistem Informasi terdiri atas dua kata, yaitu sistem dan informasi. Sistem berarti gabungan dari beberapa subsistem yang bertujuan untuk mencapai satu tujuan, sedangkan informasi berarti sesuatu yang mudah dipahami oleh penerima. Sistem informasi memiliki sistem yang bertujuan menampilkan informasi. Pada zaman dahulu, sebelum sistem komputer ada, sistem informasi telah lebih dahulu ada dan berjalan dengan baik. Dengan berjalannya waktu sistem informasi terus berkembang mengikuti perkembangan zaman. Perkembangan sistem informasi sangat menguntungan bagi manusia, organisasi, dan intansi perusahaan atau pemerintahan</w:t>
      </w:r>
      <w:r w:rsidR="00244B96">
        <w:rPr>
          <w:rFonts w:ascii="Tahoma" w:hAnsi="Tahoma" w:cs="Tahoma"/>
          <w:sz w:val="24"/>
        </w:rPr>
        <w:t xml:space="preserve"> </w:t>
      </w:r>
      <w:r w:rsidR="00244B96">
        <w:rPr>
          <w:rFonts w:ascii="Tahoma" w:hAnsi="Tahoma" w:cs="Tahoma"/>
          <w:sz w:val="24"/>
        </w:rPr>
        <w:fldChar w:fldCharType="begin" w:fldLock="1"/>
      </w:r>
      <w:r w:rsidR="00404638">
        <w:rPr>
          <w:rFonts w:ascii="Tahoma" w:hAnsi="Tahoma" w:cs="Tahoma"/>
          <w:sz w:val="24"/>
        </w:rPr>
        <w:instrText>ADDIN CSL_CITATION {"citationItems":[{"id":"ITEM-1","itemData":{"ISBN":"000 – 000 – 000 – 000 – 0 Sistem","abstract":"Era komputerisasi dimulai pada tahun 1950 dengan dimulainya penggunaan minicomputer dan mainframe. Kemampuan komputer dalam pengolahan hitungan membuat banyak perusahaan memanfaatkannya untuk mengolah data dengan tujuan untuk meningkatkan efisiensi dari segi waktu dan biaya. Era operasional dimulai pada tahun 1970 ketika teknologi personal komputer mulai diperkenalkan sebagai alternatif pengganti minicomputer. Kegunaan komputer telah berkembang tidak hanya untuk efisiensi, tetapi juga mendukung terjadinya proses kerja yang lebih efektif. Adapun era sistem informasi dimulai pada tahun 1980, ketika teori manajemen modern mulai diperkenalkan dan yang paling banyak dipelajari adalah Pustaka Setia teori manajemen perubahan. Semua","author":[{"dropping-particle":"","family":"Sidharta","given":"Lani","non-dropping-particle":"","parse-names":false,"suffix":""}],"container-title":"Sistem Informasi Manajemen","id":"ITEM-1","issued":{"date-parts":[["2018"]]},"page":"1-387","title":"Sistem Informasi Manajemen","type":"article-journal"},"uris":["http://www.mendeley.com/documents/?uuid=101c2fea-97a7-4413-8941-5e00e30b113b"]}],"mendeley":{"formattedCitation":"(Sidharta, 2018)","plainTextFormattedCitation":"(Sidharta, 2018)","previouslyFormattedCitation":"(Sidharta, 2018)"},"properties":{"noteIndex":0},"schema":"https://github.com/citation-style-language/schema/raw/master/csl-citation.json"}</w:instrText>
      </w:r>
      <w:r w:rsidR="00244B96">
        <w:rPr>
          <w:rFonts w:ascii="Tahoma" w:hAnsi="Tahoma" w:cs="Tahoma"/>
          <w:sz w:val="24"/>
        </w:rPr>
        <w:fldChar w:fldCharType="separate"/>
      </w:r>
      <w:r w:rsidR="00244B96" w:rsidRPr="00244B96">
        <w:rPr>
          <w:rFonts w:ascii="Tahoma" w:hAnsi="Tahoma" w:cs="Tahoma"/>
          <w:noProof/>
          <w:sz w:val="24"/>
        </w:rPr>
        <w:t>(Sidharta, 2018)</w:t>
      </w:r>
      <w:r w:rsidR="00244B96">
        <w:rPr>
          <w:rFonts w:ascii="Tahoma" w:hAnsi="Tahoma" w:cs="Tahoma"/>
          <w:sz w:val="24"/>
        </w:rPr>
        <w:fldChar w:fldCharType="end"/>
      </w:r>
      <w:r w:rsidR="00244B96">
        <w:rPr>
          <w:rFonts w:ascii="Tahoma" w:hAnsi="Tahoma" w:cs="Tahoma"/>
          <w:sz w:val="24"/>
        </w:rPr>
        <w:t>.</w:t>
      </w:r>
    </w:p>
    <w:p w14:paraId="77C6453F" w14:textId="214B4F9C"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Dalam usaha pengembangan sistem informasi juga mengembangkan fungsinya yaitu manajemen data atau biasanya juga disebut sebagai SIM. SIM atau Sistem Informasi Manajemen merupakan sebuah bidang yang mulai berkembang semenjak tahun 1960-an. Secara umum SIM didefinisikan sebagai sistem yang menjediakan informasi yang digunakan untuk mendukung operasi, manajemen serta pengambilan keputusan sebuah organisasi. SIM adalah sistem pertama yang berorientasi </w:t>
      </w:r>
      <w:proofErr w:type="gramStart"/>
      <w:r w:rsidRPr="00626667">
        <w:rPr>
          <w:rFonts w:ascii="Tahoma" w:hAnsi="Tahoma" w:cs="Tahoma"/>
          <w:sz w:val="24"/>
        </w:rPr>
        <w:t>pada  informasi</w:t>
      </w:r>
      <w:proofErr w:type="gramEnd"/>
      <w:r w:rsidRPr="00626667">
        <w:rPr>
          <w:rFonts w:ascii="Tahoma" w:hAnsi="Tahoma" w:cs="Tahoma"/>
          <w:sz w:val="24"/>
        </w:rPr>
        <w:t xml:space="preserve"> dan sasarannya untuk memeberikan dukungan secara luas kepada seluruh manajer dari sebuah unit organisasi atau perusahaan</w:t>
      </w:r>
      <w:r w:rsidR="00B547BE">
        <w:rPr>
          <w:rFonts w:ascii="Tahoma" w:hAnsi="Tahoma" w:cs="Tahoma"/>
          <w:sz w:val="24"/>
        </w:rPr>
        <w:t>.</w:t>
      </w:r>
      <w:bookmarkStart w:id="13" w:name="_GoBack"/>
      <w:bookmarkEnd w:id="13"/>
    </w:p>
    <w:p w14:paraId="0C5B7787" w14:textId="77777777"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Banyak organisasi atau perusahaan yang gagal dalam melakukan sistem informasi manajemen data atau dalam pengelolahan data. Organisasi atau perusahaan gagal dalam melakukan sistem informasi manajemen data karena kurangnya organisasi data yang wajar, kurangnya komunikasi antar sub unit, hilangnya berkas atau dokumen, rumitnya alur dalam pengelolahan manajemen data, dan kurangnya SDA dalam pengelolahan data. Selain itu, kegagalan melakukan manajemen </w:t>
      </w:r>
      <w:r w:rsidRPr="00626667">
        <w:rPr>
          <w:rFonts w:ascii="Tahoma" w:hAnsi="Tahoma" w:cs="Tahoma"/>
          <w:sz w:val="24"/>
        </w:rPr>
        <w:lastRenderedPageBreak/>
        <w:t>data dalam sebuah perusahaan bisa terjadi karena sistem informasi manajemen data masih sangat lama atau sudah ketinggalan zaman. Salah satu perusahaan yang masih menerapkan sistem informasi manajemen secara manual adalah Perusahaan Umum Jasa Tirta I.</w:t>
      </w:r>
    </w:p>
    <w:p w14:paraId="2C05306A" w14:textId="66070DC8"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Perusahan Umum Jasa Tirta I adalah sebuah intansi pemerintahaan yang menyediakan pengelolahan sumber daya air tetapi secara manajemen </w:t>
      </w:r>
      <w:proofErr w:type="gramStart"/>
      <w:r w:rsidRPr="00626667">
        <w:rPr>
          <w:rFonts w:ascii="Tahoma" w:hAnsi="Tahoma" w:cs="Tahoma"/>
          <w:sz w:val="24"/>
        </w:rPr>
        <w:t>internal  Jasa</w:t>
      </w:r>
      <w:proofErr w:type="gramEnd"/>
      <w:r w:rsidRPr="00626667">
        <w:rPr>
          <w:rFonts w:ascii="Tahoma" w:hAnsi="Tahoma" w:cs="Tahoma"/>
          <w:sz w:val="24"/>
        </w:rPr>
        <w:t xml:space="preserve"> tirta juga bergerak sebagai badan usaha penyedia aset-aset. Data dan informasi aset pada PERUM Jasa Tirta I dapat terus menerus bertambah banyak pada tiap harinya, sehingga jika dikelolah dengan cara manual akan tidak mudah. Penerimaan data dan permohonan aset yang semakin bertambah mengakibatkan ketidak efektifan dalam proses pengelolahan data, sedangkan pengelolaan data adalah tugas utama pada PERUM Jasa Tirta I. Jika pengelolan data dan permohonan aset dilakukan secara manual tentunya kurang efektif, selain itu dapat terjadi </w:t>
      </w:r>
      <w:r w:rsidRPr="00626667">
        <w:rPr>
          <w:rFonts w:ascii="Tahoma" w:hAnsi="Tahoma" w:cs="Tahoma"/>
          <w:i/>
          <w:sz w:val="24"/>
        </w:rPr>
        <w:t>human error.</w:t>
      </w:r>
      <w:r w:rsidRPr="00626667">
        <w:rPr>
          <w:rFonts w:ascii="Tahoma" w:hAnsi="Tahoma" w:cs="Tahoma"/>
          <w:sz w:val="24"/>
        </w:rPr>
        <w:t xml:space="preserve"> </w:t>
      </w:r>
      <w:r w:rsidR="0093670A">
        <w:rPr>
          <w:rFonts w:ascii="Tahoma" w:hAnsi="Tahoma" w:cs="Tahoma"/>
          <w:sz w:val="24"/>
        </w:rPr>
        <w:t>Pada PERUM Jasa Tirta I adalah perusahaan pusat yang memiliki anak cabang perusahaan yang banyak. Jika manajemen aset masih manual maka aset dilingkup anak perusahaan akan tidak terkontrol. Selain itu</w:t>
      </w:r>
      <w:r w:rsidRPr="00626667">
        <w:rPr>
          <w:rFonts w:ascii="Tahoma" w:hAnsi="Tahoma" w:cs="Tahoma"/>
          <w:sz w:val="24"/>
        </w:rPr>
        <w:t xml:space="preserve"> PERUM Jasa Tirta I memiliki banyak tingkatan manajemen mengakibatkan proses pengelolahan data ataupun penambahan aset memerlukan approvel dari seluruh petinggi jadi terhambat dan mengakibatkan lamanya pengurusan aset. Jika sistem informasi manajemen aset pada PERUM Jasa Tirta I masih menggunakan sistem yang lama maka dapat terjadinya kehilangan aset dan kehilangan dokumen dokumen data aset.</w:t>
      </w:r>
    </w:p>
    <w:p w14:paraId="5E1F1917" w14:textId="31D30E30"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Saat ini, penggunaan teknologi informasi dan komunikasi untuk mengumpulkan, mengatur, menyimpan dan menyebarkan data seperti audio, video, teks atau angka melalui computer dan telekomunikasi peralatan adalah sumber kekuatan dalam organisasi karena dengan memanfaatkan teknologi informasi dapat menciptakan dan meningkatkan kinerja dalam suatu industry, selain itu dengan </w:t>
      </w:r>
      <w:r w:rsidRPr="00626667">
        <w:rPr>
          <w:rFonts w:ascii="Tahoma" w:hAnsi="Tahoma" w:cs="Tahoma"/>
          <w:sz w:val="24"/>
        </w:rPr>
        <w:lastRenderedPageBreak/>
        <w:t xml:space="preserve">menggunakan teknologi juga dapat meminimalisir </w:t>
      </w:r>
      <w:r w:rsidRPr="00626667">
        <w:rPr>
          <w:rFonts w:ascii="Tahoma" w:hAnsi="Tahoma" w:cs="Tahoma"/>
          <w:i/>
          <w:sz w:val="24"/>
        </w:rPr>
        <w:t>human error</w:t>
      </w:r>
      <w:r w:rsidRPr="00626667">
        <w:rPr>
          <w:rFonts w:ascii="Tahoma" w:hAnsi="Tahoma" w:cs="Tahoma"/>
          <w:sz w:val="24"/>
        </w:rPr>
        <w:t xml:space="preserve"> </w:t>
      </w:r>
      <w:r w:rsidR="00244B96">
        <w:rPr>
          <w:rFonts w:ascii="Tahoma" w:hAnsi="Tahoma" w:cs="Tahoma"/>
          <w:sz w:val="24"/>
        </w:rPr>
        <w:fldChar w:fldCharType="begin" w:fldLock="1"/>
      </w:r>
      <w:r w:rsidR="00244B96">
        <w:rPr>
          <w:rFonts w:ascii="Tahoma" w:hAnsi="Tahoma" w:cs="Tahoma"/>
          <w:sz w:val="24"/>
        </w:rPr>
        <w:instrText>ADDIN CSL_CITATION {"citationItems":[{"id":"ITEM-1","itemData":{"author":[{"dropping-particle":"","family":"Sudirman Acai","given":"Muttaqin Muttaqin","non-dropping-particle":"","parse-names":false,"suffix":""}],"id":"ITEM-1","issued":{"date-parts":[["2020"]]},"title":"Sistem Informasi Manajemen","type":"book"},"locator":"8","uris":["http://www.mendeley.com/documents/?uuid=35ac2ede-0b1a-4b7f-ba2e-16199c16d02d"]}],"mendeley":{"formattedCitation":"(Sudirman Acai, 2020, p. 8)","plainTextFormattedCitation":"(Sudirman Acai, 2020, p. 8)","previouslyFormattedCitation":"(Sudirman Acai, 2020, p. 8)"},"properties":{"noteIndex":0},"schema":"https://github.com/citation-style-language/schema/raw/master/csl-citation.json"}</w:instrText>
      </w:r>
      <w:r w:rsidR="00244B96">
        <w:rPr>
          <w:rFonts w:ascii="Tahoma" w:hAnsi="Tahoma" w:cs="Tahoma"/>
          <w:sz w:val="24"/>
        </w:rPr>
        <w:fldChar w:fldCharType="separate"/>
      </w:r>
      <w:r w:rsidR="00244B96" w:rsidRPr="00244B96">
        <w:rPr>
          <w:rFonts w:ascii="Tahoma" w:hAnsi="Tahoma" w:cs="Tahoma"/>
          <w:noProof/>
          <w:sz w:val="24"/>
        </w:rPr>
        <w:t>(Sudirman Acai, 2020, p. 8)</w:t>
      </w:r>
      <w:r w:rsidR="00244B96">
        <w:rPr>
          <w:rFonts w:ascii="Tahoma" w:hAnsi="Tahoma" w:cs="Tahoma"/>
          <w:sz w:val="24"/>
        </w:rPr>
        <w:fldChar w:fldCharType="end"/>
      </w:r>
    </w:p>
    <w:p w14:paraId="6A12653D" w14:textId="7633DA2E"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Menurut</w:t>
      </w:r>
      <w:r w:rsidR="00244B96">
        <w:rPr>
          <w:rFonts w:ascii="Tahoma" w:hAnsi="Tahoma" w:cs="Tahoma"/>
          <w:sz w:val="24"/>
        </w:rPr>
        <w:t xml:space="preserve"> </w:t>
      </w:r>
      <w:r w:rsidR="00244B96">
        <w:rPr>
          <w:rFonts w:ascii="Tahoma" w:hAnsi="Tahoma" w:cs="Tahoma"/>
          <w:sz w:val="24"/>
        </w:rPr>
        <w:fldChar w:fldCharType="begin" w:fldLock="1"/>
      </w:r>
      <w:r w:rsidR="00244B96">
        <w:rPr>
          <w:rFonts w:ascii="Tahoma" w:hAnsi="Tahoma" w:cs="Tahoma"/>
          <w:sz w:val="24"/>
        </w:rPr>
        <w:instrText>ADDIN CSL_CITATION {"citationItems":[{"id":"ITEM-1","itemData":{"author":[{"dropping-particle":"","family":"Sudirman Acai","given":"Muttaqin Muttaqin","non-dropping-particle":"","parse-names":false,"suffix":""}],"id":"ITEM-1","issued":{"date-parts":[["2020"]]},"title":"Sistem Informasi Manajemen","type":"book"},"locator":"8","uris":["http://www.mendeley.com/documents/?uuid=35ac2ede-0b1a-4b7f-ba2e-16199c16d02d"]}],"mendeley":{"formattedCitation":"(Sudirman Acai, 2020, p. 8)","plainTextFormattedCitation":"(Sudirman Acai, 2020, p. 8)","previouslyFormattedCitation":"(Sudirman Acai, 2020, p. 8)"},"properties":{"noteIndex":0},"schema":"https://github.com/citation-style-language/schema/raw/master/csl-citation.json"}</w:instrText>
      </w:r>
      <w:r w:rsidR="00244B96">
        <w:rPr>
          <w:rFonts w:ascii="Tahoma" w:hAnsi="Tahoma" w:cs="Tahoma"/>
          <w:sz w:val="24"/>
        </w:rPr>
        <w:fldChar w:fldCharType="separate"/>
      </w:r>
      <w:r w:rsidR="00244B96" w:rsidRPr="00244B96">
        <w:rPr>
          <w:rFonts w:ascii="Tahoma" w:hAnsi="Tahoma" w:cs="Tahoma"/>
          <w:noProof/>
          <w:sz w:val="24"/>
        </w:rPr>
        <w:t>(Sudirman Acai, 2020, p. 8)</w:t>
      </w:r>
      <w:r w:rsidR="00244B96">
        <w:rPr>
          <w:rFonts w:ascii="Tahoma" w:hAnsi="Tahoma" w:cs="Tahoma"/>
          <w:sz w:val="24"/>
        </w:rPr>
        <w:fldChar w:fldCharType="end"/>
      </w:r>
      <w:r w:rsidRPr="00626667">
        <w:rPr>
          <w:rFonts w:ascii="Tahoma" w:hAnsi="Tahoma" w:cs="Tahoma"/>
          <w:sz w:val="24"/>
        </w:rPr>
        <w:t xml:space="preserve">, tekonologi informasi yang dapat digunakaan adalah sistem informasi manajemen. Penggunaan sistem informasi manajemen sangat penting dalam industry untuk mengurangi resiko dan mengelolah urusan, setiap industry perlu dilengkapi dengan sistem informasi manajemen agar tetap kompetitif. Dengan menerapkan sistem informasi manajemen pada sebuah industry dapat memberikan peluang besar untuk meningkatkan kinerja dan membantu mengembangkan perusahaan sesuai dengan strategi yang diinginkan. </w:t>
      </w:r>
    </w:p>
    <w:p w14:paraId="5EC2C5DA" w14:textId="4A288801"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Penerapan sistem informasi manajemen dikatakan berhasil jika implementasi sistem informasi manajemen akan tercapai dengan efektif jika ada keterkaitan hubungan diantara komponen sub sistem informasi. Komponen komponen sub sistem informasi saling bekerja sama untuk membentuk suatu sistem yang dapat berjalan sesuai dengan kriteria industry. Keterpaduan komponen sistem informasi manajemen tersebut memiliki peran utama dalam sistem informasi manajemen</w:t>
      </w:r>
      <w:r w:rsidR="00244B96">
        <w:rPr>
          <w:rFonts w:ascii="Tahoma" w:hAnsi="Tahoma" w:cs="Tahoma"/>
          <w:sz w:val="24"/>
        </w:rPr>
        <w:t xml:space="preserve"> </w:t>
      </w:r>
      <w:r w:rsidR="00244B96">
        <w:rPr>
          <w:rFonts w:ascii="Tahoma" w:hAnsi="Tahoma" w:cs="Tahoma"/>
          <w:sz w:val="24"/>
        </w:rPr>
        <w:fldChar w:fldCharType="begin" w:fldLock="1"/>
      </w:r>
      <w:r w:rsidR="00244B96">
        <w:rPr>
          <w:rFonts w:ascii="Tahoma" w:hAnsi="Tahoma" w:cs="Tahoma"/>
          <w:sz w:val="24"/>
        </w:rPr>
        <w:instrText>ADDIN CSL_CITATION {"citationItems":[{"id":"ITEM-1","itemData":{"author":[{"dropping-particle":"","family":"Sudirman Acai","given":"Muttaqin Muttaqin","non-dropping-particle":"","parse-names":false,"suffix":""}],"id":"ITEM-1","issued":{"date-parts":[["2020"]]},"title":"Sistem Informasi Manajemen","type":"book"},"uris":["http://www.mendeley.com/documents/?uuid=35ac2ede-0b1a-4b7f-ba2e-16199c16d02d"]}],"mendeley":{"formattedCitation":"(Sudirman Acai, 2020)","plainTextFormattedCitation":"(Sudirman Acai, 2020)","previouslyFormattedCitation":"(Sudirman Acai, 2020)"},"properties":{"noteIndex":0},"schema":"https://github.com/citation-style-language/schema/raw/master/csl-citation.json"}</w:instrText>
      </w:r>
      <w:r w:rsidR="00244B96">
        <w:rPr>
          <w:rFonts w:ascii="Tahoma" w:hAnsi="Tahoma" w:cs="Tahoma"/>
          <w:sz w:val="24"/>
        </w:rPr>
        <w:fldChar w:fldCharType="separate"/>
      </w:r>
      <w:r w:rsidR="00244B96" w:rsidRPr="00244B96">
        <w:rPr>
          <w:rFonts w:ascii="Tahoma" w:hAnsi="Tahoma" w:cs="Tahoma"/>
          <w:noProof/>
          <w:sz w:val="24"/>
        </w:rPr>
        <w:t>(Sudirman Acai, 2020)</w:t>
      </w:r>
      <w:r w:rsidR="00244B96">
        <w:rPr>
          <w:rFonts w:ascii="Tahoma" w:hAnsi="Tahoma" w:cs="Tahoma"/>
          <w:sz w:val="24"/>
        </w:rPr>
        <w:fldChar w:fldCharType="end"/>
      </w:r>
      <w:r w:rsidRPr="00626667">
        <w:rPr>
          <w:rFonts w:ascii="Tahoma" w:hAnsi="Tahoma" w:cs="Tahoma"/>
          <w:sz w:val="24"/>
        </w:rPr>
        <w:t>.</w:t>
      </w:r>
    </w:p>
    <w:p w14:paraId="712D1D3A" w14:textId="77777777"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Oleh karena itu setiap industry atau setiap perusahaan sangat penting menerapkan teknologi informasi pada setiap bidang di industri. Teknologi informasi yang paling di butuhkan oleh industry adalah sistem informasi manajemen, dengan adanya sistem informasi manajemen akan dapat mempermudah pekerjaan </w:t>
      </w:r>
      <w:proofErr w:type="gramStart"/>
      <w:r w:rsidRPr="00626667">
        <w:rPr>
          <w:rFonts w:ascii="Tahoma" w:hAnsi="Tahoma" w:cs="Tahoma"/>
          <w:sz w:val="24"/>
        </w:rPr>
        <w:t>manusia,lebih</w:t>
      </w:r>
      <w:proofErr w:type="gramEnd"/>
      <w:r w:rsidRPr="00626667">
        <w:rPr>
          <w:rFonts w:ascii="Tahoma" w:hAnsi="Tahoma" w:cs="Tahoma"/>
          <w:sz w:val="24"/>
        </w:rPr>
        <w:t xml:space="preserve"> terkoordinasi, lebih efektif dan efisien dan yang paling utama lebih cepat selesai. Pembuatan dan pengelolahan sistem informasi manajemen akan disesuaikan dengan kebutuhan industry. Salah satu industry yang sangat memerlukan pemakaian sistem informasi manajemen adalah Perusahaan Umum Jasa Tirta I. Penerapan dan pemakaian sistem informasi manajemen sangat diperlukan di PERUM Jasa Tirta I, terutama pada bidang pengelolahan aset. Dengan menerapakan sistem informasi </w:t>
      </w:r>
      <w:r w:rsidRPr="00626667">
        <w:rPr>
          <w:rFonts w:ascii="Tahoma" w:hAnsi="Tahoma" w:cs="Tahoma"/>
          <w:sz w:val="24"/>
        </w:rPr>
        <w:lastRenderedPageBreak/>
        <w:t xml:space="preserve">manajemen pada pengelolan data aset maka dapat meningkatkan efisensi dan efektivitas data secara akurat dan realtime, selain itu memudahkan dalam </w:t>
      </w:r>
      <w:proofErr w:type="gramStart"/>
      <w:r w:rsidRPr="00626667">
        <w:rPr>
          <w:rFonts w:ascii="Tahoma" w:hAnsi="Tahoma" w:cs="Tahoma"/>
          <w:sz w:val="24"/>
        </w:rPr>
        <w:t>pengawasan,penambahan</w:t>
      </w:r>
      <w:proofErr w:type="gramEnd"/>
      <w:r w:rsidRPr="00626667">
        <w:rPr>
          <w:rFonts w:ascii="Tahoma" w:hAnsi="Tahoma" w:cs="Tahoma"/>
          <w:sz w:val="24"/>
        </w:rPr>
        <w:t>,pengelolan,dan penghapusan data data aset.</w:t>
      </w:r>
    </w:p>
    <w:p w14:paraId="6AC71C86" w14:textId="77777777" w:rsidR="00997FC5" w:rsidRPr="00626667" w:rsidRDefault="00997FC5" w:rsidP="00997FC5">
      <w:pPr>
        <w:pStyle w:val="ListParagraph"/>
        <w:spacing w:line="360" w:lineRule="auto"/>
        <w:ind w:left="360" w:firstLine="360"/>
        <w:jc w:val="both"/>
        <w:rPr>
          <w:rFonts w:ascii="Tahoma" w:hAnsi="Tahoma" w:cs="Tahoma"/>
          <w:sz w:val="24"/>
        </w:rPr>
      </w:pPr>
      <w:r w:rsidRPr="00626667">
        <w:rPr>
          <w:rFonts w:ascii="Tahoma" w:hAnsi="Tahoma" w:cs="Tahoma"/>
          <w:sz w:val="24"/>
        </w:rPr>
        <w:t xml:space="preserve">Sistem informasi manajemen aset pada PERUM Jasa Tirta I dibangun dan dibuat selain untuk pengelolaan data, sistem ini dibangun untuk memberikan informasi aset aset antar devisi. Selain memberikan informasi aset antar devisi, sistem ini dibangun </w:t>
      </w:r>
      <w:proofErr w:type="gramStart"/>
      <w:r w:rsidRPr="00626667">
        <w:rPr>
          <w:rFonts w:ascii="Tahoma" w:hAnsi="Tahoma" w:cs="Tahoma"/>
          <w:sz w:val="24"/>
        </w:rPr>
        <w:t>untuk  bisa</w:t>
      </w:r>
      <w:proofErr w:type="gramEnd"/>
      <w:r w:rsidRPr="00626667">
        <w:rPr>
          <w:rFonts w:ascii="Tahoma" w:hAnsi="Tahoma" w:cs="Tahoma"/>
          <w:sz w:val="24"/>
        </w:rPr>
        <w:t xml:space="preserve"> melakukan permohonan penambahan aset dan permohonan penghapusan aset perdevisi. Dengan menggunakan sistem maka cara kerja PERUM Jasa Tirta I akan lebih cepat dan lebih terkoordinasi antar devisi.</w:t>
      </w:r>
    </w:p>
    <w:p w14:paraId="62AE3F01" w14:textId="48055D29" w:rsidR="00997FC5" w:rsidRPr="00997FC5" w:rsidRDefault="00997FC5" w:rsidP="0038151C">
      <w:pPr>
        <w:pStyle w:val="ListParagraph"/>
        <w:spacing w:line="360" w:lineRule="auto"/>
        <w:ind w:left="360" w:firstLine="360"/>
        <w:jc w:val="both"/>
        <w:rPr>
          <w:rFonts w:ascii="Tahoma" w:hAnsi="Tahoma" w:cs="Tahoma"/>
          <w:sz w:val="24"/>
        </w:rPr>
      </w:pPr>
      <w:r w:rsidRPr="00626667">
        <w:rPr>
          <w:rFonts w:ascii="Tahoma" w:hAnsi="Tahoma" w:cs="Tahoma"/>
          <w:sz w:val="24"/>
        </w:rPr>
        <w:t>Berdasarkan uraian diatas, maka penulis tertarik untuk menulis tugas akhir dengan judul RANCANG BANGUN SISTEM INFORMASI MANAJEMEN ASET DAN HAK AKSES PENGGUNA PADA PERUSAHAAN UMUM JASA TIRTA I BERBASIS WEB dengan adanya penelitian dan pembangunan sistem tersebut diharapkan dapat meningkatkan kinerja pengelolaan data aset pada PERUM Jasa Tirta I</w:t>
      </w:r>
    </w:p>
    <w:p w14:paraId="08F01E6E" w14:textId="204551F6" w:rsidR="00997FC5" w:rsidRDefault="00997FC5" w:rsidP="00997FC5">
      <w:pPr>
        <w:pStyle w:val="Heading2"/>
        <w:numPr>
          <w:ilvl w:val="1"/>
          <w:numId w:val="4"/>
        </w:numPr>
        <w:spacing w:line="276" w:lineRule="auto"/>
        <w:ind w:left="426" w:hanging="426"/>
        <w:jc w:val="both"/>
        <w:rPr>
          <w:rFonts w:ascii="Tahoma" w:hAnsi="Tahoma" w:cs="Tahoma"/>
          <w:b/>
          <w:bCs/>
          <w:color w:val="000000" w:themeColor="text1"/>
          <w:sz w:val="24"/>
          <w:szCs w:val="24"/>
        </w:rPr>
      </w:pPr>
      <w:r>
        <w:rPr>
          <w:rFonts w:ascii="Tahoma" w:hAnsi="Tahoma" w:cs="Tahoma"/>
          <w:b/>
          <w:bCs/>
          <w:color w:val="000000" w:themeColor="text1"/>
          <w:sz w:val="24"/>
          <w:szCs w:val="24"/>
        </w:rPr>
        <w:t>Rumusan Masalah</w:t>
      </w:r>
    </w:p>
    <w:p w14:paraId="5786CC6A" w14:textId="77777777" w:rsidR="00347B32" w:rsidRDefault="00347B32" w:rsidP="00347B32">
      <w:pPr>
        <w:pStyle w:val="ListParagraph"/>
        <w:spacing w:after="0"/>
        <w:ind w:left="426"/>
        <w:jc w:val="both"/>
        <w:rPr>
          <w:rFonts w:ascii="Tahoma" w:eastAsiaTheme="minorEastAsia" w:hAnsi="Tahoma" w:cs="Tahoma"/>
          <w:sz w:val="24"/>
          <w:szCs w:val="24"/>
          <w:lang w:eastAsia="ja-JP"/>
        </w:rPr>
      </w:pPr>
      <w:r>
        <w:rPr>
          <w:rFonts w:ascii="Tahoma" w:eastAsiaTheme="minorEastAsia" w:hAnsi="Tahoma" w:cs="Tahoma"/>
          <w:sz w:val="24"/>
          <w:szCs w:val="24"/>
          <w:lang w:eastAsia="ja-JP"/>
        </w:rPr>
        <w:t>Berdasarkan latar belakang diatas, maka dapat ditarik menjadi beberapa rumusan masalah yaitu:</w:t>
      </w:r>
    </w:p>
    <w:p w14:paraId="695CE0F6" w14:textId="77777777" w:rsidR="00347B32" w:rsidRDefault="00347B32" w:rsidP="00347B32">
      <w:pPr>
        <w:pStyle w:val="ListParagraph"/>
        <w:numPr>
          <w:ilvl w:val="0"/>
          <w:numId w:val="1"/>
        </w:numPr>
        <w:spacing w:after="0"/>
        <w:ind w:left="851"/>
        <w:jc w:val="both"/>
        <w:rPr>
          <w:rFonts w:ascii="Tahoma" w:eastAsiaTheme="minorEastAsia" w:hAnsi="Tahoma" w:cs="Tahoma"/>
          <w:sz w:val="24"/>
          <w:szCs w:val="24"/>
          <w:lang w:eastAsia="ja-JP"/>
        </w:rPr>
      </w:pPr>
      <w:r>
        <w:rPr>
          <w:rFonts w:ascii="Tahoma" w:eastAsiaTheme="minorEastAsia" w:hAnsi="Tahoma" w:cs="Tahoma"/>
          <w:sz w:val="24"/>
          <w:szCs w:val="24"/>
          <w:lang w:eastAsia="ja-JP"/>
        </w:rPr>
        <w:t>B</w:t>
      </w:r>
      <w:r w:rsidRPr="00997FC5">
        <w:rPr>
          <w:rFonts w:ascii="Tahoma" w:eastAsiaTheme="minorEastAsia" w:hAnsi="Tahoma" w:cs="Tahoma"/>
          <w:sz w:val="24"/>
          <w:szCs w:val="24"/>
          <w:lang w:eastAsia="ja-JP"/>
        </w:rPr>
        <w:t xml:space="preserve">agaimana </w:t>
      </w:r>
      <w:r>
        <w:rPr>
          <w:rFonts w:ascii="Tahoma" w:eastAsiaTheme="minorEastAsia" w:hAnsi="Tahoma" w:cs="Tahoma"/>
          <w:sz w:val="24"/>
          <w:szCs w:val="24"/>
          <w:lang w:eastAsia="ja-JP"/>
        </w:rPr>
        <w:t>alur p</w:t>
      </w:r>
      <w:r w:rsidRPr="00997FC5">
        <w:rPr>
          <w:rFonts w:ascii="Tahoma" w:eastAsiaTheme="minorEastAsia" w:hAnsi="Tahoma" w:cs="Tahoma"/>
          <w:sz w:val="24"/>
          <w:szCs w:val="24"/>
          <w:lang w:eastAsia="ja-JP"/>
        </w:rPr>
        <w:t>erancang</w:t>
      </w:r>
      <w:r>
        <w:rPr>
          <w:rFonts w:ascii="Tahoma" w:eastAsiaTheme="minorEastAsia" w:hAnsi="Tahoma" w:cs="Tahoma"/>
          <w:sz w:val="24"/>
          <w:szCs w:val="24"/>
          <w:lang w:eastAsia="ja-JP"/>
        </w:rPr>
        <w:t>an</w:t>
      </w:r>
      <w:r w:rsidRPr="00997FC5">
        <w:rPr>
          <w:rFonts w:ascii="Tahoma" w:eastAsiaTheme="minorEastAsia" w:hAnsi="Tahoma" w:cs="Tahoma"/>
          <w:sz w:val="24"/>
          <w:szCs w:val="24"/>
          <w:lang w:eastAsia="ja-JP"/>
        </w:rPr>
        <w:t xml:space="preserve"> sistem</w:t>
      </w:r>
      <w:r>
        <w:rPr>
          <w:rFonts w:ascii="Tahoma" w:eastAsiaTheme="minorEastAsia" w:hAnsi="Tahoma" w:cs="Tahoma"/>
          <w:sz w:val="24"/>
          <w:szCs w:val="24"/>
          <w:lang w:eastAsia="ja-JP"/>
        </w:rPr>
        <w:t xml:space="preserve"> Informasi manajemen aset pada PERUM Jasa Tirta I?</w:t>
      </w:r>
    </w:p>
    <w:p w14:paraId="2B2F3122" w14:textId="77777777" w:rsidR="00347B32" w:rsidRPr="00997FC5" w:rsidRDefault="00347B32" w:rsidP="00347B32">
      <w:pPr>
        <w:pStyle w:val="ListParagraph"/>
        <w:numPr>
          <w:ilvl w:val="0"/>
          <w:numId w:val="1"/>
        </w:numPr>
        <w:spacing w:after="0"/>
        <w:ind w:left="851"/>
        <w:jc w:val="both"/>
        <w:rPr>
          <w:rFonts w:ascii="Tahoma" w:eastAsiaTheme="minorEastAsia" w:hAnsi="Tahoma" w:cs="Tahoma"/>
          <w:sz w:val="24"/>
          <w:szCs w:val="24"/>
          <w:lang w:eastAsia="ja-JP"/>
        </w:rPr>
      </w:pPr>
      <w:r>
        <w:rPr>
          <w:rFonts w:ascii="Tahoma" w:eastAsiaTheme="minorEastAsia" w:hAnsi="Tahoma" w:cs="Tahoma"/>
          <w:sz w:val="24"/>
          <w:szCs w:val="24"/>
          <w:lang w:eastAsia="ja-JP"/>
        </w:rPr>
        <w:t>Bagaimana alur kerja sistem informasi manajemen aset Pada PERUM Jasa Tirta I?</w:t>
      </w:r>
    </w:p>
    <w:p w14:paraId="1E661393" w14:textId="4BAE6B6E" w:rsidR="00347B32" w:rsidRPr="00347B32" w:rsidRDefault="00347B32" w:rsidP="00347B32">
      <w:pPr>
        <w:pStyle w:val="ListParagraph"/>
        <w:numPr>
          <w:ilvl w:val="0"/>
          <w:numId w:val="1"/>
        </w:numPr>
        <w:spacing w:after="0"/>
        <w:ind w:left="851"/>
        <w:jc w:val="both"/>
        <w:rPr>
          <w:rFonts w:ascii="Tahoma" w:eastAsiaTheme="minorEastAsia" w:hAnsi="Tahoma" w:cs="Tahoma"/>
          <w:sz w:val="24"/>
          <w:szCs w:val="24"/>
          <w:lang w:eastAsia="ja-JP"/>
        </w:rPr>
      </w:pPr>
      <w:r>
        <w:rPr>
          <w:rFonts w:ascii="Tahoma" w:eastAsiaTheme="minorEastAsia" w:hAnsi="Tahoma" w:cs="Tahoma"/>
          <w:sz w:val="24"/>
          <w:szCs w:val="24"/>
          <w:lang w:eastAsia="ja-JP"/>
        </w:rPr>
        <w:t>Bagaiamana p</w:t>
      </w:r>
      <w:r w:rsidRPr="00997FC5">
        <w:rPr>
          <w:rFonts w:ascii="Tahoma" w:eastAsiaTheme="minorEastAsia" w:hAnsi="Tahoma" w:cs="Tahoma"/>
          <w:sz w:val="24"/>
          <w:szCs w:val="24"/>
          <w:lang w:eastAsia="ja-JP"/>
        </w:rPr>
        <w:t>embangun sistem</w:t>
      </w:r>
      <w:r>
        <w:rPr>
          <w:rFonts w:ascii="Tahoma" w:eastAsiaTheme="minorEastAsia" w:hAnsi="Tahoma" w:cs="Tahoma"/>
          <w:sz w:val="24"/>
          <w:szCs w:val="24"/>
          <w:lang w:eastAsia="ja-JP"/>
        </w:rPr>
        <w:t xml:space="preserve"> informasi manajemen aset pada PERUM Jasa Tirta I?</w:t>
      </w:r>
      <w:r w:rsidRPr="00997FC5">
        <w:rPr>
          <w:rFonts w:ascii="Tahoma" w:eastAsia="Times New Roman" w:hAnsi="Tahoma" w:cs="Tahoma"/>
          <w:sz w:val="24"/>
          <w:szCs w:val="24"/>
        </w:rPr>
        <w:t>       </w:t>
      </w:r>
    </w:p>
    <w:p w14:paraId="67C2C845" w14:textId="0CD04112" w:rsidR="00997FC5" w:rsidRDefault="00347B32" w:rsidP="00997FC5">
      <w:pPr>
        <w:pStyle w:val="Heading2"/>
        <w:numPr>
          <w:ilvl w:val="1"/>
          <w:numId w:val="4"/>
        </w:numPr>
        <w:spacing w:line="276" w:lineRule="auto"/>
        <w:ind w:left="426" w:hanging="426"/>
        <w:jc w:val="both"/>
        <w:rPr>
          <w:rFonts w:ascii="Tahoma" w:hAnsi="Tahoma" w:cs="Tahoma"/>
          <w:b/>
          <w:bCs/>
          <w:color w:val="000000" w:themeColor="text1"/>
          <w:sz w:val="24"/>
          <w:szCs w:val="24"/>
        </w:rPr>
      </w:pPr>
      <w:r>
        <w:rPr>
          <w:rFonts w:ascii="Tahoma" w:hAnsi="Tahoma" w:cs="Tahoma"/>
          <w:b/>
          <w:bCs/>
          <w:color w:val="000000" w:themeColor="text1"/>
          <w:sz w:val="24"/>
          <w:szCs w:val="24"/>
        </w:rPr>
        <w:t>Tujuan</w:t>
      </w:r>
    </w:p>
    <w:p w14:paraId="10B8EA6A" w14:textId="77777777" w:rsidR="00347B32" w:rsidRPr="00997FC5" w:rsidRDefault="00347B32" w:rsidP="00347B32">
      <w:pPr>
        <w:pStyle w:val="ListParagraph"/>
        <w:spacing w:after="0"/>
        <w:ind w:left="426"/>
        <w:jc w:val="both"/>
        <w:rPr>
          <w:rFonts w:ascii="Tahoma" w:eastAsia="Times New Roman" w:hAnsi="Tahoma" w:cs="Tahoma"/>
          <w:sz w:val="24"/>
          <w:szCs w:val="24"/>
        </w:rPr>
      </w:pPr>
      <w:r>
        <w:rPr>
          <w:rFonts w:ascii="Tahoma" w:eastAsia="Times New Roman" w:hAnsi="Tahoma" w:cs="Tahoma"/>
          <w:sz w:val="24"/>
          <w:szCs w:val="24"/>
        </w:rPr>
        <w:t xml:space="preserve">Sesuai dengan rumusan masalah yang telah </w:t>
      </w:r>
      <w:proofErr w:type="gramStart"/>
      <w:r>
        <w:rPr>
          <w:rFonts w:ascii="Tahoma" w:eastAsia="Times New Roman" w:hAnsi="Tahoma" w:cs="Tahoma"/>
          <w:sz w:val="24"/>
          <w:szCs w:val="24"/>
        </w:rPr>
        <w:t>disebutkan,maka</w:t>
      </w:r>
      <w:proofErr w:type="gramEnd"/>
      <w:r>
        <w:rPr>
          <w:rFonts w:ascii="Tahoma" w:eastAsia="Times New Roman" w:hAnsi="Tahoma" w:cs="Tahoma"/>
          <w:sz w:val="24"/>
          <w:szCs w:val="24"/>
        </w:rPr>
        <w:t xml:space="preserve"> tujuan penelitian ini yaitu:</w:t>
      </w:r>
    </w:p>
    <w:p w14:paraId="21059331" w14:textId="5A5C1B68" w:rsidR="00347B32" w:rsidRPr="00997FC5" w:rsidRDefault="00347B32" w:rsidP="00347B32">
      <w:pPr>
        <w:pStyle w:val="ListParagraph"/>
        <w:numPr>
          <w:ilvl w:val="0"/>
          <w:numId w:val="2"/>
        </w:numPr>
        <w:spacing w:after="0"/>
        <w:ind w:left="851"/>
        <w:jc w:val="both"/>
        <w:rPr>
          <w:rFonts w:ascii="Tahoma" w:eastAsia="Times New Roman" w:hAnsi="Tahoma" w:cs="Tahoma"/>
          <w:sz w:val="24"/>
          <w:szCs w:val="24"/>
        </w:rPr>
      </w:pPr>
      <w:r w:rsidRPr="00997FC5">
        <w:rPr>
          <w:rFonts w:ascii="Tahoma" w:eastAsia="Times New Roman" w:hAnsi="Tahoma" w:cs="Tahoma"/>
          <w:sz w:val="24"/>
          <w:szCs w:val="24"/>
        </w:rPr>
        <w:t>Merancang sistem</w:t>
      </w:r>
      <w:r>
        <w:rPr>
          <w:rFonts w:ascii="Tahoma" w:eastAsia="Times New Roman" w:hAnsi="Tahoma" w:cs="Tahoma"/>
          <w:sz w:val="24"/>
          <w:szCs w:val="24"/>
        </w:rPr>
        <w:t xml:space="preserve"> dan mengetahui alur sistem informasi manajemen aset pada PERUM Jasa Tirta I</w:t>
      </w:r>
    </w:p>
    <w:p w14:paraId="728B1CF4" w14:textId="77777777" w:rsidR="00347B32" w:rsidRDefault="00347B32" w:rsidP="00347B32">
      <w:pPr>
        <w:pStyle w:val="ListParagraph"/>
        <w:numPr>
          <w:ilvl w:val="0"/>
          <w:numId w:val="2"/>
        </w:numPr>
        <w:spacing w:after="0"/>
        <w:ind w:left="851"/>
        <w:jc w:val="both"/>
        <w:rPr>
          <w:rFonts w:ascii="Tahoma" w:eastAsia="Times New Roman" w:hAnsi="Tahoma" w:cs="Tahoma"/>
          <w:sz w:val="24"/>
          <w:szCs w:val="24"/>
        </w:rPr>
      </w:pPr>
      <w:r>
        <w:rPr>
          <w:rFonts w:ascii="Tahoma" w:eastAsia="Times New Roman" w:hAnsi="Tahoma" w:cs="Tahoma"/>
          <w:sz w:val="24"/>
          <w:szCs w:val="24"/>
        </w:rPr>
        <w:t>Mengetahui alur kerja sistem informasi manajemen aset pada PERUM Jasa Tirta I</w:t>
      </w:r>
    </w:p>
    <w:p w14:paraId="2C5CFCDF" w14:textId="1D44C6CB" w:rsidR="00347B32" w:rsidRPr="00347B32" w:rsidRDefault="00347B32" w:rsidP="00347B32">
      <w:pPr>
        <w:pStyle w:val="ListParagraph"/>
        <w:numPr>
          <w:ilvl w:val="0"/>
          <w:numId w:val="2"/>
        </w:numPr>
        <w:spacing w:after="0"/>
        <w:ind w:left="851"/>
        <w:jc w:val="both"/>
        <w:rPr>
          <w:rFonts w:ascii="Tahoma" w:eastAsia="Times New Roman" w:hAnsi="Tahoma" w:cs="Tahoma"/>
          <w:sz w:val="24"/>
          <w:szCs w:val="24"/>
        </w:rPr>
      </w:pPr>
      <w:r w:rsidRPr="00347B32">
        <w:rPr>
          <w:rFonts w:ascii="Tahoma" w:eastAsia="Times New Roman" w:hAnsi="Tahoma" w:cs="Tahoma"/>
          <w:sz w:val="24"/>
          <w:szCs w:val="24"/>
        </w:rPr>
        <w:lastRenderedPageBreak/>
        <w:t>Membangun sistem informasi manajemen aset pada PERUM Jasa Tirta I</w:t>
      </w:r>
    </w:p>
    <w:p w14:paraId="0F5EF373" w14:textId="454A595D" w:rsidR="00997FC5" w:rsidRPr="00997FC5" w:rsidRDefault="00347B32" w:rsidP="00997FC5">
      <w:pPr>
        <w:pStyle w:val="Heading2"/>
        <w:numPr>
          <w:ilvl w:val="1"/>
          <w:numId w:val="4"/>
        </w:numPr>
        <w:spacing w:line="276" w:lineRule="auto"/>
        <w:ind w:left="426" w:hanging="426"/>
        <w:jc w:val="both"/>
        <w:rPr>
          <w:rFonts w:ascii="Tahoma" w:hAnsi="Tahoma" w:cs="Tahoma"/>
          <w:b/>
          <w:bCs/>
          <w:color w:val="000000" w:themeColor="text1"/>
          <w:sz w:val="24"/>
          <w:szCs w:val="24"/>
          <w:lang w:val="id-ID"/>
        </w:rPr>
      </w:pPr>
      <w:r>
        <w:rPr>
          <w:rFonts w:ascii="Tahoma" w:hAnsi="Tahoma" w:cs="Tahoma"/>
          <w:b/>
          <w:bCs/>
          <w:color w:val="000000" w:themeColor="text1"/>
          <w:sz w:val="24"/>
          <w:szCs w:val="24"/>
        </w:rPr>
        <w:t>Manfaat</w:t>
      </w:r>
    </w:p>
    <w:p w14:paraId="381E5C00" w14:textId="77777777" w:rsidR="00347B32" w:rsidRPr="00347B32" w:rsidRDefault="00347B32" w:rsidP="001554AA">
      <w:pPr>
        <w:pStyle w:val="ListParagraph"/>
        <w:spacing w:line="360" w:lineRule="auto"/>
        <w:ind w:left="426"/>
        <w:jc w:val="both"/>
        <w:rPr>
          <w:rFonts w:ascii="Tahoma" w:hAnsi="Tahoma" w:cs="Tahoma"/>
          <w:sz w:val="24"/>
        </w:rPr>
      </w:pPr>
      <w:r w:rsidRPr="00347B32">
        <w:rPr>
          <w:rFonts w:ascii="Tahoma" w:hAnsi="Tahoma" w:cs="Tahoma"/>
          <w:sz w:val="24"/>
        </w:rPr>
        <w:t>Penelitian yang dilakukan diharapkan dapat memeberikan manfaat bagi seluruh pihak yang terlibat ataupun pihak yang berkepentingan, antara lain:</w:t>
      </w:r>
    </w:p>
    <w:p w14:paraId="7FBC3ABF" w14:textId="77777777" w:rsidR="00347B32" w:rsidRPr="00347B32" w:rsidRDefault="00347B32" w:rsidP="001554AA">
      <w:pPr>
        <w:pStyle w:val="ListParagraph"/>
        <w:numPr>
          <w:ilvl w:val="0"/>
          <w:numId w:val="17"/>
        </w:numPr>
        <w:spacing w:after="160" w:line="360" w:lineRule="auto"/>
        <w:jc w:val="both"/>
        <w:rPr>
          <w:rFonts w:ascii="Tahoma" w:hAnsi="Tahoma" w:cs="Tahoma"/>
          <w:sz w:val="24"/>
        </w:rPr>
      </w:pPr>
      <w:r w:rsidRPr="00347B32">
        <w:rPr>
          <w:rFonts w:ascii="Tahoma" w:hAnsi="Tahoma" w:cs="Tahoma"/>
          <w:sz w:val="24"/>
        </w:rPr>
        <w:t>Peneliti</w:t>
      </w:r>
    </w:p>
    <w:p w14:paraId="7326ADEA" w14:textId="77777777" w:rsidR="00347B32" w:rsidRPr="00347B32" w:rsidRDefault="00347B32" w:rsidP="001554AA">
      <w:pPr>
        <w:pStyle w:val="ListParagraph"/>
        <w:spacing w:line="360" w:lineRule="auto"/>
        <w:ind w:left="1080"/>
        <w:jc w:val="both"/>
        <w:rPr>
          <w:rFonts w:ascii="Tahoma" w:hAnsi="Tahoma" w:cs="Tahoma"/>
          <w:sz w:val="24"/>
        </w:rPr>
      </w:pPr>
      <w:r w:rsidRPr="00347B32">
        <w:rPr>
          <w:rFonts w:ascii="Tahoma" w:hAnsi="Tahoma" w:cs="Tahoma"/>
          <w:sz w:val="24"/>
        </w:rPr>
        <w:t xml:space="preserve">Memberikan sumber pengetahuan tentang sistem informasi manajemen dan pengetahuan tentang </w:t>
      </w:r>
      <w:r w:rsidRPr="00347B32">
        <w:rPr>
          <w:rFonts w:ascii="Tahoma" w:hAnsi="Tahoma" w:cs="Tahoma"/>
          <w:i/>
          <w:sz w:val="24"/>
        </w:rPr>
        <w:t xml:space="preserve">framework Adonis JS </w:t>
      </w:r>
      <w:r w:rsidRPr="00347B32">
        <w:rPr>
          <w:rFonts w:ascii="Tahoma" w:hAnsi="Tahoma" w:cs="Tahoma"/>
          <w:sz w:val="24"/>
        </w:rPr>
        <w:t>dan dalam segi pengelaman dapat memperaktikan ilmu yang sudah didapat dalam sebuah sistem yang dapat digunakan orang banyak.</w:t>
      </w:r>
    </w:p>
    <w:p w14:paraId="2DEAE604" w14:textId="77777777" w:rsidR="00347B32" w:rsidRPr="00347B32" w:rsidRDefault="00347B32" w:rsidP="001554AA">
      <w:pPr>
        <w:pStyle w:val="ListParagraph"/>
        <w:numPr>
          <w:ilvl w:val="0"/>
          <w:numId w:val="17"/>
        </w:numPr>
        <w:spacing w:after="160" w:line="360" w:lineRule="auto"/>
        <w:jc w:val="both"/>
        <w:rPr>
          <w:rFonts w:ascii="Tahoma" w:hAnsi="Tahoma" w:cs="Tahoma"/>
          <w:sz w:val="24"/>
        </w:rPr>
      </w:pPr>
      <w:r w:rsidRPr="00347B32">
        <w:rPr>
          <w:rFonts w:ascii="Tahoma" w:hAnsi="Tahoma" w:cs="Tahoma"/>
          <w:sz w:val="24"/>
        </w:rPr>
        <w:t>Bagi perusahaan</w:t>
      </w:r>
    </w:p>
    <w:p w14:paraId="2786F29C" w14:textId="77777777" w:rsidR="00347B32" w:rsidRPr="00347B32" w:rsidRDefault="00347B32" w:rsidP="001554AA">
      <w:pPr>
        <w:pStyle w:val="ListParagraph"/>
        <w:spacing w:line="360" w:lineRule="auto"/>
        <w:ind w:left="1080"/>
        <w:jc w:val="both"/>
        <w:rPr>
          <w:rFonts w:ascii="Tahoma" w:hAnsi="Tahoma" w:cs="Tahoma"/>
          <w:sz w:val="24"/>
        </w:rPr>
      </w:pPr>
      <w:r w:rsidRPr="00347B32">
        <w:rPr>
          <w:rFonts w:ascii="Tahoma" w:hAnsi="Tahoma" w:cs="Tahoma"/>
          <w:sz w:val="24"/>
        </w:rPr>
        <w:t>Penelitian ini diharapkan dapat menjadi pertimbangan untuk membuat pengelolahan data asset yang lebih baik dan bisa digunakan untuk memutuskan kebijakan yang berhubungan dengan pengelolahan data agar mempercepat pengelolan data aset</w:t>
      </w:r>
    </w:p>
    <w:p w14:paraId="7F160543" w14:textId="77777777" w:rsidR="00347B32" w:rsidRPr="00347B32" w:rsidRDefault="00347B32" w:rsidP="001554AA">
      <w:pPr>
        <w:pStyle w:val="ListParagraph"/>
        <w:numPr>
          <w:ilvl w:val="0"/>
          <w:numId w:val="17"/>
        </w:numPr>
        <w:spacing w:after="160" w:line="360" w:lineRule="auto"/>
        <w:jc w:val="both"/>
        <w:rPr>
          <w:rFonts w:ascii="Tahoma" w:hAnsi="Tahoma" w:cs="Tahoma"/>
          <w:sz w:val="24"/>
        </w:rPr>
      </w:pPr>
      <w:r w:rsidRPr="00347B32">
        <w:rPr>
          <w:rFonts w:ascii="Tahoma" w:hAnsi="Tahoma" w:cs="Tahoma"/>
          <w:sz w:val="24"/>
        </w:rPr>
        <w:t>Bagi pembaca</w:t>
      </w:r>
    </w:p>
    <w:p w14:paraId="0AD4DD32" w14:textId="77777777" w:rsidR="00347B32" w:rsidRPr="00347B32" w:rsidRDefault="00347B32" w:rsidP="001554AA">
      <w:pPr>
        <w:pStyle w:val="ListParagraph"/>
        <w:spacing w:line="360" w:lineRule="auto"/>
        <w:ind w:left="1080"/>
        <w:jc w:val="both"/>
        <w:rPr>
          <w:rFonts w:ascii="Tahoma" w:hAnsi="Tahoma" w:cs="Tahoma"/>
          <w:sz w:val="24"/>
        </w:rPr>
      </w:pPr>
      <w:r w:rsidRPr="00347B32">
        <w:rPr>
          <w:rFonts w:ascii="Tahoma" w:hAnsi="Tahoma" w:cs="Tahoma"/>
          <w:sz w:val="24"/>
        </w:rPr>
        <w:t>Memberikan tambahan ilmu pengetahuan tentang literature sistem informasi manajemen, khususnya dalam hal pengelolahan data agar lebih efektif. Selain itu dapat memeberikan gambaran bagaimana sistem informasi manajamen berjalan.</w:t>
      </w:r>
    </w:p>
    <w:p w14:paraId="70D8CD67" w14:textId="0FFD1524" w:rsidR="00183747" w:rsidRPr="00F91A4F" w:rsidRDefault="00183747" w:rsidP="008E3C89">
      <w:pPr>
        <w:spacing w:line="276" w:lineRule="auto"/>
        <w:rPr>
          <w:rFonts w:ascii="Tahoma" w:hAnsi="Tahoma" w:cs="Tahoma"/>
          <w:color w:val="000000" w:themeColor="text1"/>
          <w:sz w:val="24"/>
          <w:szCs w:val="24"/>
          <w:lang w:val="id-ID"/>
        </w:rPr>
      </w:pPr>
    </w:p>
    <w:p w14:paraId="0799C5BA" w14:textId="4D10CB14" w:rsidR="00FD5078" w:rsidRPr="00F91A4F" w:rsidRDefault="00FD5078" w:rsidP="008E3C89">
      <w:pPr>
        <w:spacing w:line="276" w:lineRule="auto"/>
        <w:rPr>
          <w:rFonts w:ascii="Tahoma" w:hAnsi="Tahoma" w:cs="Tahoma"/>
          <w:color w:val="000000" w:themeColor="text1"/>
          <w:sz w:val="24"/>
          <w:szCs w:val="24"/>
          <w:lang w:val="id-ID"/>
        </w:rPr>
      </w:pPr>
      <w:r w:rsidRPr="00F91A4F">
        <w:rPr>
          <w:rFonts w:ascii="Tahoma" w:hAnsi="Tahoma" w:cs="Tahoma"/>
          <w:color w:val="000000" w:themeColor="text1"/>
          <w:sz w:val="24"/>
          <w:szCs w:val="24"/>
          <w:lang w:val="id-ID"/>
        </w:rPr>
        <w:br w:type="page"/>
      </w:r>
    </w:p>
    <w:p w14:paraId="77445955" w14:textId="5B0BCB4E" w:rsidR="00843DF1" w:rsidRDefault="00183747" w:rsidP="008E3C89">
      <w:pPr>
        <w:pStyle w:val="Heading1"/>
        <w:spacing w:line="276"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lastRenderedPageBreak/>
        <w:t>BAB II</w:t>
      </w:r>
      <w:r w:rsidRPr="00F91A4F">
        <w:rPr>
          <w:rFonts w:ascii="Tahoma" w:hAnsi="Tahoma" w:cs="Tahoma"/>
          <w:b/>
          <w:bCs/>
          <w:color w:val="000000" w:themeColor="text1"/>
          <w:sz w:val="24"/>
          <w:szCs w:val="24"/>
        </w:rPr>
        <w:br/>
      </w:r>
      <w:r w:rsidR="00D83E51">
        <w:rPr>
          <w:rFonts w:ascii="Tahoma" w:hAnsi="Tahoma" w:cs="Tahoma"/>
          <w:b/>
          <w:bCs/>
          <w:color w:val="000000" w:themeColor="text1"/>
          <w:sz w:val="24"/>
          <w:szCs w:val="24"/>
        </w:rPr>
        <w:t>KAJIAN PUSTAKA</w:t>
      </w:r>
    </w:p>
    <w:p w14:paraId="6E834B58" w14:textId="77777777" w:rsidR="008E3C89" w:rsidRPr="008E3C89" w:rsidRDefault="008E3C89" w:rsidP="008E3C89"/>
    <w:p w14:paraId="7B2FD1BB" w14:textId="2126D12D" w:rsidR="007F17C2" w:rsidRDefault="007F17C2"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t xml:space="preserve">Sistem </w:t>
      </w:r>
    </w:p>
    <w:p w14:paraId="47E575A5" w14:textId="77777777" w:rsidR="003F131A" w:rsidRDefault="003F131A" w:rsidP="00C550D5">
      <w:pPr>
        <w:pStyle w:val="ListParagraph"/>
        <w:ind w:firstLine="720"/>
        <w:jc w:val="both"/>
        <w:rPr>
          <w:rFonts w:ascii="Tahoma" w:hAnsi="Tahoma" w:cs="Tahoma"/>
          <w:sz w:val="24"/>
        </w:rPr>
      </w:pPr>
      <w:r w:rsidRPr="007F17C2">
        <w:rPr>
          <w:rFonts w:ascii="Tahoma" w:hAnsi="Tahoma" w:cs="Tahoma"/>
          <w:sz w:val="24"/>
        </w:rPr>
        <w:t xml:space="preserve">Sistem dapat diartikan sebagai suatu kumpulan atau himpunan dari </w:t>
      </w:r>
      <w:proofErr w:type="gramStart"/>
      <w:r w:rsidRPr="007F17C2">
        <w:rPr>
          <w:rFonts w:ascii="Tahoma" w:hAnsi="Tahoma" w:cs="Tahoma"/>
          <w:sz w:val="24"/>
        </w:rPr>
        <w:t>unsur,komponen</w:t>
      </w:r>
      <w:proofErr w:type="gramEnd"/>
      <w:r w:rsidRPr="007F17C2">
        <w:rPr>
          <w:rFonts w:ascii="Tahoma" w:hAnsi="Tahoma" w:cs="Tahoma"/>
          <w:sz w:val="24"/>
        </w:rPr>
        <w:t xml:space="preserve"> atau variable yang terorganisir, seling berinteraksi satu sama lain, saling ketergantungan dan memiliki keterpaduan yang kompleks. Teori sistem secara umum diuraikan pertama kali oleh </w:t>
      </w:r>
      <w:r w:rsidRPr="007F17C2">
        <w:rPr>
          <w:rFonts w:ascii="Tahoma" w:hAnsi="Tahoma" w:cs="Tahoma"/>
          <w:i/>
          <w:sz w:val="24"/>
        </w:rPr>
        <w:t>Kenneth Boulding</w:t>
      </w:r>
      <w:r w:rsidRPr="007F17C2">
        <w:rPr>
          <w:rFonts w:ascii="Tahoma" w:hAnsi="Tahoma" w:cs="Tahoma"/>
          <w:sz w:val="24"/>
        </w:rPr>
        <w:t>, yang menekankan pentingnya perhatian terhadap setiap bagian yang membentuk sebuah sistem</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10","uris":["http://www.mendeley.com/documents/?uuid=62391492-8231-4c13-bcea-2e72920c881a"]}],"mendeley":{"formattedCitation":"(Sutabri, 2012, p. 10)","plainTextFormattedCitation":"(Sutabri, 2012, p. 10)","previouslyFormattedCitation":"(Sutabri, 2012, p. 10)"},"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10)</w:t>
      </w:r>
      <w:r>
        <w:rPr>
          <w:rFonts w:ascii="Tahoma" w:hAnsi="Tahoma" w:cs="Tahoma"/>
          <w:sz w:val="24"/>
        </w:rPr>
        <w:fldChar w:fldCharType="end"/>
      </w:r>
      <w:r w:rsidRPr="007F17C2">
        <w:rPr>
          <w:rFonts w:ascii="Tahoma" w:hAnsi="Tahoma" w:cs="Tahoma"/>
          <w:sz w:val="24"/>
        </w:rPr>
        <w:t xml:space="preserve">. </w:t>
      </w:r>
    </w:p>
    <w:p w14:paraId="48DF1FF2" w14:textId="77777777" w:rsidR="003F131A" w:rsidRPr="003F131A" w:rsidRDefault="003F131A" w:rsidP="00C550D5">
      <w:pPr>
        <w:pStyle w:val="ListParagraph"/>
        <w:ind w:firstLine="720"/>
        <w:jc w:val="both"/>
        <w:rPr>
          <w:rFonts w:ascii="Tahoma" w:hAnsi="Tahoma" w:cs="Tahoma"/>
          <w:sz w:val="24"/>
        </w:rPr>
      </w:pPr>
      <w:r w:rsidRPr="007F17C2">
        <w:rPr>
          <w:rFonts w:ascii="Tahoma" w:hAnsi="Tahoma" w:cs="Tahoma"/>
          <w:sz w:val="24"/>
        </w:rPr>
        <w:t xml:space="preserve">Teori sistem melahirkan konsep konsep futuristic. Salah satu konsep yang terkenal adalah konsep sibernetika </w:t>
      </w:r>
      <w:r w:rsidRPr="007F17C2">
        <w:rPr>
          <w:rFonts w:ascii="Tahoma" w:hAnsi="Tahoma" w:cs="Tahoma"/>
          <w:i/>
          <w:sz w:val="24"/>
        </w:rPr>
        <w:t>(cybernetics)</w:t>
      </w:r>
      <w:r w:rsidRPr="007F17C2">
        <w:rPr>
          <w:rFonts w:ascii="Tahoma" w:hAnsi="Tahoma" w:cs="Tahoma"/>
          <w:sz w:val="24"/>
        </w:rPr>
        <w:t xml:space="preserve">. Konsep ini berkaitan dengan upaya yang menerapkan kedisiplinan, yaitu ilmu </w:t>
      </w:r>
      <w:proofErr w:type="gramStart"/>
      <w:r w:rsidRPr="007F17C2">
        <w:rPr>
          <w:rFonts w:ascii="Tahoma" w:hAnsi="Tahoma" w:cs="Tahoma"/>
          <w:sz w:val="24"/>
        </w:rPr>
        <w:t>perilaku,fisika</w:t>
      </w:r>
      <w:proofErr w:type="gramEnd"/>
      <w:r w:rsidRPr="007F17C2">
        <w:rPr>
          <w:rFonts w:ascii="Tahoma" w:hAnsi="Tahoma" w:cs="Tahoma"/>
          <w:sz w:val="24"/>
        </w:rPr>
        <w:t xml:space="preserve">,biologi dan teknik. Oleh karena itu, sistem ini sering berkaitan dengan usaha usaha yang dilakukan oleh manusia sehingga melahirkan </w:t>
      </w:r>
      <w:r w:rsidRPr="007F17C2">
        <w:rPr>
          <w:rFonts w:ascii="Tahoma" w:hAnsi="Tahoma" w:cs="Tahoma"/>
          <w:i/>
          <w:sz w:val="24"/>
        </w:rPr>
        <w:t>study</w:t>
      </w:r>
      <w:r w:rsidRPr="007F17C2">
        <w:rPr>
          <w:rFonts w:ascii="Tahoma" w:hAnsi="Tahoma" w:cs="Tahoma"/>
          <w:sz w:val="24"/>
        </w:rPr>
        <w:t xml:space="preserve"> tentang robotika,kecerdasan buatan </w:t>
      </w:r>
      <w:r w:rsidRPr="007F17C2">
        <w:rPr>
          <w:rFonts w:ascii="Tahoma" w:hAnsi="Tahoma" w:cs="Tahoma"/>
          <w:i/>
          <w:sz w:val="24"/>
        </w:rPr>
        <w:t>(Artificaial Intelegance)</w:t>
      </w:r>
      <w:r w:rsidRPr="007F17C2">
        <w:rPr>
          <w:rFonts w:ascii="Tahoma" w:hAnsi="Tahoma" w:cs="Tahoma"/>
          <w:sz w:val="24"/>
        </w:rPr>
        <w:t xml:space="preserve">,masukan </w:t>
      </w:r>
      <w:r w:rsidRPr="007F17C2">
        <w:rPr>
          <w:rFonts w:ascii="Tahoma" w:hAnsi="Tahoma" w:cs="Tahoma"/>
          <w:i/>
          <w:sz w:val="24"/>
        </w:rPr>
        <w:t>(input)</w:t>
      </w:r>
      <w:r w:rsidRPr="007F17C2">
        <w:rPr>
          <w:rFonts w:ascii="Tahoma" w:hAnsi="Tahoma" w:cs="Tahoma"/>
          <w:sz w:val="24"/>
        </w:rPr>
        <w:t xml:space="preserve">, pengolahan </w:t>
      </w:r>
      <w:r w:rsidRPr="007F17C2">
        <w:rPr>
          <w:rFonts w:ascii="Tahoma" w:hAnsi="Tahoma" w:cs="Tahoma"/>
          <w:i/>
          <w:sz w:val="24"/>
        </w:rPr>
        <w:t>(processing)</w:t>
      </w:r>
      <w:r w:rsidRPr="007F17C2">
        <w:rPr>
          <w:rFonts w:ascii="Tahoma" w:hAnsi="Tahoma" w:cs="Tahoma"/>
          <w:sz w:val="24"/>
        </w:rPr>
        <w:t xml:space="preserve">, dan keluaran </w:t>
      </w:r>
      <w:r w:rsidRPr="007F17C2">
        <w:rPr>
          <w:rFonts w:ascii="Tahoma" w:hAnsi="Tahoma" w:cs="Tahoma"/>
          <w:i/>
          <w:sz w:val="24"/>
        </w:rPr>
        <w:t>(output)</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10","uris":["http://www.mendeley.com/documents/?uuid=62391492-8231-4c13-bcea-2e72920c881a"]}],"mendeley":{"formattedCitation":"(Sutabri, 2012, p. 10)","plainTextFormattedCitation":"(Sutabri, 2012, p. 10)","previouslyFormattedCitation":"(Sutabri, 2012, p. 10)"},"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10)</w:t>
      </w:r>
      <w:r>
        <w:rPr>
          <w:rFonts w:ascii="Tahoma" w:hAnsi="Tahoma" w:cs="Tahoma"/>
          <w:sz w:val="24"/>
        </w:rPr>
        <w:fldChar w:fldCharType="end"/>
      </w:r>
      <w:r>
        <w:rPr>
          <w:rFonts w:ascii="Tahoma" w:hAnsi="Tahoma" w:cs="Tahoma"/>
          <w:sz w:val="24"/>
        </w:rPr>
        <w:t>.</w:t>
      </w:r>
    </w:p>
    <w:p w14:paraId="32D95B0F" w14:textId="77777777" w:rsidR="003F131A" w:rsidRDefault="003F131A" w:rsidP="00C550D5">
      <w:pPr>
        <w:pStyle w:val="ListParagraph"/>
        <w:ind w:firstLine="720"/>
        <w:jc w:val="both"/>
        <w:rPr>
          <w:rFonts w:ascii="Tahoma" w:hAnsi="Tahoma" w:cs="Tahoma"/>
          <w:sz w:val="24"/>
        </w:rPr>
      </w:pPr>
      <w:r w:rsidRPr="007F17C2">
        <w:rPr>
          <w:rFonts w:ascii="Tahoma" w:hAnsi="Tahoma" w:cs="Tahoma"/>
          <w:sz w:val="24"/>
        </w:rPr>
        <w:t xml:space="preserve">Sistem dapat terdiri atas bagian bagian atau </w:t>
      </w:r>
      <w:proofErr w:type="gramStart"/>
      <w:r w:rsidRPr="007F17C2">
        <w:rPr>
          <w:rFonts w:ascii="Tahoma" w:hAnsi="Tahoma" w:cs="Tahoma"/>
          <w:sz w:val="24"/>
        </w:rPr>
        <w:t>komponen  yang</w:t>
      </w:r>
      <w:proofErr w:type="gramEnd"/>
      <w:r w:rsidRPr="007F17C2">
        <w:rPr>
          <w:rFonts w:ascii="Tahoma" w:hAnsi="Tahoma" w:cs="Tahoma"/>
          <w:sz w:val="24"/>
        </w:rPr>
        <w:t xml:space="preserve"> terpadu untuk satu tujuan. Model dasar dari sistem adalah adanya </w:t>
      </w:r>
      <w:proofErr w:type="gramStart"/>
      <w:r w:rsidRPr="007F17C2">
        <w:rPr>
          <w:rFonts w:ascii="Tahoma" w:hAnsi="Tahoma" w:cs="Tahoma"/>
          <w:i/>
          <w:sz w:val="24"/>
        </w:rPr>
        <w:t>input,processing</w:t>
      </w:r>
      <w:proofErr w:type="gramEnd"/>
      <w:r w:rsidRPr="007F17C2">
        <w:rPr>
          <w:rFonts w:ascii="Tahoma" w:hAnsi="Tahoma" w:cs="Tahoma"/>
          <w:i/>
          <w:sz w:val="24"/>
        </w:rPr>
        <w:t>,output.</w:t>
      </w:r>
      <w:r w:rsidRPr="007F17C2">
        <w:rPr>
          <w:rFonts w:ascii="Tahoma" w:hAnsi="Tahoma" w:cs="Tahoma"/>
          <w:sz w:val="24"/>
        </w:rPr>
        <w:t xml:space="preserve"> Akan tetapi,sistem dapat berkembang hingga dapat menyertakan media penyimpanan</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11","uris":["http://www.mendeley.com/documents/?uuid=62391492-8231-4c13-bcea-2e72920c881a"]}],"mendeley":{"formattedCitation":"(Sutabri, 2012, p. 11)","plainTextFormattedCitation":"(Sutabri, 2012, p. 11)","previouslyFormattedCitation":"(Sutabri, 2012, p. 11)"},"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11)</w:t>
      </w:r>
      <w:r>
        <w:rPr>
          <w:rFonts w:ascii="Tahoma" w:hAnsi="Tahoma" w:cs="Tahoma"/>
          <w:sz w:val="24"/>
        </w:rPr>
        <w:fldChar w:fldCharType="end"/>
      </w:r>
      <w:r w:rsidRPr="007F17C2">
        <w:rPr>
          <w:rFonts w:ascii="Tahoma" w:hAnsi="Tahoma" w:cs="Tahoma"/>
          <w:sz w:val="24"/>
        </w:rPr>
        <w:t>.</w:t>
      </w:r>
    </w:p>
    <w:p w14:paraId="5787279D" w14:textId="4EB1A22C" w:rsidR="003F131A" w:rsidRPr="007F17C2" w:rsidRDefault="003F131A" w:rsidP="00C550D5">
      <w:pPr>
        <w:pStyle w:val="ListParagraph"/>
        <w:ind w:firstLine="720"/>
        <w:jc w:val="both"/>
        <w:rPr>
          <w:rFonts w:ascii="Tahoma" w:hAnsi="Tahoma" w:cs="Tahoma"/>
          <w:color w:val="000000" w:themeColor="text1"/>
          <w:sz w:val="24"/>
          <w:szCs w:val="24"/>
        </w:rPr>
      </w:pPr>
      <w:r w:rsidRPr="007F17C2">
        <w:rPr>
          <w:rFonts w:ascii="Tahoma" w:hAnsi="Tahoma" w:cs="Tahoma"/>
          <w:sz w:val="24"/>
        </w:rPr>
        <w:t>Sebuah sistem mempunyai karakteristik atau sifat sifat yang dapat mencirikan bahwa hal tersebut dapat dikatakan sebagai sebuah sistem, berikut karakteristik sistem</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20","uris":["http://www.mendeley.com/documents/?uuid=62391492-8231-4c13-bcea-2e72920c881a"]}],"mendeley":{"formattedCitation":"(Sutabri, 2012, p. 20)","plainTextFormattedCitation":"(Sutabri, 2012, p. 20)","previouslyFormattedCitation":"(Sutabri, 2012, p. 20)"},"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20)</w:t>
      </w:r>
      <w:r>
        <w:rPr>
          <w:rFonts w:ascii="Tahoma" w:hAnsi="Tahoma" w:cs="Tahoma"/>
          <w:sz w:val="24"/>
        </w:rPr>
        <w:fldChar w:fldCharType="end"/>
      </w:r>
      <w:r w:rsidRPr="007F17C2">
        <w:rPr>
          <w:rFonts w:ascii="Tahoma" w:hAnsi="Tahoma" w:cs="Tahoma"/>
          <w:sz w:val="24"/>
        </w:rPr>
        <w:t>:</w:t>
      </w:r>
    </w:p>
    <w:p w14:paraId="770791B7" w14:textId="77777777" w:rsidR="003F131A" w:rsidRPr="007F17C2"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Komponen Sistem </w:t>
      </w:r>
      <w:r>
        <w:rPr>
          <w:rFonts w:ascii="Tahoma" w:hAnsi="Tahoma" w:cs="Tahoma"/>
          <w:i/>
          <w:sz w:val="24"/>
        </w:rPr>
        <w:t>(Components)</w:t>
      </w:r>
    </w:p>
    <w:p w14:paraId="786E17F5" w14:textId="77777777" w:rsidR="003F131A" w:rsidRDefault="003F131A" w:rsidP="00C550D5">
      <w:pPr>
        <w:pStyle w:val="ListParagraph"/>
        <w:tabs>
          <w:tab w:val="left" w:pos="851"/>
          <w:tab w:val="left" w:pos="1560"/>
        </w:tabs>
        <w:spacing w:after="160" w:line="259" w:lineRule="auto"/>
        <w:ind w:left="1560"/>
        <w:jc w:val="both"/>
        <w:rPr>
          <w:rFonts w:ascii="Tahoma" w:hAnsi="Tahoma" w:cs="Tahoma"/>
          <w:sz w:val="24"/>
        </w:rPr>
      </w:pPr>
      <w:r w:rsidRPr="007F17C2">
        <w:rPr>
          <w:rFonts w:ascii="Tahoma" w:hAnsi="Tahoma" w:cs="Tahoma"/>
          <w:sz w:val="24"/>
        </w:rPr>
        <w:t>Suatu sistem terdiri dari beberapa komponen yang saling berinteraksi dan bekerja sama untuk membentuk satu kesatuan yang kompleks. Komponen komponen tersebut dapat berupa sistem ataupun subsistem</w:t>
      </w:r>
      <w:r>
        <w:rPr>
          <w:rFonts w:ascii="Tahoma" w:hAnsi="Tahoma" w:cs="Tahoma"/>
          <w:sz w:val="24"/>
        </w:rPr>
        <w:t>.</w:t>
      </w:r>
    </w:p>
    <w:p w14:paraId="329A0339" w14:textId="77777777" w:rsidR="003F131A" w:rsidRPr="007F17C2" w:rsidRDefault="003F131A" w:rsidP="00C550D5">
      <w:pPr>
        <w:pStyle w:val="ListParagraph"/>
        <w:tabs>
          <w:tab w:val="left" w:pos="851"/>
          <w:tab w:val="left" w:pos="1560"/>
        </w:tabs>
        <w:spacing w:after="160" w:line="259" w:lineRule="auto"/>
        <w:ind w:left="1560"/>
        <w:jc w:val="both"/>
        <w:rPr>
          <w:rFonts w:ascii="Tahoma" w:hAnsi="Tahoma" w:cs="Tahoma"/>
          <w:sz w:val="24"/>
        </w:rPr>
      </w:pPr>
    </w:p>
    <w:p w14:paraId="597A66DD" w14:textId="77777777" w:rsidR="003F131A" w:rsidRPr="00C420A9"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Batasan Sistem </w:t>
      </w:r>
      <w:r>
        <w:rPr>
          <w:rFonts w:ascii="Tahoma" w:hAnsi="Tahoma" w:cs="Tahoma"/>
          <w:i/>
          <w:sz w:val="24"/>
        </w:rPr>
        <w:t>(Boundary)</w:t>
      </w:r>
    </w:p>
    <w:p w14:paraId="47C91F3A"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Ruang lingkup sistem adalah daerah yang akan membatasi interaksi antara satu sistem dengan sistem yang lain. Batasan sistem ini dipandang sebagai satu kesatuan yang tidak dapat dipisahkan.</w:t>
      </w:r>
    </w:p>
    <w:p w14:paraId="09BFBFFA" w14:textId="77777777" w:rsidR="003F131A" w:rsidRDefault="003F131A" w:rsidP="00C550D5">
      <w:pPr>
        <w:pStyle w:val="ListParagraph"/>
        <w:tabs>
          <w:tab w:val="left" w:pos="851"/>
          <w:tab w:val="left" w:pos="1560"/>
        </w:tabs>
        <w:ind w:left="1560"/>
        <w:jc w:val="both"/>
        <w:rPr>
          <w:rFonts w:ascii="Tahoma" w:hAnsi="Tahoma" w:cs="Tahoma"/>
          <w:sz w:val="24"/>
        </w:rPr>
      </w:pPr>
    </w:p>
    <w:p w14:paraId="1C348D60" w14:textId="77777777" w:rsidR="003F131A" w:rsidRPr="004B0C53"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Lingkungan Luar Sistem </w:t>
      </w:r>
      <w:r>
        <w:rPr>
          <w:rFonts w:ascii="Tahoma" w:hAnsi="Tahoma" w:cs="Tahoma"/>
          <w:i/>
          <w:sz w:val="24"/>
        </w:rPr>
        <w:t>(Evirontment)</w:t>
      </w:r>
    </w:p>
    <w:p w14:paraId="27204E27"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lastRenderedPageBreak/>
        <w:t>Suatu bentuk yang ada di luar ruang lingkup atau batasan sistem yang mempengaruhi operasi sistem tersebut. Lingkungan luar sistem dapat bersifat menguntungan dan merugikan. Apabila bentuknya merugikan harus dikendalikan, jika tidak dikendalikan maka akan dapat merugikan sistem.</w:t>
      </w:r>
    </w:p>
    <w:p w14:paraId="1D630370"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 xml:space="preserve"> </w:t>
      </w:r>
    </w:p>
    <w:p w14:paraId="7A87AE49" w14:textId="77777777" w:rsidR="003F131A" w:rsidRPr="004B0C53"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Penghubung Sistem </w:t>
      </w:r>
      <w:r>
        <w:rPr>
          <w:rFonts w:ascii="Tahoma" w:hAnsi="Tahoma" w:cs="Tahoma"/>
          <w:i/>
          <w:sz w:val="24"/>
        </w:rPr>
        <w:t>(interface)</w:t>
      </w:r>
    </w:p>
    <w:p w14:paraId="4236151D"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Media yang akan menghubungan antara sistem dengan subsistem yang lain. Penghubungan ini akan memungkinkan sumber daya mengalir dari satu subsitem ke subsistem lain. Dengan demikian, dapat terjadi suatu integrase sistem yang membentuk satu kesatuan.</w:t>
      </w:r>
    </w:p>
    <w:p w14:paraId="2FD4D746" w14:textId="77777777" w:rsidR="003F131A" w:rsidRDefault="003F131A" w:rsidP="00C550D5">
      <w:pPr>
        <w:pStyle w:val="ListParagraph"/>
        <w:tabs>
          <w:tab w:val="left" w:pos="851"/>
          <w:tab w:val="left" w:pos="1560"/>
        </w:tabs>
        <w:ind w:left="1560"/>
        <w:jc w:val="both"/>
        <w:rPr>
          <w:rFonts w:ascii="Tahoma" w:hAnsi="Tahoma" w:cs="Tahoma"/>
          <w:sz w:val="24"/>
        </w:rPr>
      </w:pPr>
    </w:p>
    <w:p w14:paraId="135354D3" w14:textId="77777777" w:rsidR="003F131A" w:rsidRPr="009221FC"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Masukan Sistem </w:t>
      </w:r>
      <w:r>
        <w:rPr>
          <w:rFonts w:ascii="Tahoma" w:hAnsi="Tahoma" w:cs="Tahoma"/>
          <w:i/>
          <w:sz w:val="24"/>
        </w:rPr>
        <w:t>(input)</w:t>
      </w:r>
    </w:p>
    <w:p w14:paraId="7EE9E58F"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 xml:space="preserve">Energi yang dimasukan ke dalam sistem dapat berupa pemeliharaan </w:t>
      </w:r>
      <w:r>
        <w:rPr>
          <w:rFonts w:ascii="Tahoma" w:hAnsi="Tahoma" w:cs="Tahoma"/>
          <w:i/>
          <w:sz w:val="24"/>
        </w:rPr>
        <w:t>(maintenance input)</w:t>
      </w:r>
      <w:r>
        <w:rPr>
          <w:rFonts w:ascii="Tahoma" w:hAnsi="Tahoma" w:cs="Tahoma"/>
          <w:sz w:val="24"/>
        </w:rPr>
        <w:t xml:space="preserve"> dan sinyal</w:t>
      </w:r>
      <w:r>
        <w:rPr>
          <w:rFonts w:ascii="Tahoma" w:hAnsi="Tahoma" w:cs="Tahoma"/>
          <w:i/>
          <w:sz w:val="24"/>
        </w:rPr>
        <w:t xml:space="preserve"> (signal input)</w:t>
      </w:r>
      <w:r>
        <w:rPr>
          <w:rFonts w:ascii="Tahoma" w:hAnsi="Tahoma" w:cs="Tahoma"/>
          <w:sz w:val="24"/>
        </w:rPr>
        <w:t xml:space="preserve">. Salah satu contoh adalah sistem computer pada program. Program adalah </w:t>
      </w:r>
      <w:r w:rsidRPr="00A61E19">
        <w:rPr>
          <w:rFonts w:ascii="Tahoma" w:hAnsi="Tahoma" w:cs="Tahoma"/>
          <w:i/>
          <w:sz w:val="24"/>
        </w:rPr>
        <w:t>maintenance input</w:t>
      </w:r>
      <w:r>
        <w:rPr>
          <w:rFonts w:ascii="Tahoma" w:hAnsi="Tahoma" w:cs="Tahoma"/>
          <w:sz w:val="24"/>
        </w:rPr>
        <w:t xml:space="preserve"> yang digunakan untuk mengoperasikan komputernya dan data sebagai </w:t>
      </w:r>
      <w:r>
        <w:rPr>
          <w:rFonts w:ascii="Tahoma" w:hAnsi="Tahoma" w:cs="Tahoma"/>
          <w:i/>
          <w:sz w:val="24"/>
        </w:rPr>
        <w:t xml:space="preserve">signal input </w:t>
      </w:r>
      <w:proofErr w:type="gramStart"/>
      <w:r>
        <w:rPr>
          <w:rFonts w:ascii="Tahoma" w:hAnsi="Tahoma" w:cs="Tahoma"/>
          <w:sz w:val="24"/>
        </w:rPr>
        <w:t>untuk  dioleh</w:t>
      </w:r>
      <w:proofErr w:type="gramEnd"/>
      <w:r>
        <w:rPr>
          <w:rFonts w:ascii="Tahoma" w:hAnsi="Tahoma" w:cs="Tahoma"/>
          <w:sz w:val="24"/>
        </w:rPr>
        <w:t xml:space="preserve"> menjadi informasi.</w:t>
      </w:r>
    </w:p>
    <w:p w14:paraId="6E18A704" w14:textId="77777777" w:rsidR="003F131A" w:rsidRDefault="003F131A" w:rsidP="00C550D5">
      <w:pPr>
        <w:pStyle w:val="ListParagraph"/>
        <w:tabs>
          <w:tab w:val="left" w:pos="851"/>
          <w:tab w:val="left" w:pos="1560"/>
        </w:tabs>
        <w:ind w:left="1560"/>
        <w:jc w:val="both"/>
        <w:rPr>
          <w:rFonts w:ascii="Tahoma" w:hAnsi="Tahoma" w:cs="Tahoma"/>
          <w:sz w:val="24"/>
        </w:rPr>
      </w:pPr>
    </w:p>
    <w:p w14:paraId="42CC3F43" w14:textId="77777777" w:rsidR="003F131A" w:rsidRPr="00A61E19"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Keluaran Sistem </w:t>
      </w:r>
      <w:r>
        <w:rPr>
          <w:rFonts w:ascii="Tahoma" w:hAnsi="Tahoma" w:cs="Tahoma"/>
          <w:i/>
          <w:sz w:val="24"/>
        </w:rPr>
        <w:t>(output)</w:t>
      </w:r>
    </w:p>
    <w:p w14:paraId="30A3BC17" w14:textId="77777777" w:rsidR="003F131A"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 xml:space="preserve">Hasil energy yang diolah dan diklarifikasikan menjadi </w:t>
      </w:r>
      <w:r>
        <w:rPr>
          <w:rFonts w:ascii="Tahoma" w:hAnsi="Tahoma" w:cs="Tahoma"/>
          <w:i/>
          <w:sz w:val="24"/>
        </w:rPr>
        <w:t xml:space="preserve">output </w:t>
      </w:r>
      <w:r>
        <w:rPr>
          <w:rFonts w:ascii="Tahoma" w:hAnsi="Tahoma" w:cs="Tahoma"/>
          <w:sz w:val="24"/>
        </w:rPr>
        <w:t xml:space="preserve">yang dapat berguna. </w:t>
      </w:r>
      <w:r>
        <w:rPr>
          <w:rFonts w:ascii="Tahoma" w:hAnsi="Tahoma" w:cs="Tahoma"/>
          <w:i/>
          <w:sz w:val="24"/>
        </w:rPr>
        <w:t xml:space="preserve">Output </w:t>
      </w:r>
      <w:r>
        <w:rPr>
          <w:rFonts w:ascii="Tahoma" w:hAnsi="Tahoma" w:cs="Tahoma"/>
          <w:sz w:val="24"/>
        </w:rPr>
        <w:t>yang dihasilkan dapat berupa informasi. Informasi ini dapat digunakan untuk mengambil keputusuan.</w:t>
      </w:r>
    </w:p>
    <w:p w14:paraId="14739487" w14:textId="77777777" w:rsidR="003F131A" w:rsidRDefault="003F131A" w:rsidP="00C550D5">
      <w:pPr>
        <w:pStyle w:val="ListParagraph"/>
        <w:tabs>
          <w:tab w:val="left" w:pos="851"/>
          <w:tab w:val="left" w:pos="1560"/>
        </w:tabs>
        <w:ind w:left="1560"/>
        <w:jc w:val="both"/>
        <w:rPr>
          <w:rFonts w:ascii="Tahoma" w:hAnsi="Tahoma" w:cs="Tahoma"/>
          <w:sz w:val="24"/>
        </w:rPr>
      </w:pPr>
    </w:p>
    <w:p w14:paraId="3115AE2D" w14:textId="77777777" w:rsidR="003F131A" w:rsidRPr="000E0E53"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Pengelolah Sistem </w:t>
      </w:r>
      <w:r>
        <w:rPr>
          <w:rFonts w:ascii="Tahoma" w:hAnsi="Tahoma" w:cs="Tahoma"/>
          <w:i/>
          <w:sz w:val="24"/>
        </w:rPr>
        <w:t>(processing)</w:t>
      </w:r>
    </w:p>
    <w:p w14:paraId="27C7B17E" w14:textId="77777777" w:rsidR="003F131A" w:rsidRDefault="003F131A" w:rsidP="00C550D5">
      <w:pPr>
        <w:pStyle w:val="ListParagraph"/>
        <w:tabs>
          <w:tab w:val="left" w:pos="1560"/>
          <w:tab w:val="left" w:pos="1843"/>
        </w:tabs>
        <w:ind w:left="1560"/>
        <w:jc w:val="both"/>
        <w:rPr>
          <w:rFonts w:ascii="Tahoma" w:hAnsi="Tahoma" w:cs="Tahoma"/>
          <w:sz w:val="24"/>
        </w:rPr>
      </w:pPr>
      <w:r>
        <w:rPr>
          <w:rFonts w:ascii="Tahoma" w:hAnsi="Tahoma" w:cs="Tahoma"/>
          <w:sz w:val="24"/>
        </w:rPr>
        <w:t>Suatu proses sistem yang akan mengubah masukan menjadi keluaran.</w:t>
      </w:r>
    </w:p>
    <w:p w14:paraId="32F0EAA4" w14:textId="77777777" w:rsidR="003F131A" w:rsidRDefault="003F131A" w:rsidP="00C550D5">
      <w:pPr>
        <w:pStyle w:val="ListParagraph"/>
        <w:tabs>
          <w:tab w:val="left" w:pos="1560"/>
          <w:tab w:val="left" w:pos="1843"/>
        </w:tabs>
        <w:ind w:left="1560"/>
        <w:jc w:val="both"/>
        <w:rPr>
          <w:rFonts w:ascii="Tahoma" w:hAnsi="Tahoma" w:cs="Tahoma"/>
          <w:sz w:val="24"/>
        </w:rPr>
      </w:pPr>
    </w:p>
    <w:p w14:paraId="5F667470" w14:textId="77777777" w:rsidR="003F131A" w:rsidRPr="000E0E53" w:rsidRDefault="003F131A" w:rsidP="00C550D5">
      <w:pPr>
        <w:pStyle w:val="ListParagraph"/>
        <w:numPr>
          <w:ilvl w:val="0"/>
          <w:numId w:val="20"/>
        </w:numPr>
        <w:tabs>
          <w:tab w:val="left" w:pos="851"/>
          <w:tab w:val="left" w:pos="1560"/>
        </w:tabs>
        <w:spacing w:after="160" w:line="259" w:lineRule="auto"/>
        <w:ind w:left="1276" w:firstLine="0"/>
        <w:jc w:val="both"/>
        <w:rPr>
          <w:rFonts w:ascii="Tahoma" w:hAnsi="Tahoma" w:cs="Tahoma"/>
          <w:sz w:val="24"/>
        </w:rPr>
      </w:pPr>
      <w:r>
        <w:rPr>
          <w:rFonts w:ascii="Tahoma" w:hAnsi="Tahoma" w:cs="Tahoma"/>
          <w:sz w:val="24"/>
        </w:rPr>
        <w:t xml:space="preserve">Sasaran Sistem </w:t>
      </w:r>
      <w:r>
        <w:rPr>
          <w:rFonts w:ascii="Tahoma" w:hAnsi="Tahoma" w:cs="Tahoma"/>
          <w:i/>
          <w:sz w:val="24"/>
        </w:rPr>
        <w:t>(Objective)</w:t>
      </w:r>
    </w:p>
    <w:p w14:paraId="788DC4E0" w14:textId="77777777" w:rsidR="003F131A" w:rsidRPr="002C1305" w:rsidRDefault="003F131A" w:rsidP="00C550D5">
      <w:pPr>
        <w:pStyle w:val="ListParagraph"/>
        <w:tabs>
          <w:tab w:val="left" w:pos="851"/>
          <w:tab w:val="left" w:pos="1560"/>
        </w:tabs>
        <w:ind w:left="1560"/>
        <w:jc w:val="both"/>
        <w:rPr>
          <w:rFonts w:ascii="Tahoma" w:hAnsi="Tahoma" w:cs="Tahoma"/>
          <w:sz w:val="24"/>
        </w:rPr>
      </w:pPr>
      <w:r>
        <w:rPr>
          <w:rFonts w:ascii="Tahoma" w:hAnsi="Tahoma" w:cs="Tahoma"/>
          <w:sz w:val="24"/>
        </w:rPr>
        <w:t xml:space="preserve">Suatu sistem memiliki tujuan dan </w:t>
      </w:r>
      <w:proofErr w:type="gramStart"/>
      <w:r>
        <w:rPr>
          <w:rFonts w:ascii="Tahoma" w:hAnsi="Tahoma" w:cs="Tahoma"/>
          <w:sz w:val="24"/>
        </w:rPr>
        <w:t>sasaran  yang</w:t>
      </w:r>
      <w:proofErr w:type="gramEnd"/>
      <w:r>
        <w:rPr>
          <w:rFonts w:ascii="Tahoma" w:hAnsi="Tahoma" w:cs="Tahoma"/>
          <w:sz w:val="24"/>
        </w:rPr>
        <w:t xml:space="preserve"> pasti dan bersifat </w:t>
      </w:r>
      <w:r w:rsidRPr="000E0E53">
        <w:rPr>
          <w:rFonts w:ascii="Tahoma" w:hAnsi="Tahoma" w:cs="Tahoma"/>
          <w:i/>
          <w:sz w:val="24"/>
        </w:rPr>
        <w:t>deterministic</w:t>
      </w:r>
      <w:r>
        <w:rPr>
          <w:rFonts w:ascii="Tahoma" w:hAnsi="Tahoma" w:cs="Tahoma"/>
          <w:sz w:val="24"/>
        </w:rPr>
        <w:t>. Suatu sistem dikatakan behasil bila mengenai sasaran atau tujuan yang telah direncanakan.</w:t>
      </w:r>
    </w:p>
    <w:p w14:paraId="69337453" w14:textId="77777777" w:rsidR="003F131A" w:rsidRDefault="003F131A" w:rsidP="00C550D5">
      <w:pPr>
        <w:pStyle w:val="ListParagraph"/>
        <w:jc w:val="both"/>
        <w:rPr>
          <w:rFonts w:ascii="Tahoma" w:hAnsi="Tahoma" w:cs="Tahoma"/>
          <w:color w:val="000000" w:themeColor="text1"/>
          <w:sz w:val="24"/>
          <w:szCs w:val="24"/>
        </w:rPr>
      </w:pPr>
    </w:p>
    <w:p w14:paraId="70AAA819" w14:textId="44629761" w:rsidR="003F131A" w:rsidRDefault="003F131A"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t>Informasi</w:t>
      </w:r>
    </w:p>
    <w:p w14:paraId="756F32D7" w14:textId="77777777" w:rsidR="003F131A" w:rsidRDefault="003F131A" w:rsidP="00C550D5">
      <w:pPr>
        <w:pStyle w:val="ListParagraph"/>
        <w:ind w:firstLine="720"/>
        <w:jc w:val="both"/>
        <w:rPr>
          <w:rFonts w:ascii="Tahoma" w:hAnsi="Tahoma" w:cs="Tahoma"/>
          <w:sz w:val="24"/>
        </w:rPr>
      </w:pPr>
      <w:r w:rsidRPr="003F131A">
        <w:rPr>
          <w:rFonts w:ascii="Tahoma" w:hAnsi="Tahoma" w:cs="Tahoma"/>
          <w:sz w:val="24"/>
        </w:rPr>
        <w:t xml:space="preserve">Informasi adalah sebuah istilah yang tepat dalam pemaikan umum. Informasi dapat berupa data mentah, data tersusun, </w:t>
      </w:r>
      <w:r w:rsidRPr="003F131A">
        <w:rPr>
          <w:rFonts w:ascii="Tahoma" w:hAnsi="Tahoma" w:cs="Tahoma"/>
          <w:sz w:val="24"/>
        </w:rPr>
        <w:lastRenderedPageBreak/>
        <w:t xml:space="preserve">kapasistas sebuah saluran komunikasi dan lain sebaginya. Arti informasi </w:t>
      </w:r>
      <w:proofErr w:type="gramStart"/>
      <w:r w:rsidRPr="003F131A">
        <w:rPr>
          <w:rFonts w:ascii="Tahoma" w:hAnsi="Tahoma" w:cs="Tahoma"/>
          <w:sz w:val="24"/>
        </w:rPr>
        <w:t>sendiri  yaitu</w:t>
      </w:r>
      <w:proofErr w:type="gramEnd"/>
      <w:r w:rsidRPr="003F131A">
        <w:rPr>
          <w:rFonts w:ascii="Tahoma" w:hAnsi="Tahoma" w:cs="Tahoma"/>
          <w:sz w:val="24"/>
        </w:rPr>
        <w:t xml:space="preserve"> data yang telah diklasifikasi atau diinterpretasi yang digunakan untuk proses pengambilan keputusan. Sistem pengelolahan informasi yaitu mengolah data menjadi informasi atau lebih tepatnya, mengelolah data dari bentuk tak berguna menjadi berguna bagi penerima</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29","uris":["http://www.mendeley.com/documents/?uuid=62391492-8231-4c13-bcea-2e72920c881a"]}],"mendeley":{"formattedCitation":"(Sutabri, 2012, p. 29)","plainTextFormattedCitation":"(Sutabri, 2012, p. 29)","previouslyFormattedCitation":"(Sutabri, 2012, p. 29)"},"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29)</w:t>
      </w:r>
      <w:r>
        <w:rPr>
          <w:rFonts w:ascii="Tahoma" w:hAnsi="Tahoma" w:cs="Tahoma"/>
          <w:sz w:val="24"/>
        </w:rPr>
        <w:fldChar w:fldCharType="end"/>
      </w:r>
      <w:r>
        <w:rPr>
          <w:rFonts w:ascii="Tahoma" w:hAnsi="Tahoma" w:cs="Tahoma"/>
          <w:sz w:val="24"/>
        </w:rPr>
        <w:t>.</w:t>
      </w:r>
    </w:p>
    <w:p w14:paraId="45FE4FBA" w14:textId="77777777" w:rsidR="003F131A" w:rsidRDefault="003F131A" w:rsidP="00C550D5">
      <w:pPr>
        <w:pStyle w:val="ListParagraph"/>
        <w:ind w:firstLine="720"/>
        <w:jc w:val="both"/>
        <w:rPr>
          <w:rFonts w:ascii="Tahoma" w:hAnsi="Tahoma" w:cs="Tahoma"/>
          <w:sz w:val="24"/>
        </w:rPr>
      </w:pPr>
      <w:r w:rsidRPr="003F131A">
        <w:rPr>
          <w:rFonts w:ascii="Tahoma" w:hAnsi="Tahoma" w:cs="Tahoma"/>
          <w:sz w:val="24"/>
        </w:rPr>
        <w:t>Teori informasi lebih tepat disebut sebagai teori matematis dan komunikasi. Sumber utama informasi adalah data. Data merupakan kenyataan yang menggambarkan suatu kejadian serta merupakan suatu bentuk yang masih mentah yang belum dapat bercerita banyak sehingga perlu diolah lebih lanjut  melalui suatu model untuk menghasilkan suatu informasi</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29","uris":["http://www.mendeley.com/documents/?uuid=62391492-8231-4c13-bcea-2e72920c881a"]}],"mendeley":{"formattedCitation":"(Sutabri, 2012, p. 29)","plainTextFormattedCitation":"(Sutabri, 2012, p. 29)","previouslyFormattedCitation":"(Sutabri, 2012, p. 29)"},"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29)</w:t>
      </w:r>
      <w:r>
        <w:rPr>
          <w:rFonts w:ascii="Tahoma" w:hAnsi="Tahoma" w:cs="Tahoma"/>
          <w:sz w:val="24"/>
        </w:rPr>
        <w:fldChar w:fldCharType="end"/>
      </w:r>
      <w:r>
        <w:rPr>
          <w:rFonts w:ascii="Tahoma" w:hAnsi="Tahoma" w:cs="Tahoma"/>
          <w:sz w:val="24"/>
        </w:rPr>
        <w:t>.</w:t>
      </w:r>
    </w:p>
    <w:p w14:paraId="48456285" w14:textId="77777777" w:rsidR="003F131A" w:rsidRDefault="003F131A" w:rsidP="00C550D5">
      <w:pPr>
        <w:pStyle w:val="ListParagraph"/>
        <w:ind w:firstLine="720"/>
        <w:jc w:val="both"/>
        <w:rPr>
          <w:rFonts w:ascii="Tahoma" w:hAnsi="Tahoma" w:cs="Tahoma"/>
          <w:sz w:val="24"/>
        </w:rPr>
      </w:pPr>
      <w:r w:rsidRPr="003F131A">
        <w:rPr>
          <w:rFonts w:ascii="Tahoma" w:hAnsi="Tahoma" w:cs="Tahoma"/>
          <w:sz w:val="24"/>
        </w:rPr>
        <w:t>Pemakaian informasi merupakan komponen yang penting dan tidak dapat dipisahkan dari pengelolaan sistem informasi, karena saling berikatan dan dapat mendayagunakan produk informasi tersebut sesuai kebutuhannya. Jika produk informasi dikatakan bermanfaat bila informasi ini memenuhi kebutuhan pihak pemakainnya. Begitupun sebaliknya, jika produk informasi tidak dapat memenuhi kebutuhan pihak pemakainnya maka penyediaan informasi  dapat d</w:t>
      </w:r>
      <w:r>
        <w:rPr>
          <w:rFonts w:ascii="Tahoma" w:hAnsi="Tahoma" w:cs="Tahoma"/>
          <w:sz w:val="24"/>
        </w:rPr>
        <w:t xml:space="preserve">ikatakan sia sia belaka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43","uris":["http://www.mendeley.com/documents/?uuid=62391492-8231-4c13-bcea-2e72920c881a"]}],"mendeley":{"formattedCitation":"(Sutabri, 2012, p. 43)","plainTextFormattedCitation":"(Sutabri, 2012, p. 43)","previouslyFormattedCitation":"(Sutabri, 2012, p. 43)"},"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43)</w:t>
      </w:r>
      <w:r>
        <w:rPr>
          <w:rFonts w:ascii="Tahoma" w:hAnsi="Tahoma" w:cs="Tahoma"/>
          <w:sz w:val="24"/>
        </w:rPr>
        <w:fldChar w:fldCharType="end"/>
      </w:r>
      <w:r w:rsidRPr="003F131A">
        <w:rPr>
          <w:rFonts w:ascii="Tahoma" w:hAnsi="Tahoma" w:cs="Tahoma"/>
          <w:sz w:val="24"/>
        </w:rPr>
        <w:t>.</w:t>
      </w:r>
    </w:p>
    <w:p w14:paraId="28E15AE4" w14:textId="3C2DDC59" w:rsidR="003F131A" w:rsidRPr="003F131A" w:rsidRDefault="003F131A" w:rsidP="00C550D5">
      <w:pPr>
        <w:pStyle w:val="ListParagraph"/>
        <w:ind w:firstLine="720"/>
        <w:jc w:val="both"/>
        <w:rPr>
          <w:rFonts w:ascii="Tahoma" w:hAnsi="Tahoma" w:cs="Tahoma"/>
          <w:color w:val="000000" w:themeColor="text1"/>
          <w:sz w:val="24"/>
          <w:szCs w:val="24"/>
        </w:rPr>
      </w:pPr>
      <w:r w:rsidRPr="003F131A">
        <w:rPr>
          <w:rFonts w:ascii="Tahoma" w:hAnsi="Tahoma" w:cs="Tahoma"/>
          <w:sz w:val="24"/>
        </w:rPr>
        <w:t xml:space="preserve">Informasi akan bermanfaat bagi pemakainya bila, </w:t>
      </w:r>
      <w:proofErr w:type="gramStart"/>
      <w:r w:rsidRPr="003F131A">
        <w:rPr>
          <w:rFonts w:ascii="Tahoma" w:hAnsi="Tahoma" w:cs="Tahoma"/>
          <w:sz w:val="24"/>
        </w:rPr>
        <w:t>kualitas  informasi</w:t>
      </w:r>
      <w:proofErr w:type="gramEnd"/>
      <w:r w:rsidRPr="003F131A">
        <w:rPr>
          <w:rFonts w:ascii="Tahoma" w:hAnsi="Tahoma" w:cs="Tahoma"/>
          <w:sz w:val="24"/>
        </w:rPr>
        <w:t xml:space="preserve"> baik. Kualitas suatu informasi terg</w:t>
      </w:r>
      <w:r>
        <w:rPr>
          <w:rFonts w:ascii="Tahoma" w:hAnsi="Tahoma" w:cs="Tahoma"/>
          <w:sz w:val="24"/>
        </w:rPr>
        <w:t xml:space="preserve">antung dari 3 hal yaitu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41","uris":["http://www.mendeley.com/documents/?uuid=62391492-8231-4c13-bcea-2e72920c881a"]}],"mendeley":{"formattedCitation":"(Sutabri, 2012, p. 41)","plainTextFormattedCitation":"(Sutabri, 2012, p. 41)","previouslyFormattedCitation":"(Sutabri, 2012, p. 41)"},"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41)</w:t>
      </w:r>
      <w:r>
        <w:rPr>
          <w:rFonts w:ascii="Tahoma" w:hAnsi="Tahoma" w:cs="Tahoma"/>
          <w:sz w:val="24"/>
        </w:rPr>
        <w:fldChar w:fldCharType="end"/>
      </w:r>
      <w:r w:rsidRPr="003F131A">
        <w:rPr>
          <w:rFonts w:ascii="Tahoma" w:hAnsi="Tahoma" w:cs="Tahoma"/>
          <w:sz w:val="24"/>
        </w:rPr>
        <w:t>:</w:t>
      </w:r>
    </w:p>
    <w:p w14:paraId="686896BF" w14:textId="77777777" w:rsidR="003F131A" w:rsidRDefault="003F131A" w:rsidP="00C550D5">
      <w:pPr>
        <w:pStyle w:val="ListParagraph"/>
        <w:numPr>
          <w:ilvl w:val="1"/>
          <w:numId w:val="20"/>
        </w:numPr>
        <w:spacing w:after="160" w:line="259" w:lineRule="auto"/>
        <w:ind w:left="1134" w:firstLine="0"/>
        <w:jc w:val="both"/>
        <w:rPr>
          <w:rFonts w:ascii="Tahoma" w:hAnsi="Tahoma" w:cs="Tahoma"/>
          <w:sz w:val="24"/>
        </w:rPr>
      </w:pPr>
      <w:r w:rsidRPr="00F34653">
        <w:rPr>
          <w:rFonts w:ascii="Tahoma" w:hAnsi="Tahoma" w:cs="Tahoma"/>
          <w:sz w:val="24"/>
        </w:rPr>
        <w:t>Akurat (accurate)</w:t>
      </w:r>
    </w:p>
    <w:p w14:paraId="0F6C06E4" w14:textId="77777777" w:rsidR="003F131A" w:rsidRDefault="003F131A" w:rsidP="00C550D5">
      <w:pPr>
        <w:pStyle w:val="ListParagraph"/>
        <w:ind w:left="1418"/>
        <w:jc w:val="both"/>
        <w:rPr>
          <w:rFonts w:ascii="Tahoma" w:hAnsi="Tahoma" w:cs="Tahoma"/>
          <w:sz w:val="24"/>
        </w:rPr>
      </w:pPr>
      <w:r w:rsidRPr="00F34653">
        <w:rPr>
          <w:rFonts w:ascii="Tahoma" w:hAnsi="Tahoma" w:cs="Tahoma"/>
          <w:sz w:val="24"/>
        </w:rPr>
        <w:t>Informasi harus bebas dari kesalahan, tidak menyesatkan, dan harus jelas. Karena dengan informasi akurat maka akan meminimalis gangguan atau noise yang dapat mengubah atau merusak informasi tersebut</w:t>
      </w:r>
    </w:p>
    <w:p w14:paraId="3E5102B7" w14:textId="77777777" w:rsidR="003F131A" w:rsidRDefault="003F131A" w:rsidP="00C550D5">
      <w:pPr>
        <w:pStyle w:val="ListParagraph"/>
        <w:ind w:left="1418"/>
        <w:jc w:val="both"/>
        <w:rPr>
          <w:rFonts w:ascii="Tahoma" w:hAnsi="Tahoma" w:cs="Tahoma"/>
          <w:sz w:val="24"/>
        </w:rPr>
      </w:pPr>
    </w:p>
    <w:p w14:paraId="44E1EE90" w14:textId="77777777" w:rsidR="003F131A" w:rsidRDefault="003F131A" w:rsidP="00C550D5">
      <w:pPr>
        <w:pStyle w:val="ListParagraph"/>
        <w:numPr>
          <w:ilvl w:val="1"/>
          <w:numId w:val="20"/>
        </w:numPr>
        <w:spacing w:after="160" w:line="259" w:lineRule="auto"/>
        <w:ind w:left="1134" w:firstLine="0"/>
        <w:jc w:val="both"/>
        <w:rPr>
          <w:rFonts w:ascii="Tahoma" w:hAnsi="Tahoma" w:cs="Tahoma"/>
          <w:sz w:val="24"/>
        </w:rPr>
      </w:pPr>
      <w:r w:rsidRPr="00F34653">
        <w:rPr>
          <w:rFonts w:ascii="Tahoma" w:hAnsi="Tahoma" w:cs="Tahoma"/>
          <w:sz w:val="24"/>
        </w:rPr>
        <w:t>Tepat Waktu (timeline)</w:t>
      </w:r>
    </w:p>
    <w:p w14:paraId="2A89DA1D" w14:textId="77777777" w:rsidR="003F131A" w:rsidRDefault="003F131A" w:rsidP="00C550D5">
      <w:pPr>
        <w:pStyle w:val="ListParagraph"/>
        <w:ind w:left="1418"/>
        <w:jc w:val="both"/>
        <w:rPr>
          <w:rFonts w:ascii="Tahoma" w:hAnsi="Tahoma" w:cs="Tahoma"/>
          <w:sz w:val="24"/>
        </w:rPr>
      </w:pPr>
      <w:r w:rsidRPr="00F34653">
        <w:rPr>
          <w:rFonts w:ascii="Tahoma" w:hAnsi="Tahoma" w:cs="Tahoma"/>
          <w:sz w:val="24"/>
        </w:rPr>
        <w:t>Informasi yang akan datang pada penerima harus tepat waktu tidak boleh terlambat. Informasi yang sudah usang akan tidak ada nilainya lagi karena informasi merupakan landasan dalam pengambilan keputusan. Jika pengambilan keputusan terlambat maka dapat berakibat fatal bagi semua orang.</w:t>
      </w:r>
    </w:p>
    <w:p w14:paraId="05814F2C" w14:textId="77777777" w:rsidR="003F131A" w:rsidRDefault="003F131A" w:rsidP="00C550D5">
      <w:pPr>
        <w:pStyle w:val="ListParagraph"/>
        <w:ind w:left="1418"/>
        <w:jc w:val="both"/>
        <w:rPr>
          <w:rFonts w:ascii="Tahoma" w:hAnsi="Tahoma" w:cs="Tahoma"/>
          <w:sz w:val="24"/>
        </w:rPr>
      </w:pPr>
    </w:p>
    <w:p w14:paraId="4CC70D25" w14:textId="77777777" w:rsidR="003F131A" w:rsidRDefault="003F131A" w:rsidP="00C550D5">
      <w:pPr>
        <w:pStyle w:val="ListParagraph"/>
        <w:numPr>
          <w:ilvl w:val="1"/>
          <w:numId w:val="20"/>
        </w:numPr>
        <w:spacing w:after="160" w:line="259" w:lineRule="auto"/>
        <w:ind w:left="1134" w:firstLine="0"/>
        <w:jc w:val="both"/>
        <w:rPr>
          <w:rFonts w:ascii="Tahoma" w:hAnsi="Tahoma" w:cs="Tahoma"/>
          <w:sz w:val="24"/>
        </w:rPr>
      </w:pPr>
      <w:r w:rsidRPr="00F34653">
        <w:rPr>
          <w:rFonts w:ascii="Tahoma" w:hAnsi="Tahoma" w:cs="Tahoma"/>
          <w:sz w:val="24"/>
        </w:rPr>
        <w:t>Relevan (relevance)</w:t>
      </w:r>
    </w:p>
    <w:p w14:paraId="0B502D32" w14:textId="77777777" w:rsidR="003F131A" w:rsidRPr="003F131A" w:rsidRDefault="003F131A" w:rsidP="00C550D5">
      <w:pPr>
        <w:pStyle w:val="ListParagraph"/>
        <w:spacing w:after="160" w:line="259" w:lineRule="auto"/>
        <w:ind w:left="1560"/>
        <w:jc w:val="both"/>
        <w:rPr>
          <w:rFonts w:ascii="Tahoma" w:hAnsi="Tahoma" w:cs="Tahoma"/>
          <w:sz w:val="24"/>
        </w:rPr>
      </w:pPr>
      <w:r w:rsidRPr="003F131A">
        <w:rPr>
          <w:rFonts w:ascii="Tahoma" w:hAnsi="Tahoma" w:cs="Tahoma"/>
          <w:sz w:val="24"/>
        </w:rPr>
        <w:t>Informasi mempunyai manfaat untuk orang yang memakainya.</w:t>
      </w:r>
    </w:p>
    <w:p w14:paraId="155637F0" w14:textId="77777777" w:rsidR="003F131A" w:rsidRDefault="003F131A" w:rsidP="00C550D5">
      <w:pPr>
        <w:pStyle w:val="ListParagraph"/>
        <w:jc w:val="both"/>
        <w:rPr>
          <w:rFonts w:ascii="Tahoma" w:hAnsi="Tahoma" w:cs="Tahoma"/>
          <w:color w:val="000000" w:themeColor="text1"/>
          <w:sz w:val="24"/>
          <w:szCs w:val="24"/>
        </w:rPr>
      </w:pPr>
    </w:p>
    <w:p w14:paraId="0A357C1A" w14:textId="34ADC8E6" w:rsidR="003F131A" w:rsidRDefault="003F131A"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lastRenderedPageBreak/>
        <w:t>Sistem Informasi</w:t>
      </w:r>
    </w:p>
    <w:p w14:paraId="2922A099" w14:textId="77777777" w:rsidR="00F72378" w:rsidRPr="00281732" w:rsidRDefault="00F72378" w:rsidP="00C550D5">
      <w:pPr>
        <w:pStyle w:val="ListParagraph"/>
        <w:ind w:left="567" w:firstLine="720"/>
        <w:jc w:val="both"/>
        <w:rPr>
          <w:rFonts w:ascii="Tahoma" w:hAnsi="Tahoma" w:cs="Tahoma"/>
          <w:sz w:val="24"/>
        </w:rPr>
      </w:pPr>
      <w:r w:rsidRPr="00281732">
        <w:rPr>
          <w:rFonts w:ascii="Tahoma" w:hAnsi="Tahoma" w:cs="Tahoma"/>
          <w:sz w:val="24"/>
        </w:rPr>
        <w:t xml:space="preserve">Sistem informasi adalah suatu sistem yang ada di dalam organisasi yang mempertemukan kebutuhan pengelolahan transaski harian yang mendukung fungsi operasi organisasi yang bersifat maajerial dengan kegiatan yang strategi dari suatu organisasi untuk menyediakan kepada pihak luar tertentu dengan </w:t>
      </w:r>
      <w:r>
        <w:rPr>
          <w:rFonts w:ascii="Tahoma" w:hAnsi="Tahoma" w:cs="Tahoma"/>
          <w:sz w:val="24"/>
        </w:rPr>
        <w:t xml:space="preserve">laporan yang diperlukan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46","uris":["http://www.mendeley.com/documents/?uuid=62391492-8231-4c13-bcea-2e72920c881a"]}],"mendeley":{"formattedCitation":"(Sutabri, 2012, p. 46)","plainTextFormattedCitation":"(Sutabri, 2012, p. 46)","previouslyFormattedCitation":"(Sutabri, 2012, p. 46)"},"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46)</w:t>
      </w:r>
      <w:r>
        <w:rPr>
          <w:rFonts w:ascii="Tahoma" w:hAnsi="Tahoma" w:cs="Tahoma"/>
          <w:sz w:val="24"/>
        </w:rPr>
        <w:fldChar w:fldCharType="end"/>
      </w:r>
      <w:r w:rsidRPr="00281732">
        <w:rPr>
          <w:rFonts w:ascii="Tahoma" w:hAnsi="Tahoma" w:cs="Tahoma"/>
          <w:sz w:val="24"/>
        </w:rPr>
        <w:t>.</w:t>
      </w:r>
    </w:p>
    <w:p w14:paraId="3077CEC5" w14:textId="77777777" w:rsidR="00F72378" w:rsidRPr="003F131A" w:rsidRDefault="00F72378" w:rsidP="00C550D5">
      <w:pPr>
        <w:pStyle w:val="ListParagraph"/>
        <w:numPr>
          <w:ilvl w:val="2"/>
          <w:numId w:val="19"/>
        </w:numPr>
        <w:ind w:left="1276"/>
        <w:jc w:val="both"/>
        <w:rPr>
          <w:rFonts w:ascii="Tahoma" w:hAnsi="Tahoma" w:cs="Tahoma"/>
          <w:sz w:val="24"/>
        </w:rPr>
      </w:pPr>
      <w:r w:rsidRPr="003F131A">
        <w:rPr>
          <w:rFonts w:ascii="Tahoma" w:hAnsi="Tahoma" w:cs="Tahoma"/>
          <w:sz w:val="24"/>
        </w:rPr>
        <w:t>Komponen Sistem Infromasi</w:t>
      </w:r>
    </w:p>
    <w:p w14:paraId="7F443673" w14:textId="77777777" w:rsidR="00F72378" w:rsidRDefault="00F72378" w:rsidP="00C550D5">
      <w:pPr>
        <w:pStyle w:val="ListParagraph"/>
        <w:ind w:left="1276" w:firstLine="720"/>
        <w:jc w:val="both"/>
        <w:rPr>
          <w:rFonts w:ascii="Tahoma" w:hAnsi="Tahoma" w:cs="Tahoma"/>
          <w:sz w:val="24"/>
        </w:rPr>
      </w:pPr>
      <w:r>
        <w:rPr>
          <w:rFonts w:ascii="Tahoma" w:hAnsi="Tahoma" w:cs="Tahoma"/>
          <w:sz w:val="24"/>
        </w:rPr>
        <w:t xml:space="preserve">Sistem informasi terdiri dari beberapa komponen yang dapat disebut dengan blok bangunan </w:t>
      </w:r>
      <w:r>
        <w:rPr>
          <w:rFonts w:ascii="Tahoma" w:hAnsi="Tahoma" w:cs="Tahoma"/>
          <w:i/>
          <w:sz w:val="24"/>
        </w:rPr>
        <w:t>(building block)</w:t>
      </w:r>
      <w:r>
        <w:rPr>
          <w:rFonts w:ascii="Tahoma" w:hAnsi="Tahoma" w:cs="Tahoma"/>
          <w:sz w:val="24"/>
        </w:rPr>
        <w:t xml:space="preserve">. Blok blok tersebut saling berinteraksi satu dengan yang lain untuk membentuk satu kesatuan yang akan mencapai sasaran. Berkut komponen sitem informasi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47","uris":["http://www.mendeley.com/documents/?uuid=62391492-8231-4c13-bcea-2e72920c881a"]}],"mendeley":{"formattedCitation":"(Sutabri, 2012, p. 47)","plainTextFormattedCitation":"(Sutabri, 2012, p. 47)","previouslyFormattedCitation":"(Sutabri, 2012, p. 47)"},"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47)</w:t>
      </w:r>
      <w:r>
        <w:rPr>
          <w:rFonts w:ascii="Tahoma" w:hAnsi="Tahoma" w:cs="Tahoma"/>
          <w:sz w:val="24"/>
        </w:rPr>
        <w:fldChar w:fldCharType="end"/>
      </w:r>
      <w:r>
        <w:rPr>
          <w:rFonts w:ascii="Tahoma" w:hAnsi="Tahoma" w:cs="Tahoma"/>
          <w:sz w:val="24"/>
        </w:rPr>
        <w:t>:</w:t>
      </w:r>
    </w:p>
    <w:p w14:paraId="76E9E6A4" w14:textId="77777777" w:rsidR="00F72378" w:rsidRPr="00281732" w:rsidRDefault="00F72378" w:rsidP="00C550D5">
      <w:pPr>
        <w:pStyle w:val="ListParagraph"/>
        <w:numPr>
          <w:ilvl w:val="0"/>
          <w:numId w:val="22"/>
        </w:numPr>
        <w:spacing w:after="160" w:line="259" w:lineRule="auto"/>
        <w:ind w:left="1701"/>
        <w:jc w:val="both"/>
        <w:rPr>
          <w:rFonts w:ascii="Tahoma" w:hAnsi="Tahoma" w:cs="Tahoma"/>
          <w:sz w:val="24"/>
        </w:rPr>
      </w:pPr>
      <w:r>
        <w:rPr>
          <w:rFonts w:ascii="Tahoma" w:hAnsi="Tahoma" w:cs="Tahoma"/>
          <w:sz w:val="24"/>
        </w:rPr>
        <w:t xml:space="preserve">Blok Masukan </w:t>
      </w:r>
      <w:r>
        <w:rPr>
          <w:rFonts w:ascii="Tahoma" w:hAnsi="Tahoma" w:cs="Tahoma"/>
          <w:i/>
          <w:sz w:val="24"/>
        </w:rPr>
        <w:t>(input block)</w:t>
      </w:r>
    </w:p>
    <w:p w14:paraId="06420E01" w14:textId="77777777" w:rsidR="00F72378" w:rsidRDefault="00F72378" w:rsidP="00C550D5">
      <w:pPr>
        <w:pStyle w:val="ListParagraph"/>
        <w:ind w:left="1701"/>
        <w:jc w:val="both"/>
        <w:rPr>
          <w:rFonts w:ascii="Tahoma" w:hAnsi="Tahoma" w:cs="Tahoma"/>
          <w:sz w:val="24"/>
        </w:rPr>
      </w:pPr>
      <w:proofErr w:type="gramStart"/>
      <w:r>
        <w:rPr>
          <w:rFonts w:ascii="Tahoma" w:hAnsi="Tahoma" w:cs="Tahoma"/>
          <w:i/>
          <w:sz w:val="24"/>
        </w:rPr>
        <w:t xml:space="preserve">Input </w:t>
      </w:r>
      <w:r>
        <w:rPr>
          <w:rFonts w:ascii="Tahoma" w:hAnsi="Tahoma" w:cs="Tahoma"/>
          <w:sz w:val="24"/>
        </w:rPr>
        <w:t xml:space="preserve"> adalah</w:t>
      </w:r>
      <w:proofErr w:type="gramEnd"/>
      <w:r>
        <w:rPr>
          <w:rFonts w:ascii="Tahoma" w:hAnsi="Tahoma" w:cs="Tahoma"/>
          <w:sz w:val="24"/>
        </w:rPr>
        <w:t xml:space="preserve"> data yang akan dimasukan kedalam sistem informasi. </w:t>
      </w:r>
      <w:proofErr w:type="gramStart"/>
      <w:r>
        <w:rPr>
          <w:rFonts w:ascii="Tahoma" w:hAnsi="Tahoma" w:cs="Tahoma"/>
          <w:i/>
          <w:sz w:val="24"/>
        </w:rPr>
        <w:t xml:space="preserve">Input </w:t>
      </w:r>
      <w:r>
        <w:rPr>
          <w:rFonts w:ascii="Tahoma" w:hAnsi="Tahoma" w:cs="Tahoma"/>
          <w:sz w:val="24"/>
        </w:rPr>
        <w:t xml:space="preserve"> yang</w:t>
      </w:r>
      <w:proofErr w:type="gramEnd"/>
      <w:r>
        <w:rPr>
          <w:rFonts w:ascii="Tahoma" w:hAnsi="Tahoma" w:cs="Tahoma"/>
          <w:sz w:val="24"/>
        </w:rPr>
        <w:t xml:space="preserve"> dimaksud adalah metode dan media yang akan digunakan untuk menangkap data yang akan dimasukan.</w:t>
      </w:r>
    </w:p>
    <w:p w14:paraId="2F1FE98C" w14:textId="77777777" w:rsidR="00F72378" w:rsidRDefault="00F72378" w:rsidP="00C550D5">
      <w:pPr>
        <w:pStyle w:val="ListParagraph"/>
        <w:ind w:left="1701"/>
        <w:jc w:val="both"/>
        <w:rPr>
          <w:rFonts w:ascii="Tahoma" w:hAnsi="Tahoma" w:cs="Tahoma"/>
          <w:sz w:val="24"/>
        </w:rPr>
      </w:pPr>
    </w:p>
    <w:p w14:paraId="764F67A3" w14:textId="77777777" w:rsidR="00F72378" w:rsidRPr="00E03B02" w:rsidRDefault="00F72378" w:rsidP="00C550D5">
      <w:pPr>
        <w:pStyle w:val="ListParagraph"/>
        <w:numPr>
          <w:ilvl w:val="0"/>
          <w:numId w:val="22"/>
        </w:numPr>
        <w:spacing w:after="160" w:line="259" w:lineRule="auto"/>
        <w:ind w:left="1701"/>
        <w:jc w:val="both"/>
        <w:rPr>
          <w:rFonts w:ascii="Tahoma" w:hAnsi="Tahoma" w:cs="Tahoma"/>
          <w:sz w:val="24"/>
        </w:rPr>
      </w:pPr>
      <w:r>
        <w:rPr>
          <w:rFonts w:ascii="Tahoma" w:hAnsi="Tahoma" w:cs="Tahoma"/>
          <w:sz w:val="24"/>
        </w:rPr>
        <w:t xml:space="preserve">Blok Model </w:t>
      </w:r>
      <w:r>
        <w:rPr>
          <w:rFonts w:ascii="Tahoma" w:hAnsi="Tahoma" w:cs="Tahoma"/>
          <w:i/>
          <w:sz w:val="24"/>
        </w:rPr>
        <w:t>(model block)</w:t>
      </w:r>
    </w:p>
    <w:p w14:paraId="5F47D8DD" w14:textId="77777777" w:rsidR="00F72378" w:rsidRDefault="00F72378" w:rsidP="00C550D5">
      <w:pPr>
        <w:pStyle w:val="ListParagraph"/>
        <w:ind w:left="1701"/>
        <w:jc w:val="both"/>
        <w:rPr>
          <w:rFonts w:ascii="Tahoma" w:hAnsi="Tahoma" w:cs="Tahoma"/>
          <w:sz w:val="24"/>
        </w:rPr>
      </w:pPr>
      <w:r>
        <w:rPr>
          <w:rFonts w:ascii="Tahoma" w:hAnsi="Tahoma" w:cs="Tahoma"/>
          <w:sz w:val="24"/>
        </w:rPr>
        <w:t>Pada blok ini terdiri dari kombinasi prosedur, logika dan model matematika yang akan memanipulasi data masukan dan data akan terisimpan di data base.</w:t>
      </w:r>
    </w:p>
    <w:p w14:paraId="625791D7" w14:textId="77777777" w:rsidR="00F72378" w:rsidRDefault="00F72378" w:rsidP="00C550D5">
      <w:pPr>
        <w:pStyle w:val="ListParagraph"/>
        <w:ind w:left="1701"/>
        <w:jc w:val="both"/>
        <w:rPr>
          <w:rFonts w:ascii="Tahoma" w:hAnsi="Tahoma" w:cs="Tahoma"/>
          <w:sz w:val="24"/>
        </w:rPr>
      </w:pPr>
    </w:p>
    <w:p w14:paraId="5482D319" w14:textId="77777777" w:rsidR="00F72378" w:rsidRPr="00E03B02" w:rsidRDefault="00F72378" w:rsidP="00C550D5">
      <w:pPr>
        <w:pStyle w:val="ListParagraph"/>
        <w:numPr>
          <w:ilvl w:val="0"/>
          <w:numId w:val="22"/>
        </w:numPr>
        <w:spacing w:after="160" w:line="259" w:lineRule="auto"/>
        <w:ind w:left="1701"/>
        <w:jc w:val="both"/>
        <w:rPr>
          <w:rFonts w:ascii="Tahoma" w:hAnsi="Tahoma" w:cs="Tahoma"/>
          <w:sz w:val="24"/>
        </w:rPr>
      </w:pPr>
      <w:r>
        <w:rPr>
          <w:rFonts w:ascii="Tahoma" w:hAnsi="Tahoma" w:cs="Tahoma"/>
          <w:sz w:val="24"/>
        </w:rPr>
        <w:t xml:space="preserve">Blok Keluaran </w:t>
      </w:r>
      <w:r>
        <w:rPr>
          <w:rFonts w:ascii="Tahoma" w:hAnsi="Tahoma" w:cs="Tahoma"/>
          <w:i/>
          <w:sz w:val="24"/>
        </w:rPr>
        <w:t>(output block)</w:t>
      </w:r>
    </w:p>
    <w:p w14:paraId="39E958CC" w14:textId="77777777" w:rsidR="00F72378" w:rsidRDefault="00F72378" w:rsidP="00C550D5">
      <w:pPr>
        <w:pStyle w:val="ListParagraph"/>
        <w:ind w:left="1701"/>
        <w:jc w:val="both"/>
        <w:rPr>
          <w:rFonts w:ascii="Tahoma" w:hAnsi="Tahoma" w:cs="Tahoma"/>
          <w:sz w:val="24"/>
        </w:rPr>
      </w:pPr>
      <w:r>
        <w:rPr>
          <w:rFonts w:ascii="Tahoma" w:hAnsi="Tahoma" w:cs="Tahoma"/>
          <w:sz w:val="24"/>
        </w:rPr>
        <w:t>Blok ini sangat diperlukan untuk sistem informasi agar sistem informasi lebih berkualitas dan dokumentasi dapat digunakan untuk semua tingkatan manajaemen.</w:t>
      </w:r>
    </w:p>
    <w:p w14:paraId="48006778" w14:textId="77777777" w:rsidR="00F72378" w:rsidRDefault="00F72378" w:rsidP="00C550D5">
      <w:pPr>
        <w:pStyle w:val="ListParagraph"/>
        <w:ind w:left="1701"/>
        <w:jc w:val="both"/>
        <w:rPr>
          <w:rFonts w:ascii="Tahoma" w:hAnsi="Tahoma" w:cs="Tahoma"/>
          <w:sz w:val="24"/>
        </w:rPr>
      </w:pPr>
    </w:p>
    <w:p w14:paraId="528E4CDF" w14:textId="77777777" w:rsidR="00F72378" w:rsidRPr="00D119B7" w:rsidRDefault="00F72378" w:rsidP="00C550D5">
      <w:pPr>
        <w:pStyle w:val="ListParagraph"/>
        <w:numPr>
          <w:ilvl w:val="0"/>
          <w:numId w:val="22"/>
        </w:numPr>
        <w:spacing w:after="160" w:line="259" w:lineRule="auto"/>
        <w:ind w:left="1701"/>
        <w:jc w:val="both"/>
        <w:rPr>
          <w:rFonts w:ascii="Tahoma" w:hAnsi="Tahoma" w:cs="Tahoma"/>
          <w:sz w:val="24"/>
        </w:rPr>
      </w:pPr>
      <w:r>
        <w:rPr>
          <w:rFonts w:ascii="Tahoma" w:hAnsi="Tahoma" w:cs="Tahoma"/>
          <w:sz w:val="24"/>
        </w:rPr>
        <w:t xml:space="preserve">Blok Teknologi </w:t>
      </w:r>
      <w:r>
        <w:rPr>
          <w:rFonts w:ascii="Tahoma" w:hAnsi="Tahoma" w:cs="Tahoma"/>
          <w:i/>
          <w:sz w:val="24"/>
        </w:rPr>
        <w:t>(technology block)</w:t>
      </w:r>
    </w:p>
    <w:p w14:paraId="3827DE87" w14:textId="77777777" w:rsidR="00F72378" w:rsidRDefault="00F72378" w:rsidP="00C550D5">
      <w:pPr>
        <w:pStyle w:val="ListParagraph"/>
        <w:ind w:left="1701"/>
        <w:jc w:val="both"/>
        <w:rPr>
          <w:rFonts w:ascii="Tahoma" w:hAnsi="Tahoma" w:cs="Tahoma"/>
          <w:sz w:val="24"/>
        </w:rPr>
      </w:pPr>
      <w:r w:rsidRPr="00D119B7">
        <w:rPr>
          <w:rFonts w:ascii="Tahoma" w:hAnsi="Tahoma" w:cs="Tahoma"/>
          <w:sz w:val="24"/>
        </w:rPr>
        <w:t>Teknologi digunakan untuk menerima input, menjalankan model, menyimpan dan mengakes data menghasilkan dan mengirimkan keluaran dan dapat membantu mengendalikan sistem secara keseluruhan</w:t>
      </w:r>
      <w:r>
        <w:rPr>
          <w:rFonts w:ascii="Tahoma" w:hAnsi="Tahoma" w:cs="Tahoma"/>
          <w:sz w:val="24"/>
        </w:rPr>
        <w:t>.</w:t>
      </w:r>
    </w:p>
    <w:p w14:paraId="6C90C0E0" w14:textId="77777777" w:rsidR="00F72378" w:rsidRDefault="00F72378" w:rsidP="00C550D5">
      <w:pPr>
        <w:pStyle w:val="ListParagraph"/>
        <w:ind w:left="1701"/>
        <w:jc w:val="both"/>
        <w:rPr>
          <w:rFonts w:ascii="Tahoma" w:hAnsi="Tahoma" w:cs="Tahoma"/>
          <w:sz w:val="24"/>
        </w:rPr>
      </w:pPr>
    </w:p>
    <w:p w14:paraId="0844376E" w14:textId="77777777" w:rsidR="00F72378" w:rsidRPr="00D119B7" w:rsidRDefault="00F72378" w:rsidP="00C550D5">
      <w:pPr>
        <w:pStyle w:val="ListParagraph"/>
        <w:numPr>
          <w:ilvl w:val="0"/>
          <w:numId w:val="22"/>
        </w:numPr>
        <w:spacing w:after="160" w:line="259" w:lineRule="auto"/>
        <w:ind w:left="1701"/>
        <w:jc w:val="both"/>
        <w:rPr>
          <w:rFonts w:ascii="Tahoma" w:hAnsi="Tahoma" w:cs="Tahoma"/>
          <w:sz w:val="24"/>
        </w:rPr>
      </w:pPr>
      <w:r>
        <w:rPr>
          <w:rFonts w:ascii="Tahoma" w:hAnsi="Tahoma" w:cs="Tahoma"/>
          <w:sz w:val="24"/>
        </w:rPr>
        <w:t xml:space="preserve">Blok kendali </w:t>
      </w:r>
      <w:r>
        <w:rPr>
          <w:rFonts w:ascii="Tahoma" w:hAnsi="Tahoma" w:cs="Tahoma"/>
          <w:i/>
          <w:sz w:val="24"/>
        </w:rPr>
        <w:t>(control block)</w:t>
      </w:r>
    </w:p>
    <w:p w14:paraId="3C0F39B9" w14:textId="77777777" w:rsidR="00F72378" w:rsidRDefault="00F72378" w:rsidP="00C550D5">
      <w:pPr>
        <w:pStyle w:val="ListParagraph"/>
        <w:ind w:left="1701"/>
        <w:jc w:val="both"/>
        <w:rPr>
          <w:rFonts w:ascii="Tahoma" w:hAnsi="Tahoma" w:cs="Tahoma"/>
          <w:sz w:val="24"/>
        </w:rPr>
      </w:pPr>
      <w:r>
        <w:rPr>
          <w:rFonts w:ascii="Tahoma" w:hAnsi="Tahoma" w:cs="Tahoma"/>
          <w:sz w:val="24"/>
        </w:rPr>
        <w:t xml:space="preserve">Banyak hal yang dapat merusak sistem informasi, maka dari itu perlu pengendalian, perlu perancangan dan diterapkan untuk meyakinkan bahwa hal hal yang dapat </w:t>
      </w:r>
      <w:r>
        <w:rPr>
          <w:rFonts w:ascii="Tahoma" w:hAnsi="Tahoma" w:cs="Tahoma"/>
          <w:sz w:val="24"/>
        </w:rPr>
        <w:lastRenderedPageBreak/>
        <w:t xml:space="preserve">merusak </w:t>
      </w:r>
      <w:proofErr w:type="gramStart"/>
      <w:r>
        <w:rPr>
          <w:rFonts w:ascii="Tahoma" w:hAnsi="Tahoma" w:cs="Tahoma"/>
          <w:sz w:val="24"/>
        </w:rPr>
        <w:t>sistem  dapat</w:t>
      </w:r>
      <w:proofErr w:type="gramEnd"/>
      <w:r>
        <w:rPr>
          <w:rFonts w:ascii="Tahoma" w:hAnsi="Tahoma" w:cs="Tahoma"/>
          <w:sz w:val="24"/>
        </w:rPr>
        <w:t xml:space="preserve"> dicegah ataupun jika ada kesalahan dapat langsung ditanganin.</w:t>
      </w:r>
    </w:p>
    <w:p w14:paraId="2F2641FA" w14:textId="77777777" w:rsidR="00F72378" w:rsidRPr="002327E8" w:rsidRDefault="00F72378" w:rsidP="00C550D5">
      <w:pPr>
        <w:pStyle w:val="ListParagraph"/>
        <w:ind w:left="1701"/>
        <w:jc w:val="both"/>
        <w:rPr>
          <w:rFonts w:ascii="Tahoma" w:hAnsi="Tahoma" w:cs="Tahoma"/>
          <w:sz w:val="24"/>
        </w:rPr>
      </w:pPr>
    </w:p>
    <w:p w14:paraId="69BDF081" w14:textId="77777777" w:rsidR="00F72378" w:rsidRPr="003F131A" w:rsidRDefault="00F72378" w:rsidP="00C550D5">
      <w:pPr>
        <w:pStyle w:val="ListParagraph"/>
        <w:numPr>
          <w:ilvl w:val="2"/>
          <w:numId w:val="19"/>
        </w:numPr>
        <w:tabs>
          <w:tab w:val="left" w:pos="1276"/>
        </w:tabs>
        <w:ind w:left="1276"/>
        <w:jc w:val="both"/>
        <w:rPr>
          <w:rFonts w:ascii="Tahoma" w:hAnsi="Tahoma" w:cs="Tahoma"/>
          <w:sz w:val="24"/>
        </w:rPr>
      </w:pPr>
      <w:r w:rsidRPr="003F131A">
        <w:rPr>
          <w:rFonts w:ascii="Tahoma" w:hAnsi="Tahoma" w:cs="Tahoma"/>
          <w:sz w:val="24"/>
        </w:rPr>
        <w:t>Tipe Sistem Informasi</w:t>
      </w:r>
    </w:p>
    <w:p w14:paraId="36C07927" w14:textId="77777777" w:rsidR="00F72378" w:rsidRPr="00A41212" w:rsidRDefault="00F72378" w:rsidP="00C550D5">
      <w:pPr>
        <w:pStyle w:val="ListParagraph"/>
        <w:ind w:left="1276" w:firstLine="720"/>
        <w:jc w:val="both"/>
        <w:rPr>
          <w:rFonts w:ascii="Tahoma" w:hAnsi="Tahoma" w:cs="Tahoma"/>
          <w:sz w:val="24"/>
        </w:rPr>
      </w:pPr>
      <w:r w:rsidRPr="00A41212">
        <w:rPr>
          <w:rFonts w:ascii="Tahoma" w:hAnsi="Tahoma" w:cs="Tahoma"/>
          <w:sz w:val="24"/>
        </w:rPr>
        <w:t xml:space="preserve">Sistem informasi mempunyai sumber informasi untuk mengambil keputusuan. Sumber informasi tersebut bisa didapat dari informasi eksternal dan informasi internal. Informasi internal dapat diperoleh dari Pengelolahan Data Elektronik (PDE) atau non-PDE. Sistem informasi yang kompleks dapat berfungsi jika melibatkan elemen non-komputer dan elemen computer. </w:t>
      </w:r>
      <w:proofErr w:type="gramStart"/>
      <w:r w:rsidRPr="00A41212">
        <w:rPr>
          <w:rFonts w:ascii="Tahoma" w:hAnsi="Tahoma" w:cs="Tahoma"/>
          <w:sz w:val="24"/>
        </w:rPr>
        <w:t>Berikut  kumpulan</w:t>
      </w:r>
      <w:proofErr w:type="gramEnd"/>
      <w:r w:rsidRPr="00A41212">
        <w:rPr>
          <w:rFonts w:ascii="Tahoma" w:hAnsi="Tahoma" w:cs="Tahoma"/>
          <w:sz w:val="24"/>
        </w:rPr>
        <w:t xml:space="preserve"> kumpulan sistem informasi:</w:t>
      </w:r>
    </w:p>
    <w:p w14:paraId="10F4A36A"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akuntansi</w:t>
      </w:r>
    </w:p>
    <w:p w14:paraId="142DCF9C"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manajemen aset</w:t>
      </w:r>
    </w:p>
    <w:p w14:paraId="3C824CB1"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pemasaran</w:t>
      </w:r>
    </w:p>
    <w:p w14:paraId="6DC504E7"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manajemen persedian</w:t>
      </w:r>
    </w:p>
    <w:p w14:paraId="3A5A139F"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personalia</w:t>
      </w:r>
    </w:p>
    <w:p w14:paraId="2CAF7E6C"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distribusi</w:t>
      </w:r>
    </w:p>
    <w:p w14:paraId="6391CFE5"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kekayaan</w:t>
      </w:r>
    </w:p>
    <w:p w14:paraId="6BE17C26"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analisis kredit</w:t>
      </w:r>
    </w:p>
    <w:p w14:paraId="4464B697"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penelitian dan pengembangan</w:t>
      </w:r>
    </w:p>
    <w:p w14:paraId="66BD9133" w14:textId="77777777" w:rsidR="00F72378" w:rsidRDefault="00F72378" w:rsidP="00C550D5">
      <w:pPr>
        <w:pStyle w:val="ListParagraph"/>
        <w:numPr>
          <w:ilvl w:val="0"/>
          <w:numId w:val="23"/>
        </w:numPr>
        <w:spacing w:after="160" w:line="259" w:lineRule="auto"/>
        <w:ind w:left="2127"/>
        <w:jc w:val="both"/>
        <w:rPr>
          <w:rFonts w:ascii="Tahoma" w:hAnsi="Tahoma" w:cs="Tahoma"/>
          <w:sz w:val="24"/>
        </w:rPr>
      </w:pPr>
      <w:r>
        <w:rPr>
          <w:rFonts w:ascii="Tahoma" w:hAnsi="Tahoma" w:cs="Tahoma"/>
          <w:sz w:val="24"/>
        </w:rPr>
        <w:t>Sistem informasi teknik</w:t>
      </w:r>
    </w:p>
    <w:p w14:paraId="11784346" w14:textId="129AA534" w:rsidR="00F72378" w:rsidRPr="00A41212" w:rsidRDefault="00F72378" w:rsidP="00C550D5">
      <w:pPr>
        <w:ind w:left="1276" w:firstLine="567"/>
        <w:jc w:val="both"/>
        <w:rPr>
          <w:rFonts w:ascii="Tahoma" w:hAnsi="Tahoma" w:cs="Tahoma"/>
          <w:sz w:val="24"/>
        </w:rPr>
      </w:pPr>
      <w:r w:rsidRPr="00A41212">
        <w:rPr>
          <w:rFonts w:ascii="Tahoma" w:hAnsi="Tahoma" w:cs="Tahoma"/>
          <w:sz w:val="24"/>
        </w:rPr>
        <w:t xml:space="preserve">Semua sistem informasi tersebut dimaksudkan untuk memberikan informasi kepada semua tingkatan manajemen, mulai dari manajemen tingkat bawah,menengah dan tingkat atas </w:t>
      </w:r>
      <w:r>
        <w:rPr>
          <w:rFonts w:ascii="Tahoma" w:hAnsi="Tahoma" w:cs="Tahoma"/>
          <w:sz w:val="24"/>
        </w:rPr>
        <w:fldChar w:fldCharType="begin" w:fldLock="1"/>
      </w:r>
      <w:r>
        <w:rPr>
          <w:rFonts w:ascii="Tahoma" w:hAnsi="Tahoma" w:cs="Tahoma"/>
          <w:sz w:val="24"/>
        </w:rPr>
        <w:instrText>ADDIN CSL_CITATION {"citationItems":[{"id":"ITEM-1","itemData":{"author":[{"dropping-particle":"","family":"Sutabri","given":"Tata","non-dropping-particle":"","parse-names":false,"suffix":""}],"id":"ITEM-1","issued":{"date-parts":[["2012"]]},"number-of-pages":"160","title":"analisis sistem informasi","type":"book"},"locator":"48","uris":["http://www.mendeley.com/documents/?uuid=62391492-8231-4c13-bcea-2e72920c881a"]}],"mendeley":{"formattedCitation":"(Sutabri, 2012, p. 48)","plainTextFormattedCitation":"(Sutabri, 2012, p. 48)","previouslyFormattedCitation":"(Sutabri, 2012, p. 48)"},"properties":{"noteIndex":0},"schema":"https://github.com/citation-style-language/schema/raw/master/csl-citation.json"}</w:instrText>
      </w:r>
      <w:r>
        <w:rPr>
          <w:rFonts w:ascii="Tahoma" w:hAnsi="Tahoma" w:cs="Tahoma"/>
          <w:sz w:val="24"/>
        </w:rPr>
        <w:fldChar w:fldCharType="separate"/>
      </w:r>
      <w:r w:rsidRPr="003F131A">
        <w:rPr>
          <w:rFonts w:ascii="Tahoma" w:hAnsi="Tahoma" w:cs="Tahoma"/>
          <w:noProof/>
          <w:sz w:val="24"/>
        </w:rPr>
        <w:t>(Sutabri, 2012, p. 48)</w:t>
      </w:r>
      <w:r>
        <w:rPr>
          <w:rFonts w:ascii="Tahoma" w:hAnsi="Tahoma" w:cs="Tahoma"/>
          <w:sz w:val="24"/>
        </w:rPr>
        <w:fldChar w:fldCharType="end"/>
      </w:r>
      <w:r>
        <w:rPr>
          <w:rFonts w:ascii="Tahoma" w:hAnsi="Tahoma" w:cs="Tahoma"/>
          <w:sz w:val="24"/>
        </w:rPr>
        <w:t>.</w:t>
      </w:r>
    </w:p>
    <w:p w14:paraId="0A00F9C6" w14:textId="77777777" w:rsidR="00F72378" w:rsidRDefault="00F72378" w:rsidP="00C550D5">
      <w:pPr>
        <w:pStyle w:val="ListParagraph"/>
        <w:jc w:val="both"/>
        <w:rPr>
          <w:rFonts w:ascii="Tahoma" w:hAnsi="Tahoma" w:cs="Tahoma"/>
          <w:color w:val="000000" w:themeColor="text1"/>
          <w:sz w:val="24"/>
          <w:szCs w:val="24"/>
        </w:rPr>
      </w:pPr>
    </w:p>
    <w:p w14:paraId="171CD8A8" w14:textId="77777777" w:rsidR="00F72378" w:rsidRDefault="00F72378"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t>Sistem Informasi Manjemen Aset</w:t>
      </w:r>
    </w:p>
    <w:p w14:paraId="7377FC6B" w14:textId="38378CCB" w:rsidR="00F72378" w:rsidRDefault="00F72378" w:rsidP="00C550D5">
      <w:pPr>
        <w:pStyle w:val="ListParagraph"/>
        <w:ind w:firstLine="720"/>
        <w:jc w:val="both"/>
        <w:rPr>
          <w:rFonts w:ascii="Tahoma" w:hAnsi="Tahoma" w:cs="Tahoma"/>
          <w:sz w:val="24"/>
        </w:rPr>
      </w:pPr>
      <w:r w:rsidRPr="00F72378">
        <w:rPr>
          <w:rFonts w:ascii="Tahoma" w:hAnsi="Tahoma" w:cs="Tahoma"/>
          <w:sz w:val="24"/>
        </w:rPr>
        <w:t xml:space="preserve">Sistem informasi manajemen atau SIM adalah sistem pengelolaan data dan informasi yang akan berguna untuk mendukung pelaksanaan tugas dalam suatu organisasi atau instansi. SIM juga termasuk dalam pengendali internal suatu bisnis, yang dapat meliputi manusia, dokumen, teknologi, dan prosedur akuntansi manajemen </w:t>
      </w:r>
      <w:r>
        <w:rPr>
          <w:rFonts w:ascii="Tahoma" w:hAnsi="Tahoma" w:cs="Tahoma"/>
          <w:sz w:val="24"/>
        </w:rPr>
        <w:fldChar w:fldCharType="begin" w:fldLock="1"/>
      </w:r>
      <w:r>
        <w:rPr>
          <w:rFonts w:ascii="Tahoma" w:hAnsi="Tahoma" w:cs="Tahoma"/>
          <w:sz w:val="24"/>
        </w:rPr>
        <w:instrText>ADDIN CSL_CITATION {"citationItems":[{"id":"ITEM-1","itemData":{"abstract":"Seiring perkembangan global di era informasi, keberadaan masyarakat mengalami pergeseran pola yang dinamis. Kehadiran hasil karya manusiadi bidang teknologi informasi menjadi karakteristik dimana masyarakat diera sekarang dikenal sebagai masyarakat informasional. Akan tetapi belum semua masyarakat mampu mengelola informasi dengan baik. Dengan kata lain masih ada beberapa kelompok masyarakat yang belum memahami arti pentingnya sebuah informasi. Sebagai tanggapan fenomena di atas maka lahirlah pemikiran baru dibidang informasi yang dikenal dengan Sistem informasi Manajemen.","author":[{"dropping-particle":"","family":"Hariyanto","given":"Slamet","non-dropping-particle":"","parse-names":false,"suffix":""}],"container-title":"Sistem Informasi Manajemen","id":"ITEM-1","issue":"1","issued":{"date-parts":[["2016"]]},"page":"80-85","title":"Slamet Hariyanto, Sistem Informasi Manajemen","type":"article-journal","volume":"9"},"uris":["http://www.mendeley.com/documents/?uuid=bcb97c9c-acff-4965-9086-5f1716da0d48"]}],"mendeley":{"formattedCitation":"(Hariyanto, 2016)","plainTextFormattedCitation":"(Hariyanto, 2016)","previouslyFormattedCitation":"(Hariyanto, 2016)"},"properties":{"noteIndex":0},"schema":"https://github.com/citation-style-language/schema/raw/master/csl-citation.json"}</w:instrText>
      </w:r>
      <w:r>
        <w:rPr>
          <w:rFonts w:ascii="Tahoma" w:hAnsi="Tahoma" w:cs="Tahoma"/>
          <w:sz w:val="24"/>
        </w:rPr>
        <w:fldChar w:fldCharType="separate"/>
      </w:r>
      <w:r w:rsidRPr="00F72378">
        <w:rPr>
          <w:rFonts w:ascii="Tahoma" w:hAnsi="Tahoma" w:cs="Tahoma"/>
          <w:noProof/>
          <w:sz w:val="24"/>
        </w:rPr>
        <w:t>(Hariyanto, 2016)</w:t>
      </w:r>
      <w:r>
        <w:rPr>
          <w:rFonts w:ascii="Tahoma" w:hAnsi="Tahoma" w:cs="Tahoma"/>
          <w:sz w:val="24"/>
        </w:rPr>
        <w:fldChar w:fldCharType="end"/>
      </w:r>
      <w:r>
        <w:rPr>
          <w:rFonts w:ascii="Tahoma" w:hAnsi="Tahoma" w:cs="Tahoma"/>
          <w:sz w:val="24"/>
        </w:rPr>
        <w:t>.</w:t>
      </w:r>
    </w:p>
    <w:p w14:paraId="28F70F67" w14:textId="49BBDAA8" w:rsidR="00F72378" w:rsidRDefault="00F72378" w:rsidP="00C550D5">
      <w:pPr>
        <w:pStyle w:val="ListParagraph"/>
        <w:ind w:firstLine="720"/>
        <w:jc w:val="both"/>
        <w:rPr>
          <w:rFonts w:ascii="Tahoma" w:hAnsi="Tahoma" w:cs="Tahoma"/>
          <w:sz w:val="24"/>
        </w:rPr>
      </w:pPr>
      <w:r w:rsidRPr="00F72378">
        <w:rPr>
          <w:rFonts w:ascii="Tahoma" w:hAnsi="Tahoma" w:cs="Tahoma"/>
          <w:sz w:val="24"/>
        </w:rPr>
        <w:t xml:space="preserve">Sistem informasi manajemen dapat diterapkan dimana saja, penerapan ini digunakan agar sistem informasi manajemen sesuai dengan kebutuhan perusahaan. Salah satu penerapannya yaitu sistem informasi manajemen aset. Sistem informasi manajemen aset adalah sistem informasi manajemen pendataan aset inventaris yang dilakukan secara terintegrasi dan terorganisasi kepada seluruh </w:t>
      </w:r>
      <w:r w:rsidRPr="00F72378">
        <w:rPr>
          <w:rFonts w:ascii="Tahoma" w:hAnsi="Tahoma" w:cs="Tahoma"/>
          <w:sz w:val="24"/>
        </w:rPr>
        <w:lastRenderedPageBreak/>
        <w:t xml:space="preserve">instansi agar tertib dalam administrasi pengelolaan dan pendataan barang. Dengan dibuatnya sistem informasi manajemen aset ini perusahaan dapat mengetahui aset apa saja yang sudah dimiliki perusahaan dan dapat mengetahui masa ekonomis suatu aset agar dapat dirawat secara baik </w:t>
      </w:r>
      <w:r>
        <w:rPr>
          <w:rFonts w:ascii="Tahoma" w:hAnsi="Tahoma" w:cs="Tahoma"/>
          <w:sz w:val="24"/>
        </w:rPr>
        <w:fldChar w:fldCharType="begin" w:fldLock="1"/>
      </w:r>
      <w:r>
        <w:rPr>
          <w:rFonts w:ascii="Tahoma" w:hAnsi="Tahoma" w:cs="Tahoma"/>
          <w:sz w:val="24"/>
        </w:rPr>
        <w:instrText>ADDIN CSL_CITATION {"citationItems":[{"id":"ITEM-1","itemData":{"DOI":"10.24014/coreit.v3i2.4415","ISSN":"2460-738X","abstract":"Sentral Tukang Indonesia adalah perusahaan retail yang menjual aksesoris bangunan yang beralamat di Jl. Riau No.131 C-D, Pekanbaru. Sentral Tukang saat ini menghadapi masalah dalam manajemen aset dari proses perawatan aset karena masih menggunakan ingatan perorangan saja sedangkan asetnya banyak. Jika perorangan tersebut terlupa akan menjadi masalah apalagi terkait jenis aset yang melakukan pembayaran dan jika terlambat akan dikenakan denda. Penelitian ini untuk memudahkan sentral tukang untuk melakukan pencatatan perawatan aset perusahaan tersebut. Penelitian ini dibuat dengan menggunakan Visual Basic 6.0 sebagai program aplikasi desktop dan MySQL sebagai aplikasi databasenya. Proses penelitian dilakukan observasi dikarena penulis juga bekerja di sentral tukang selama setahun dan  penulis mendapatkan masalah aset ini. Tahap pembuatan aplikasi ini yaitu analisa kelemahan sistem lama, pencarian data, perancangan, pembuatan, pengetesan, dan implementasi dari perancangan sistem informasi manajemen aset di sentral tukang. Hasil dari penelitian ini program desktop yang mengelola pencatatan perawatan aset dan juga sebagai pengingat akan perawatan aset-aset yang berada di Sentral Tukang. Kata Kunci – Sistem Infomasi, Manajemen Aset, Perawatan Aset","author":[{"dropping-particle":"","family":"Ridwan","given":"Muhammad","non-dropping-particle":"","parse-names":false,"suffix":""},{"dropping-particle":"","family":"Muhammad","given":"Muhammad","non-dropping-particle":"","parse-names":false,"suffix":""},{"dropping-particle":"","family":"Ramadhani","given":"Siti","non-dropping-particle":"","parse-names":false,"suffix":""}],"container-title":"Jurnal CoreIT: Jurnal Hasil Penelitian Ilmu Komputer dan Teknologi Informasi","id":"ITEM-1","issue":"2","issued":{"date-parts":[["2018"]]},"page":"47","title":"Rancangan Sistem Informasi Manajemen Aset di PT. Sentral Tukang Indonesia","type":"article-journal","volume":"3"},"uris":["http://www.mendeley.com/documents/?uuid=53e08f2f-b8f7-4336-b177-d3a1ed99ecb9"]}],"mendeley":{"formattedCitation":"(Ridwan et al., 2018)","plainTextFormattedCitation":"(Ridwan et al., 2018)","previouslyFormattedCitation":"(Ridwan et al., 2018)"},"properties":{"noteIndex":0},"schema":"https://github.com/citation-style-language/schema/raw/master/csl-citation.json"}</w:instrText>
      </w:r>
      <w:r>
        <w:rPr>
          <w:rFonts w:ascii="Tahoma" w:hAnsi="Tahoma" w:cs="Tahoma"/>
          <w:sz w:val="24"/>
        </w:rPr>
        <w:fldChar w:fldCharType="separate"/>
      </w:r>
      <w:r w:rsidRPr="00F72378">
        <w:rPr>
          <w:rFonts w:ascii="Tahoma" w:hAnsi="Tahoma" w:cs="Tahoma"/>
          <w:noProof/>
          <w:sz w:val="24"/>
        </w:rPr>
        <w:t>(Ridwan et al., 2018)</w:t>
      </w:r>
      <w:r>
        <w:rPr>
          <w:rFonts w:ascii="Tahoma" w:hAnsi="Tahoma" w:cs="Tahoma"/>
          <w:sz w:val="24"/>
        </w:rPr>
        <w:fldChar w:fldCharType="end"/>
      </w:r>
      <w:r>
        <w:rPr>
          <w:rFonts w:ascii="Tahoma" w:hAnsi="Tahoma" w:cs="Tahoma"/>
          <w:sz w:val="24"/>
        </w:rPr>
        <w:t>.</w:t>
      </w:r>
    </w:p>
    <w:p w14:paraId="683FA658" w14:textId="410B421F" w:rsidR="00F72378" w:rsidRDefault="00F72378" w:rsidP="00C550D5">
      <w:pPr>
        <w:pStyle w:val="ListParagraph"/>
        <w:ind w:firstLine="720"/>
        <w:jc w:val="both"/>
        <w:rPr>
          <w:rFonts w:ascii="Tahoma" w:hAnsi="Tahoma" w:cs="Tahoma"/>
          <w:sz w:val="24"/>
        </w:rPr>
      </w:pPr>
      <w:r w:rsidRPr="00F72378">
        <w:rPr>
          <w:rFonts w:ascii="Tahoma" w:hAnsi="Tahoma" w:cs="Tahoma"/>
          <w:sz w:val="24"/>
        </w:rPr>
        <w:t xml:space="preserve">Pada tahun 2000’an sistem informasi manajemen aset mulai berkembang sebagai satu sistem yang terintegrasi pada berbagai induk perusahaan dan cabang-cabangnya. Sistem informasi ini kemudian dibentuk dalam sistem informasi berbasis computer </w:t>
      </w:r>
      <w:r>
        <w:rPr>
          <w:rFonts w:ascii="Tahoma" w:hAnsi="Tahoma" w:cs="Tahoma"/>
          <w:sz w:val="24"/>
        </w:rPr>
        <w:fldChar w:fldCharType="begin" w:fldLock="1"/>
      </w:r>
      <w:r>
        <w:rPr>
          <w:rFonts w:ascii="Tahoma" w:hAnsi="Tahoma" w:cs="Tahoma"/>
          <w:sz w:val="24"/>
        </w:rPr>
        <w:instrText>ADDIN CSL_CITATION {"citationItems":[{"id":"ITEM-1","itemData":{"abstract":"Seiring perkembangan global di era informasi, keberadaan masyarakat mengalami pergeseran pola yang dinamis. Kehadiran hasil karya manusiadi bidang teknologi informasi menjadi karakteristik dimana masyarakat diera sekarang dikenal sebagai masyarakat informasional. Akan tetapi belum semua masyarakat mampu mengelola informasi dengan baik. Dengan kata lain masih ada beberapa kelompok masyarakat yang belum memahami arti pentingnya sebuah informasi. Sebagai tanggapan fenomena di atas maka lahirlah pemikiran baru dibidang informasi yang dikenal dengan Sistem informasi Manajemen.","author":[{"dropping-particle":"","family":"Hariyanto","given":"Slamet","non-dropping-particle":"","parse-names":false,"suffix":""}],"container-title":"Sistem Informasi Manajemen","id":"ITEM-1","issue":"1","issued":{"date-parts":[["2016"]]},"page":"80-85","title":"Slamet Hariyanto, Sistem Informasi Manajemen","type":"article-journal","volume":"9"},"uris":["http://www.mendeley.com/documents/?uuid=bcb97c9c-acff-4965-9086-5f1716da0d48"]}],"mendeley":{"formattedCitation":"(Hariyanto, 2016)","plainTextFormattedCitation":"(Hariyanto, 2016)","previouslyFormattedCitation":"(Hariyanto, 2016)"},"properties":{"noteIndex":0},"schema":"https://github.com/citation-style-language/schema/raw/master/csl-citation.json"}</w:instrText>
      </w:r>
      <w:r>
        <w:rPr>
          <w:rFonts w:ascii="Tahoma" w:hAnsi="Tahoma" w:cs="Tahoma"/>
          <w:sz w:val="24"/>
        </w:rPr>
        <w:fldChar w:fldCharType="separate"/>
      </w:r>
      <w:r w:rsidRPr="00F72378">
        <w:rPr>
          <w:rFonts w:ascii="Tahoma" w:hAnsi="Tahoma" w:cs="Tahoma"/>
          <w:noProof/>
          <w:sz w:val="24"/>
        </w:rPr>
        <w:t>(Hariyanto, 2016)</w:t>
      </w:r>
      <w:r>
        <w:rPr>
          <w:rFonts w:ascii="Tahoma" w:hAnsi="Tahoma" w:cs="Tahoma"/>
          <w:sz w:val="24"/>
        </w:rPr>
        <w:fldChar w:fldCharType="end"/>
      </w:r>
      <w:r>
        <w:rPr>
          <w:rFonts w:ascii="Tahoma" w:hAnsi="Tahoma" w:cs="Tahoma"/>
          <w:sz w:val="24"/>
        </w:rPr>
        <w:t>.</w:t>
      </w:r>
    </w:p>
    <w:p w14:paraId="3A80CB00" w14:textId="1C5AF397" w:rsidR="00F72378" w:rsidRPr="00F72378" w:rsidRDefault="00F72378" w:rsidP="00C550D5">
      <w:pPr>
        <w:pStyle w:val="ListParagraph"/>
        <w:ind w:firstLine="720"/>
        <w:jc w:val="both"/>
        <w:rPr>
          <w:rFonts w:ascii="Tahoma" w:hAnsi="Tahoma" w:cs="Tahoma"/>
          <w:color w:val="000000" w:themeColor="text1"/>
          <w:sz w:val="24"/>
          <w:szCs w:val="24"/>
        </w:rPr>
      </w:pPr>
      <w:r w:rsidRPr="00F72378">
        <w:rPr>
          <w:rFonts w:ascii="Tahoma" w:hAnsi="Tahoma" w:cs="Tahoma"/>
          <w:sz w:val="24"/>
        </w:rPr>
        <w:t xml:space="preserve">Sistem informasi manajemen aset mempunyai elemen-elemen fisik yang dibutuhkan untuk mendukung kelancaran sistem. Elemen-elemen yang digunakan yaitu perangkat keras </w:t>
      </w:r>
      <w:r w:rsidRPr="00F72378">
        <w:rPr>
          <w:rFonts w:ascii="Tahoma" w:hAnsi="Tahoma" w:cs="Tahoma"/>
          <w:i/>
          <w:sz w:val="24"/>
        </w:rPr>
        <w:t>(hardware)</w:t>
      </w:r>
      <w:r w:rsidRPr="00F72378">
        <w:rPr>
          <w:rFonts w:ascii="Tahoma" w:hAnsi="Tahoma" w:cs="Tahoma"/>
          <w:sz w:val="24"/>
        </w:rPr>
        <w:t xml:space="preserve">, perangkat lunak </w:t>
      </w:r>
      <w:r w:rsidRPr="00F72378">
        <w:rPr>
          <w:rFonts w:ascii="Tahoma" w:hAnsi="Tahoma" w:cs="Tahoma"/>
          <w:i/>
          <w:sz w:val="24"/>
        </w:rPr>
        <w:t>(software)</w:t>
      </w:r>
      <w:r w:rsidRPr="00F72378">
        <w:rPr>
          <w:rFonts w:ascii="Tahoma" w:hAnsi="Tahoma" w:cs="Tahoma"/>
          <w:sz w:val="24"/>
        </w:rPr>
        <w:t>, dan database. Elemen tersebut digunakan untuk melaksanakan prosedur sistem yang sesuai dengan kebutuhan suatu perusahaan.</w:t>
      </w:r>
    </w:p>
    <w:p w14:paraId="5DC85F75" w14:textId="77777777" w:rsidR="00F72378" w:rsidRDefault="00F72378" w:rsidP="00C550D5">
      <w:pPr>
        <w:pStyle w:val="ListParagraph"/>
        <w:jc w:val="both"/>
        <w:rPr>
          <w:rFonts w:ascii="Tahoma" w:hAnsi="Tahoma" w:cs="Tahoma"/>
          <w:color w:val="000000" w:themeColor="text1"/>
          <w:sz w:val="24"/>
          <w:szCs w:val="24"/>
        </w:rPr>
      </w:pPr>
    </w:p>
    <w:p w14:paraId="567D09B2" w14:textId="77777777" w:rsidR="00F72378" w:rsidRDefault="00F72378"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t>Website</w:t>
      </w:r>
    </w:p>
    <w:p w14:paraId="76F320FA" w14:textId="50494D13" w:rsidR="00F72378" w:rsidRPr="00F72378" w:rsidRDefault="00F72378" w:rsidP="00C550D5">
      <w:pPr>
        <w:pStyle w:val="ListParagraph"/>
        <w:ind w:firstLine="720"/>
        <w:jc w:val="both"/>
        <w:rPr>
          <w:rFonts w:ascii="Tahoma" w:hAnsi="Tahoma" w:cs="Tahoma"/>
          <w:sz w:val="24"/>
        </w:rPr>
      </w:pPr>
      <w:r>
        <w:rPr>
          <w:rFonts w:ascii="Tahoma" w:hAnsi="Tahoma" w:cs="Tahoma"/>
          <w:color w:val="000000" w:themeColor="text1"/>
          <w:sz w:val="24"/>
          <w:szCs w:val="24"/>
        </w:rPr>
        <w:t>W</w:t>
      </w:r>
      <w:r w:rsidRPr="00F72378">
        <w:rPr>
          <w:rFonts w:ascii="Tahoma" w:hAnsi="Tahoma" w:cs="Tahoma"/>
          <w:sz w:val="24"/>
        </w:rPr>
        <w:t>ebsite atau web adalah suatu software atau aplikasi yang berisi dokumen berbentuk multimedia (</w:t>
      </w:r>
      <w:proofErr w:type="gramStart"/>
      <w:r w:rsidRPr="00F72378">
        <w:rPr>
          <w:rFonts w:ascii="Tahoma" w:hAnsi="Tahoma" w:cs="Tahoma"/>
          <w:sz w:val="24"/>
        </w:rPr>
        <w:t>teks,gambar</w:t>
      </w:r>
      <w:proofErr w:type="gramEnd"/>
      <w:r w:rsidRPr="00F72378">
        <w:rPr>
          <w:rFonts w:ascii="Tahoma" w:hAnsi="Tahoma" w:cs="Tahoma"/>
          <w:sz w:val="24"/>
        </w:rPr>
        <w:t xml:space="preserve">,suara,animasi dan video). Website ini software yang berbentuk layanan yang dapat dipakai atau digunakan menggunakan computer dan terhubung ke internet. Website menggunakan serve yang berbentuk HTTP </w:t>
      </w:r>
      <w:r w:rsidRPr="00F72378">
        <w:rPr>
          <w:rFonts w:ascii="Tahoma" w:hAnsi="Tahoma" w:cs="Tahoma"/>
          <w:i/>
          <w:sz w:val="24"/>
        </w:rPr>
        <w:t>(hypertext transfer protocol)</w:t>
      </w:r>
      <w:r>
        <w:rPr>
          <w:rFonts w:ascii="Tahoma" w:hAnsi="Tahoma" w:cs="Tahoma"/>
          <w:sz w:val="24"/>
        </w:rPr>
        <w:t xml:space="preserve"> </w:t>
      </w:r>
      <w:r>
        <w:rPr>
          <w:rFonts w:ascii="Tahoma" w:hAnsi="Tahoma" w:cs="Tahoma"/>
          <w:sz w:val="24"/>
        </w:rPr>
        <w:fldChar w:fldCharType="begin" w:fldLock="1"/>
      </w:r>
      <w:r w:rsidR="00C550D5">
        <w:rPr>
          <w:rFonts w:ascii="Tahoma" w:hAnsi="Tahoma" w:cs="Tahoma"/>
          <w:sz w:val="24"/>
        </w:rPr>
        <w:instrText>ADDIN CSL_CITATION {"citationItems":[{"id":"ITEM-1","itemData":{"author":[{"dropping-particle":"","family":"Evolusi","given":"Jurnal","non-dropping-particle":"","parse-names":false,"suffix":""}],"id":"ITEM-1","issue":"2","issued":{"date-parts":[["2015"]]},"title":"Jurnal Evolusi - Volume 3 No 2 –2015 – lppm3.bsi.ac.id/jurnal","type":"article-journal","volume":"3"},"uris":["http://www.mendeley.com/documents/?uuid=598725c3-8aa2-42d4-b17c-69e322873234"]}],"mendeley":{"formattedCitation":"(Evolusi, 2015)","plainTextFormattedCitation":"(Evolusi, 2015)","previouslyFormattedCitation":"(Evolusi, 2015)"},"properties":{"noteIndex":0},"schema":"https://github.com/citation-style-language/schema/raw/master/csl-citation.json"}</w:instrText>
      </w:r>
      <w:r>
        <w:rPr>
          <w:rFonts w:ascii="Tahoma" w:hAnsi="Tahoma" w:cs="Tahoma"/>
          <w:sz w:val="24"/>
        </w:rPr>
        <w:fldChar w:fldCharType="separate"/>
      </w:r>
      <w:r w:rsidRPr="00F72378">
        <w:rPr>
          <w:rFonts w:ascii="Tahoma" w:hAnsi="Tahoma" w:cs="Tahoma"/>
          <w:noProof/>
          <w:sz w:val="24"/>
        </w:rPr>
        <w:t>(Evolusi, 2015)</w:t>
      </w:r>
      <w:r>
        <w:rPr>
          <w:rFonts w:ascii="Tahoma" w:hAnsi="Tahoma" w:cs="Tahoma"/>
          <w:sz w:val="24"/>
        </w:rPr>
        <w:fldChar w:fldCharType="end"/>
      </w:r>
      <w:r>
        <w:rPr>
          <w:rFonts w:ascii="Tahoma" w:hAnsi="Tahoma" w:cs="Tahoma"/>
          <w:sz w:val="24"/>
        </w:rPr>
        <w:t>.</w:t>
      </w:r>
    </w:p>
    <w:p w14:paraId="0D749CFC" w14:textId="7CBCED93" w:rsidR="00F72378" w:rsidRPr="00F72378" w:rsidRDefault="00F72378" w:rsidP="00C550D5">
      <w:pPr>
        <w:pStyle w:val="ListParagraph"/>
        <w:ind w:firstLine="720"/>
        <w:jc w:val="both"/>
        <w:rPr>
          <w:rFonts w:ascii="Tahoma" w:hAnsi="Tahoma" w:cs="Tahoma"/>
          <w:color w:val="000000" w:themeColor="text1"/>
          <w:sz w:val="24"/>
          <w:szCs w:val="24"/>
        </w:rPr>
      </w:pPr>
      <w:r w:rsidRPr="00F72378">
        <w:rPr>
          <w:rFonts w:ascii="Tahoma" w:hAnsi="Tahoma" w:cs="Tahoma"/>
          <w:sz w:val="24"/>
        </w:rPr>
        <w:t>Website memiliki manfaat sangat banyak dan sering digunakan manusia untuk media atau alat bantu. Website sendiri dapat digunakan untuk media peromosi, media pemasaran, media informasi, media pendidikan dan media komunikasi. Dengan menggunakan website kerja manusia akan lebih cepat selesai dan dapat meringankan beban manusia.</w:t>
      </w:r>
    </w:p>
    <w:p w14:paraId="7B808AB0" w14:textId="77777777" w:rsidR="00F72378" w:rsidRDefault="00F72378" w:rsidP="00C550D5">
      <w:pPr>
        <w:pStyle w:val="ListParagraph"/>
        <w:jc w:val="both"/>
        <w:rPr>
          <w:rFonts w:ascii="Tahoma" w:hAnsi="Tahoma" w:cs="Tahoma"/>
          <w:color w:val="000000" w:themeColor="text1"/>
          <w:sz w:val="24"/>
          <w:szCs w:val="24"/>
        </w:rPr>
      </w:pPr>
    </w:p>
    <w:p w14:paraId="07B6E253" w14:textId="77777777" w:rsidR="00C550D5" w:rsidRDefault="00F72378" w:rsidP="00C550D5">
      <w:pPr>
        <w:pStyle w:val="ListParagraph"/>
        <w:numPr>
          <w:ilvl w:val="1"/>
          <w:numId w:val="19"/>
        </w:numPr>
        <w:jc w:val="both"/>
        <w:rPr>
          <w:rFonts w:ascii="Tahoma" w:hAnsi="Tahoma" w:cs="Tahoma"/>
          <w:color w:val="000000" w:themeColor="text1"/>
          <w:sz w:val="24"/>
          <w:szCs w:val="24"/>
        </w:rPr>
      </w:pPr>
      <w:r>
        <w:rPr>
          <w:rFonts w:ascii="Tahoma" w:hAnsi="Tahoma" w:cs="Tahoma"/>
          <w:color w:val="000000" w:themeColor="text1"/>
          <w:sz w:val="24"/>
          <w:szCs w:val="24"/>
        </w:rPr>
        <w:t>Perusahaan Umum Jasa Tirta I</w:t>
      </w:r>
    </w:p>
    <w:p w14:paraId="57BB66EA" w14:textId="77777777" w:rsidR="00C550D5" w:rsidRDefault="00C550D5" w:rsidP="00C550D5">
      <w:pPr>
        <w:pStyle w:val="ListParagraph"/>
        <w:ind w:firstLine="720"/>
        <w:jc w:val="both"/>
        <w:rPr>
          <w:rFonts w:ascii="Tahoma" w:hAnsi="Tahoma" w:cs="Tahoma"/>
          <w:sz w:val="24"/>
        </w:rPr>
      </w:pPr>
      <w:r w:rsidRPr="00C550D5">
        <w:rPr>
          <w:rFonts w:ascii="Tahoma" w:hAnsi="Tahoma" w:cs="Tahoma"/>
          <w:sz w:val="24"/>
        </w:rPr>
        <w:t>Perusahan Umum Jasa Tirta I atau PERUM Jasa Tirta I adalah perusahaan BUMN yang berbentuk PERUM. PERUM Jasa Tirta I perusahaan atau instansi pemerintahan yang bergerak pada bidang prasarana pengairan untuk menentukan keberhasilan pengelolaan sumber daya air. PERUM Jasa Tirta I memiliki tugas untuk mengelolah wilayah sungai beserta prasarana SDA yang ada.</w:t>
      </w:r>
    </w:p>
    <w:p w14:paraId="0CC45049" w14:textId="77777777" w:rsidR="00C550D5" w:rsidRDefault="00C550D5" w:rsidP="00C550D5">
      <w:pPr>
        <w:pStyle w:val="ListParagraph"/>
        <w:ind w:firstLine="720"/>
        <w:jc w:val="both"/>
        <w:rPr>
          <w:rFonts w:ascii="Tahoma" w:hAnsi="Tahoma" w:cs="Tahoma"/>
          <w:sz w:val="24"/>
        </w:rPr>
      </w:pPr>
      <w:r w:rsidRPr="00C550D5">
        <w:rPr>
          <w:rFonts w:ascii="Tahoma" w:hAnsi="Tahoma" w:cs="Tahoma"/>
          <w:sz w:val="24"/>
        </w:rPr>
        <w:t xml:space="preserve">PERUM Jasa Tirta I didirikan berdasarkan PP No.5/19990 tentang Perusahaan Umum Jasa Tirta kemudian rubah berdasarkan </w:t>
      </w:r>
      <w:r w:rsidRPr="00C550D5">
        <w:rPr>
          <w:rFonts w:ascii="Tahoma" w:hAnsi="Tahoma" w:cs="Tahoma"/>
          <w:sz w:val="24"/>
        </w:rPr>
        <w:lastRenderedPageBreak/>
        <w:t xml:space="preserve">PP No.46 Tahun 2010 tentang Perusahaan Umum Jasa Tirta I. PERUM Jasa Tirta I berkantor pusat di </w:t>
      </w:r>
      <w:proofErr w:type="gramStart"/>
      <w:r w:rsidRPr="00C550D5">
        <w:rPr>
          <w:rFonts w:ascii="Tahoma" w:hAnsi="Tahoma" w:cs="Tahoma"/>
          <w:sz w:val="24"/>
        </w:rPr>
        <w:t>Jl.Surabaya</w:t>
      </w:r>
      <w:proofErr w:type="gramEnd"/>
      <w:r w:rsidRPr="00C550D5">
        <w:rPr>
          <w:rFonts w:ascii="Tahoma" w:hAnsi="Tahoma" w:cs="Tahoma"/>
          <w:sz w:val="24"/>
        </w:rPr>
        <w:t xml:space="preserve"> 2A Malang 65145. Dengan dibangun PERUM Jasa Tirta I diharapkan dapat menunjang kebijakan dan program pemerintah di bidang ekonomi dan pembangunan nasional.</w:t>
      </w:r>
    </w:p>
    <w:p w14:paraId="725314BB" w14:textId="0E1312C9" w:rsidR="00C550D5" w:rsidRPr="00C550D5" w:rsidRDefault="00C550D5" w:rsidP="00C550D5">
      <w:pPr>
        <w:pStyle w:val="ListParagraph"/>
        <w:ind w:firstLine="720"/>
        <w:jc w:val="both"/>
        <w:rPr>
          <w:rFonts w:ascii="Tahoma" w:hAnsi="Tahoma" w:cs="Tahoma"/>
          <w:color w:val="000000" w:themeColor="text1"/>
          <w:sz w:val="24"/>
          <w:szCs w:val="24"/>
        </w:rPr>
      </w:pPr>
      <w:r w:rsidRPr="00C550D5">
        <w:rPr>
          <w:rFonts w:ascii="Tahoma" w:hAnsi="Tahoma" w:cs="Tahoma"/>
          <w:sz w:val="24"/>
        </w:rPr>
        <w:t>Program pelayanan penyedia air bersih sebagai tugas utama PERUM Jasa Tirta I. Dengan tugas itu membuat PERUM Jasa Tirta I memiliki aset aset perusahaan yang sangat banyak, selain itu PERUM Jasa Tirta I memiliki cabang perusahaan yang tersebar di seluruh Indonesia dan setiap cabang tersebut memiliki aset tersendiri untuk menunjang keberlangsungan program tersebut. Ketersediaan aset menjadi sangat penting dan mengharuskan PERUM Jasa Tirta I untuk memanajemenin dan mengelolah aset aset tersebut agar dapat terjaga nilai ekonomisnya. Aset tersebut jika dikelolah dapat memberikan gambaran kepada semua pihak yang membutuhkan aset, terkhususnya bagi penentu nilai ekonomis aset untuk penunjang ekonomi PERUM Jasa Tirta I.</w:t>
      </w:r>
    </w:p>
    <w:p w14:paraId="56541B50" w14:textId="4F1FD1EE" w:rsidR="003F131A" w:rsidRDefault="00C550D5" w:rsidP="003F131A">
      <w:pPr>
        <w:pStyle w:val="ListParagraph"/>
        <w:numPr>
          <w:ilvl w:val="1"/>
          <w:numId w:val="19"/>
        </w:numPr>
        <w:rPr>
          <w:rFonts w:ascii="Tahoma" w:hAnsi="Tahoma" w:cs="Tahoma"/>
          <w:color w:val="000000" w:themeColor="text1"/>
          <w:sz w:val="24"/>
          <w:szCs w:val="24"/>
        </w:rPr>
      </w:pPr>
      <w:r>
        <w:rPr>
          <w:rFonts w:ascii="Tahoma" w:hAnsi="Tahoma" w:cs="Tahoma"/>
          <w:color w:val="000000" w:themeColor="text1"/>
          <w:sz w:val="24"/>
          <w:szCs w:val="24"/>
        </w:rPr>
        <w:t>Metode Perancangan Sistem</w:t>
      </w:r>
    </w:p>
    <w:p w14:paraId="3E903773" w14:textId="77777777" w:rsidR="00C550D5" w:rsidRDefault="00C550D5" w:rsidP="00C550D5">
      <w:pPr>
        <w:pStyle w:val="ListParagraph"/>
        <w:numPr>
          <w:ilvl w:val="2"/>
          <w:numId w:val="19"/>
        </w:numPr>
        <w:ind w:left="1418"/>
        <w:rPr>
          <w:rFonts w:ascii="Tahoma" w:hAnsi="Tahoma" w:cs="Tahoma"/>
          <w:color w:val="000000" w:themeColor="text1"/>
          <w:sz w:val="24"/>
          <w:szCs w:val="24"/>
        </w:rPr>
      </w:pPr>
      <w:r>
        <w:rPr>
          <w:rFonts w:ascii="Tahoma" w:hAnsi="Tahoma" w:cs="Tahoma"/>
          <w:color w:val="000000" w:themeColor="text1"/>
          <w:sz w:val="24"/>
          <w:szCs w:val="24"/>
        </w:rPr>
        <w:t xml:space="preserve">Metode perancangan sistem </w:t>
      </w:r>
    </w:p>
    <w:p w14:paraId="05135DE7" w14:textId="319CFFC3" w:rsidR="00C550D5" w:rsidRDefault="00C550D5" w:rsidP="00C550D5">
      <w:pPr>
        <w:pStyle w:val="ListParagraph"/>
        <w:ind w:left="1440" w:firstLine="720"/>
        <w:rPr>
          <w:rFonts w:ascii="Tahoma" w:hAnsi="Tahoma" w:cs="Tahoma"/>
          <w:sz w:val="24"/>
        </w:rPr>
      </w:pPr>
      <w:r w:rsidRPr="00C550D5">
        <w:rPr>
          <w:rFonts w:ascii="Tahoma" w:hAnsi="Tahoma" w:cs="Tahoma"/>
          <w:sz w:val="24"/>
        </w:rPr>
        <w:t xml:space="preserve">Model Air Terjun </w:t>
      </w:r>
      <w:r w:rsidRPr="00C550D5">
        <w:rPr>
          <w:rFonts w:ascii="Tahoma" w:hAnsi="Tahoma" w:cs="Tahoma"/>
          <w:i/>
          <w:sz w:val="24"/>
        </w:rPr>
        <w:t xml:space="preserve">(waterfall) </w:t>
      </w:r>
      <w:r w:rsidRPr="00C550D5">
        <w:rPr>
          <w:rFonts w:ascii="Tahoma" w:hAnsi="Tahoma" w:cs="Tahoma"/>
          <w:sz w:val="24"/>
        </w:rPr>
        <w:t xml:space="preserve">adalah metode perancangan perangkat lunak secara sekuensal atau terurut. Metode ini biasanya </w:t>
      </w:r>
      <w:r>
        <w:rPr>
          <w:rFonts w:ascii="Tahoma" w:hAnsi="Tahoma" w:cs="Tahoma"/>
          <w:sz w:val="24"/>
        </w:rPr>
        <w:t>dimulai dari analisis,</w:t>
      </w:r>
      <w:r w:rsidRPr="00C550D5">
        <w:rPr>
          <w:rFonts w:ascii="Tahoma" w:hAnsi="Tahoma" w:cs="Tahoma"/>
          <w:sz w:val="24"/>
        </w:rPr>
        <w:t>desain,pengkodean, pengujuan dan tahap pendukung</w:t>
      </w:r>
      <w:r>
        <w:rPr>
          <w:rFonts w:ascii="Tahoma" w:hAnsi="Tahoma" w:cs="Tahoma"/>
          <w:sz w:val="24"/>
        </w:rPr>
        <w:t xml:space="preserve"> </w:t>
      </w:r>
      <w:r>
        <w:rPr>
          <w:rFonts w:ascii="Tahoma" w:hAnsi="Tahoma" w:cs="Tahoma"/>
          <w:sz w:val="24"/>
        </w:rPr>
        <w:fldChar w:fldCharType="begin" w:fldLock="1"/>
      </w:r>
      <w:r>
        <w:rPr>
          <w:rFonts w:ascii="Tahoma" w:hAnsi="Tahoma" w:cs="Tahoma"/>
          <w:sz w:val="24"/>
        </w:rPr>
        <w:instrText>ADDIN CSL_CITATION {"citationItems":[{"id":"ITEM-1","itemData":{"ISBN":"9786025368905","abstract":"Perangkat lunak semakin berkembang , seiring dengan kebutuhan manusia yang semakin komplek . Hampir seluruh kegiatan proses bisnis yang terjadi didukung oleh perangkat lunak. Perkembangan ini kadang menuntut peremajaan perangkat lunak. Peremajaan ini dapat berupa keusangan perangkat lunak yang perlu di ganti , pengembangan perangkat lunak untuk menambahkan modul yang kurang atau modifikasi karena perubahan kebutuhan. Perubahan – perubahan yang terjadi pada perangkat lunak ini perlu dipertimbangkan dari berbagai perspketif , baik pengguna , fungsionalnya atau pendukungnya. Karena hal tersebut maka perekayasaan perangkat lunak perlu pendekatan yang khusus. Ada begitu banyak pendekatan yang dapat digunakan dalam mengembangkan perangkat lunak. Dengan memahami metode dari pendekatan – pendekatan tersebut , para pengembang perangkat lunak akan memiliki arah dalam mengembangkan perangkat lunak yang sesuai kebutuhan pengguna perangkat lunak tersebut. Buku ajar ini dirancang dan dikembangkan dari sumber – sumber teks book analisis dan desian sistem , disajikan secara khusus dan lengkap tentang pemahaman , pemodelan , perancangan , manajemen kualitas perangkat lunak. Buku ini dapat digunakan sebagai panduan bagi para mahasiswa dalam mempelajari perekayasaan perangkat lunak.","author":[{"dropping-particle":"","family":"Setiyani","given":"Lila","non-dropping-particle":"","parse-names":false,"suffix":""}],"id":"ITEM-1","issue":"May","issued":{"date-parts":[["2019"]]},"page":"20-25","title":"[ Software Engineering ] Lila Setiyani , S . T , M . Kom","type":"article-journal"},"uris":["http://www.mendeley.com/documents/?uuid=9739f601-dee5-4afb-a3d0-e2a84a60ad0e"]}],"mendeley":{"formattedCitation":"(Setiyani, 2019)","plainTextFormattedCitation":"(Setiyani, 2019)","previouslyFormattedCitation":"(Setiyani, 2019)"},"properties":{"noteIndex":0},"schema":"https://github.com/citation-style-language/schema/raw/master/csl-citation.json"}</w:instrText>
      </w:r>
      <w:r>
        <w:rPr>
          <w:rFonts w:ascii="Tahoma" w:hAnsi="Tahoma" w:cs="Tahoma"/>
          <w:sz w:val="24"/>
        </w:rPr>
        <w:fldChar w:fldCharType="separate"/>
      </w:r>
      <w:r w:rsidRPr="00C550D5">
        <w:rPr>
          <w:rFonts w:ascii="Tahoma" w:hAnsi="Tahoma" w:cs="Tahoma"/>
          <w:noProof/>
          <w:sz w:val="24"/>
        </w:rPr>
        <w:t>(Setiyani, 2019)</w:t>
      </w:r>
      <w:r>
        <w:rPr>
          <w:rFonts w:ascii="Tahoma" w:hAnsi="Tahoma" w:cs="Tahoma"/>
          <w:sz w:val="24"/>
        </w:rPr>
        <w:fldChar w:fldCharType="end"/>
      </w:r>
      <w:r>
        <w:rPr>
          <w:rFonts w:ascii="Tahoma" w:hAnsi="Tahoma" w:cs="Tahoma"/>
          <w:sz w:val="24"/>
        </w:rPr>
        <w:t>.</w:t>
      </w:r>
    </w:p>
    <w:p w14:paraId="0FF8E49A" w14:textId="78B9B545" w:rsidR="00C550D5" w:rsidRDefault="00C550D5" w:rsidP="00C550D5">
      <w:pPr>
        <w:pStyle w:val="ListParagraph"/>
        <w:ind w:left="1440" w:firstLine="720"/>
        <w:rPr>
          <w:rFonts w:ascii="Tahoma" w:hAnsi="Tahoma" w:cs="Tahoma"/>
          <w:sz w:val="24"/>
        </w:rPr>
      </w:pPr>
      <w:r w:rsidRPr="00C550D5">
        <w:rPr>
          <w:rFonts w:ascii="Tahoma" w:hAnsi="Tahoma" w:cs="Tahoma"/>
          <w:sz w:val="24"/>
        </w:rPr>
        <w:t xml:space="preserve">Menurut Pressman bahwa model waterfall ini menggunakan pendekatan yang sistematis dan berurutan pada perangkat lunak. Model ini dimulai dari perancangan </w:t>
      </w:r>
      <w:r w:rsidRPr="00C550D5">
        <w:rPr>
          <w:rFonts w:ascii="Tahoma" w:hAnsi="Tahoma" w:cs="Tahoma"/>
          <w:i/>
          <w:sz w:val="24"/>
        </w:rPr>
        <w:t>(planning)</w:t>
      </w:r>
      <w:r w:rsidRPr="00C550D5">
        <w:rPr>
          <w:rFonts w:ascii="Tahoma" w:hAnsi="Tahoma" w:cs="Tahoma"/>
          <w:sz w:val="24"/>
        </w:rPr>
        <w:t xml:space="preserve">, pemodelan </w:t>
      </w:r>
      <w:r w:rsidRPr="00C550D5">
        <w:rPr>
          <w:rFonts w:ascii="Tahoma" w:hAnsi="Tahoma" w:cs="Tahoma"/>
          <w:i/>
          <w:sz w:val="24"/>
        </w:rPr>
        <w:t>(modeling)</w:t>
      </w:r>
      <w:r w:rsidRPr="00C550D5">
        <w:rPr>
          <w:rFonts w:ascii="Tahoma" w:hAnsi="Tahoma" w:cs="Tahoma"/>
          <w:sz w:val="24"/>
        </w:rPr>
        <w:t xml:space="preserve">, konstruksi </w:t>
      </w:r>
      <w:r w:rsidRPr="00C550D5">
        <w:rPr>
          <w:rFonts w:ascii="Tahoma" w:hAnsi="Tahoma" w:cs="Tahoma"/>
          <w:i/>
          <w:sz w:val="24"/>
        </w:rPr>
        <w:t>(construction)</w:t>
      </w:r>
      <w:r w:rsidRPr="00C550D5">
        <w:rPr>
          <w:rFonts w:ascii="Tahoma" w:hAnsi="Tahoma" w:cs="Tahoma"/>
          <w:sz w:val="24"/>
        </w:rPr>
        <w:t xml:space="preserve">, serta penyerahan perangkat lunak kepada pelanggan </w:t>
      </w:r>
      <w:r w:rsidRPr="00C550D5">
        <w:rPr>
          <w:rFonts w:ascii="Tahoma" w:hAnsi="Tahoma" w:cs="Tahoma"/>
          <w:i/>
          <w:sz w:val="24"/>
        </w:rPr>
        <w:t xml:space="preserve">(deployment) </w:t>
      </w:r>
      <w:r>
        <w:rPr>
          <w:rFonts w:ascii="Tahoma" w:hAnsi="Tahoma" w:cs="Tahoma"/>
          <w:i/>
          <w:sz w:val="24"/>
        </w:rPr>
        <w:fldChar w:fldCharType="begin" w:fldLock="1"/>
      </w:r>
      <w:r>
        <w:rPr>
          <w:rFonts w:ascii="Tahoma" w:hAnsi="Tahoma" w:cs="Tahoma"/>
          <w:i/>
          <w:sz w:val="24"/>
        </w:rPr>
        <w:instrText>ADDIN CSL_CITATION {"citationItems":[{"id":"ITEM-1","itemData":{"author":[{"dropping-particle":"","family":"Pressman","given":"Roger S","non-dropping-particle":"","parse-names":false,"suffix":""}],"id":"ITEM-1","issued":{"date-parts":[["2012"]]},"title":"Rekayasa Perangkat Lunak","type":"book"},"uris":["http://www.mendeley.com/documents/?uuid=d834c704-32c4-4873-9cde-32705c09ffdb"]}],"mendeley":{"formattedCitation":"(Pressman, 2012)","plainTextFormattedCitation":"(Pressman, 2012)","previouslyFormattedCitation":"(Pressman, 2012)"},"properties":{"noteIndex":0},"schema":"https://github.com/citation-style-language/schema/raw/master/csl-citation.json"}</w:instrText>
      </w:r>
      <w:r>
        <w:rPr>
          <w:rFonts w:ascii="Tahoma" w:hAnsi="Tahoma" w:cs="Tahoma"/>
          <w:i/>
          <w:sz w:val="24"/>
        </w:rPr>
        <w:fldChar w:fldCharType="separate"/>
      </w:r>
      <w:r w:rsidRPr="00C550D5">
        <w:rPr>
          <w:rFonts w:ascii="Tahoma" w:hAnsi="Tahoma" w:cs="Tahoma"/>
          <w:noProof/>
          <w:sz w:val="24"/>
        </w:rPr>
        <w:t>(Pressman, 2012)</w:t>
      </w:r>
      <w:r>
        <w:rPr>
          <w:rFonts w:ascii="Tahoma" w:hAnsi="Tahoma" w:cs="Tahoma"/>
          <w:i/>
          <w:sz w:val="24"/>
        </w:rPr>
        <w:fldChar w:fldCharType="end"/>
      </w:r>
      <w:r>
        <w:rPr>
          <w:rFonts w:ascii="Tahoma" w:hAnsi="Tahoma" w:cs="Tahoma"/>
          <w:i/>
          <w:sz w:val="24"/>
        </w:rPr>
        <w:t>.</w:t>
      </w:r>
      <w:r w:rsidRPr="00C550D5">
        <w:rPr>
          <w:rFonts w:ascii="Tahoma" w:hAnsi="Tahoma" w:cs="Tahoma"/>
          <w:i/>
          <w:sz w:val="24"/>
        </w:rPr>
        <w:t xml:space="preserve">Model Waterfall </w:t>
      </w:r>
      <w:r w:rsidRPr="00C550D5">
        <w:rPr>
          <w:rFonts w:ascii="Tahoma" w:hAnsi="Tahoma" w:cs="Tahoma"/>
          <w:sz w:val="24"/>
        </w:rPr>
        <w:t>ini dapat digambarkan sebagai berikut:</w:t>
      </w:r>
      <w:r w:rsidRPr="005104D7">
        <w:rPr>
          <w:noProof/>
        </w:rPr>
        <w:drawing>
          <wp:inline distT="0" distB="0" distL="0" distR="0" wp14:anchorId="4E293864" wp14:editId="296CBC34">
            <wp:extent cx="4165600" cy="1527608"/>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12"/>
                    <a:stretch/>
                  </pic:blipFill>
                  <pic:spPr bwMode="auto">
                    <a:xfrm>
                      <a:off x="0" y="0"/>
                      <a:ext cx="4185817" cy="1535022"/>
                    </a:xfrm>
                    <a:prstGeom prst="rect">
                      <a:avLst/>
                    </a:prstGeom>
                    <a:ln>
                      <a:noFill/>
                    </a:ln>
                    <a:extLst>
                      <a:ext uri="{53640926-AAD7-44D8-BBD7-CCE9431645EC}">
                        <a14:shadowObscured xmlns:a14="http://schemas.microsoft.com/office/drawing/2010/main"/>
                      </a:ext>
                    </a:extLst>
                  </pic:spPr>
                </pic:pic>
              </a:graphicData>
            </a:graphic>
          </wp:inline>
        </w:drawing>
      </w:r>
    </w:p>
    <w:p w14:paraId="1D2AACD3" w14:textId="3F4688BF" w:rsidR="00C550D5" w:rsidRPr="00C550D5" w:rsidRDefault="00C550D5" w:rsidP="00C550D5">
      <w:pPr>
        <w:pStyle w:val="ListParagraph"/>
        <w:ind w:left="1440" w:firstLine="720"/>
        <w:jc w:val="center"/>
        <w:rPr>
          <w:rFonts w:ascii="Tahoma" w:hAnsi="Tahoma" w:cs="Tahoma"/>
          <w:sz w:val="24"/>
        </w:rPr>
      </w:pPr>
      <w:r w:rsidRPr="00C550D5">
        <w:rPr>
          <w:rFonts w:ascii="Tahoma" w:hAnsi="Tahoma" w:cs="Tahoma"/>
          <w:sz w:val="24"/>
        </w:rPr>
        <w:t>Gambar 2.1 Model Waterfall</w:t>
      </w:r>
    </w:p>
    <w:p w14:paraId="48918460" w14:textId="7E5F6456" w:rsidR="00C550D5" w:rsidRDefault="00C550D5" w:rsidP="00C550D5">
      <w:pPr>
        <w:ind w:left="1418" w:firstLine="709"/>
        <w:jc w:val="both"/>
        <w:rPr>
          <w:rFonts w:ascii="Tahoma" w:hAnsi="Tahoma" w:cs="Tahoma"/>
          <w:sz w:val="24"/>
        </w:rPr>
      </w:pPr>
      <w:r w:rsidRPr="00C550D5">
        <w:rPr>
          <w:rFonts w:ascii="Tahoma" w:hAnsi="Tahoma" w:cs="Tahoma"/>
          <w:sz w:val="24"/>
        </w:rPr>
        <w:lastRenderedPageBreak/>
        <w:t xml:space="preserve">Metode </w:t>
      </w:r>
      <w:r w:rsidRPr="00C550D5">
        <w:rPr>
          <w:rFonts w:ascii="Tahoma" w:hAnsi="Tahoma" w:cs="Tahoma"/>
          <w:i/>
          <w:sz w:val="24"/>
        </w:rPr>
        <w:t xml:space="preserve">waterfall </w:t>
      </w:r>
      <w:r w:rsidRPr="00C550D5">
        <w:rPr>
          <w:rFonts w:ascii="Tahoma" w:hAnsi="Tahoma" w:cs="Tahoma"/>
          <w:sz w:val="24"/>
        </w:rPr>
        <w:t xml:space="preserve">memiliki kekurangan dalam penggunaan model ini antara lain pelanggan sulit menerapkan semua spesifikasi kebutuhan secara eksplisit sedangka model </w:t>
      </w:r>
      <w:r w:rsidRPr="00C550D5">
        <w:rPr>
          <w:rFonts w:ascii="Tahoma" w:hAnsi="Tahoma" w:cs="Tahoma"/>
          <w:i/>
          <w:sz w:val="24"/>
        </w:rPr>
        <w:t>waterfall</w:t>
      </w:r>
      <w:r w:rsidRPr="00C550D5">
        <w:rPr>
          <w:rFonts w:ascii="Tahoma" w:hAnsi="Tahoma" w:cs="Tahoma"/>
          <w:sz w:val="24"/>
        </w:rPr>
        <w:t xml:space="preserve"> sulit untuk mengakomodasi ketidakpastian yang selalu harus ada pada tahapan proyek dan kebanyakan pelanggan tidak memiliki kesabaran untuk melihat program sampai proyek berakhir </w:t>
      </w:r>
      <w:r>
        <w:rPr>
          <w:rFonts w:ascii="Tahoma" w:hAnsi="Tahoma" w:cs="Tahoma"/>
          <w:sz w:val="24"/>
        </w:rPr>
        <w:fldChar w:fldCharType="begin" w:fldLock="1"/>
      </w:r>
      <w:r>
        <w:rPr>
          <w:rFonts w:ascii="Tahoma" w:hAnsi="Tahoma" w:cs="Tahoma"/>
          <w:sz w:val="24"/>
        </w:rPr>
        <w:instrText>ADDIN CSL_CITATION {"citationItems":[{"id":"ITEM-1","itemData":{"author":[{"dropping-particle":"","family":"Pressman","given":"Roger S","non-dropping-particle":"","parse-names":false,"suffix":""}],"id":"ITEM-1","issued":{"date-parts":[["2012"]]},"title":"Rekayasa Perangkat Lunak","type":"book"},"uris":["http://www.mendeley.com/documents/?uuid=d834c704-32c4-4873-9cde-32705c09ffdb"]}],"mendeley":{"formattedCitation":"(Pressman, 2012)","plainTextFormattedCitation":"(Pressman, 2012)","previouslyFormattedCitation":"(Pressman, 2012)"},"properties":{"noteIndex":0},"schema":"https://github.com/citation-style-language/schema/raw/master/csl-citation.json"}</w:instrText>
      </w:r>
      <w:r>
        <w:rPr>
          <w:rFonts w:ascii="Tahoma" w:hAnsi="Tahoma" w:cs="Tahoma"/>
          <w:sz w:val="24"/>
        </w:rPr>
        <w:fldChar w:fldCharType="separate"/>
      </w:r>
      <w:r w:rsidRPr="00C550D5">
        <w:rPr>
          <w:rFonts w:ascii="Tahoma" w:hAnsi="Tahoma" w:cs="Tahoma"/>
          <w:noProof/>
          <w:sz w:val="24"/>
        </w:rPr>
        <w:t>(Pressman, 2012)</w:t>
      </w:r>
      <w:r>
        <w:rPr>
          <w:rFonts w:ascii="Tahoma" w:hAnsi="Tahoma" w:cs="Tahoma"/>
          <w:sz w:val="24"/>
        </w:rPr>
        <w:fldChar w:fldCharType="end"/>
      </w:r>
      <w:r>
        <w:rPr>
          <w:rFonts w:ascii="Tahoma" w:hAnsi="Tahoma" w:cs="Tahoma"/>
          <w:sz w:val="24"/>
        </w:rPr>
        <w:t>.</w:t>
      </w:r>
    </w:p>
    <w:p w14:paraId="66F0D729" w14:textId="16B52EE5" w:rsidR="00C550D5" w:rsidRPr="00C550D5" w:rsidRDefault="00C550D5" w:rsidP="00C550D5">
      <w:pPr>
        <w:ind w:left="1418" w:firstLine="709"/>
        <w:jc w:val="both"/>
        <w:rPr>
          <w:rFonts w:ascii="Tahoma" w:hAnsi="Tahoma" w:cs="Tahoma"/>
          <w:sz w:val="24"/>
        </w:rPr>
      </w:pPr>
      <w:r w:rsidRPr="00C550D5">
        <w:rPr>
          <w:rFonts w:ascii="Tahoma" w:hAnsi="Tahoma" w:cs="Tahoma"/>
          <w:sz w:val="24"/>
        </w:rPr>
        <w:t xml:space="preserve">Metode </w:t>
      </w:r>
      <w:r w:rsidRPr="00C550D5">
        <w:rPr>
          <w:rFonts w:ascii="Tahoma" w:hAnsi="Tahoma" w:cs="Tahoma"/>
          <w:i/>
          <w:sz w:val="24"/>
        </w:rPr>
        <w:t xml:space="preserve">waterfall </w:t>
      </w:r>
      <w:r w:rsidRPr="00C550D5">
        <w:rPr>
          <w:rFonts w:ascii="Tahoma" w:hAnsi="Tahoma" w:cs="Tahoma"/>
          <w:sz w:val="24"/>
        </w:rPr>
        <w:t xml:space="preserve">juga memiliki kelebihan yang dapat menunjang pembuatan perangkat lunak. Keuntungan antara lain: model </w:t>
      </w:r>
      <w:r w:rsidRPr="00C550D5">
        <w:rPr>
          <w:rFonts w:ascii="Tahoma" w:hAnsi="Tahoma" w:cs="Tahoma"/>
          <w:i/>
          <w:sz w:val="24"/>
        </w:rPr>
        <w:t xml:space="preserve">waterfall </w:t>
      </w:r>
      <w:r w:rsidRPr="00C550D5">
        <w:rPr>
          <w:rFonts w:ascii="Tahoma" w:hAnsi="Tahoma" w:cs="Tahoma"/>
          <w:sz w:val="24"/>
        </w:rPr>
        <w:t>sangat sederhana, mudah dimengerti,sangat mudah untuk di kelola, dalam satu fase atau proses dapat diselesaikan sekaligus dalam satu waktu sehingga dapat menghemat waktu, model ini sering digunakan untuk pengembangan perangkat lunak yang lebih kecil dan pengujian model ini sangat mudah dilakukan</w:t>
      </w:r>
      <w:r>
        <w:rPr>
          <w:rFonts w:ascii="Tahoma" w:hAnsi="Tahoma" w:cs="Tahoma"/>
          <w:sz w:val="24"/>
        </w:rPr>
        <w:t xml:space="preserve"> </w:t>
      </w:r>
      <w:r>
        <w:rPr>
          <w:rFonts w:ascii="Tahoma" w:hAnsi="Tahoma" w:cs="Tahoma"/>
          <w:sz w:val="24"/>
        </w:rPr>
        <w:fldChar w:fldCharType="begin" w:fldLock="1"/>
      </w:r>
      <w:r w:rsidR="009E76AD">
        <w:rPr>
          <w:rFonts w:ascii="Tahoma" w:hAnsi="Tahoma" w:cs="Tahoma"/>
          <w:sz w:val="24"/>
        </w:rPr>
        <w:instrText>ADDIN CSL_CITATION {"citationItems":[{"id":"ITEM-1","itemData":{"author":[{"dropping-particle":"","family":"Pressman","given":"Roger S","non-dropping-particle":"","parse-names":false,"suffix":""}],"id":"ITEM-1","issued":{"date-parts":[["2012"]]},"title":"Rekayasa Perangkat Lunak","type":"book"},"uris":["http://www.mendeley.com/documents/?uuid=d834c704-32c4-4873-9cde-32705c09ffdb"]}],"mendeley":{"formattedCitation":"(Pressman, 2012)","plainTextFormattedCitation":"(Pressman, 2012)","previouslyFormattedCitation":"(Pressman, 2012)"},"properties":{"noteIndex":0},"schema":"https://github.com/citation-style-language/schema/raw/master/csl-citation.json"}</w:instrText>
      </w:r>
      <w:r>
        <w:rPr>
          <w:rFonts w:ascii="Tahoma" w:hAnsi="Tahoma" w:cs="Tahoma"/>
          <w:sz w:val="24"/>
        </w:rPr>
        <w:fldChar w:fldCharType="separate"/>
      </w:r>
      <w:r w:rsidRPr="00C550D5">
        <w:rPr>
          <w:rFonts w:ascii="Tahoma" w:hAnsi="Tahoma" w:cs="Tahoma"/>
          <w:noProof/>
          <w:sz w:val="24"/>
        </w:rPr>
        <w:t>(Pressman, 2012)</w:t>
      </w:r>
      <w:r>
        <w:rPr>
          <w:rFonts w:ascii="Tahoma" w:hAnsi="Tahoma" w:cs="Tahoma"/>
          <w:sz w:val="24"/>
        </w:rPr>
        <w:fldChar w:fldCharType="end"/>
      </w:r>
      <w:r w:rsidRPr="00C550D5">
        <w:rPr>
          <w:rFonts w:ascii="Tahoma" w:hAnsi="Tahoma" w:cs="Tahoma"/>
          <w:sz w:val="24"/>
        </w:rPr>
        <w:t>.</w:t>
      </w:r>
    </w:p>
    <w:p w14:paraId="3CF1B324" w14:textId="4991CC11" w:rsidR="00C550D5" w:rsidRDefault="00C550D5" w:rsidP="00C550D5">
      <w:pPr>
        <w:pStyle w:val="ListParagraph"/>
        <w:numPr>
          <w:ilvl w:val="2"/>
          <w:numId w:val="19"/>
        </w:numPr>
        <w:ind w:left="1418"/>
        <w:rPr>
          <w:rFonts w:ascii="Tahoma" w:hAnsi="Tahoma" w:cs="Tahoma"/>
          <w:color w:val="000000" w:themeColor="text1"/>
          <w:sz w:val="24"/>
          <w:szCs w:val="24"/>
        </w:rPr>
      </w:pPr>
      <w:r>
        <w:rPr>
          <w:rFonts w:ascii="Tahoma" w:hAnsi="Tahoma" w:cs="Tahoma"/>
          <w:color w:val="000000" w:themeColor="text1"/>
          <w:sz w:val="24"/>
          <w:szCs w:val="24"/>
        </w:rPr>
        <w:t>Notasi Notasi Perancangan Sistem</w:t>
      </w:r>
    </w:p>
    <w:p w14:paraId="1023BDBB" w14:textId="77777777" w:rsidR="00DF60B8" w:rsidRDefault="00ED55A7" w:rsidP="00DF60B8">
      <w:pPr>
        <w:pStyle w:val="ListParagraph"/>
        <w:numPr>
          <w:ilvl w:val="3"/>
          <w:numId w:val="19"/>
        </w:numPr>
        <w:ind w:left="2552"/>
        <w:jc w:val="both"/>
        <w:rPr>
          <w:rFonts w:ascii="Tahoma" w:hAnsi="Tahoma" w:cs="Tahoma"/>
          <w:color w:val="000000" w:themeColor="text1"/>
          <w:sz w:val="24"/>
          <w:szCs w:val="24"/>
        </w:rPr>
      </w:pPr>
      <w:r>
        <w:rPr>
          <w:rFonts w:ascii="Tahoma" w:hAnsi="Tahoma" w:cs="Tahoma"/>
          <w:color w:val="000000" w:themeColor="text1"/>
          <w:sz w:val="24"/>
          <w:szCs w:val="24"/>
        </w:rPr>
        <w:t>Notasi UML</w:t>
      </w:r>
    </w:p>
    <w:p w14:paraId="3B849622" w14:textId="77777777" w:rsidR="00DF60B8" w:rsidRDefault="00DF60B8" w:rsidP="00DF60B8">
      <w:pPr>
        <w:pStyle w:val="ListParagraph"/>
        <w:ind w:left="2552" w:firstLine="720"/>
        <w:jc w:val="both"/>
        <w:rPr>
          <w:rFonts w:ascii="Tahoma" w:hAnsi="Tahoma" w:cs="Tahoma"/>
          <w:sz w:val="24"/>
        </w:rPr>
      </w:pPr>
      <w:r w:rsidRPr="00DF60B8">
        <w:rPr>
          <w:rFonts w:ascii="Tahoma" w:hAnsi="Tahoma" w:cs="Tahoma"/>
          <w:sz w:val="24"/>
        </w:rPr>
        <w:t xml:space="preserve">UML </w:t>
      </w:r>
      <w:r w:rsidRPr="00DF60B8">
        <w:rPr>
          <w:rFonts w:ascii="Tahoma" w:hAnsi="Tahoma" w:cs="Tahoma"/>
          <w:i/>
          <w:sz w:val="24"/>
        </w:rPr>
        <w:t>(Unified Modelling Language)</w:t>
      </w:r>
      <w:r w:rsidRPr="00DF60B8">
        <w:rPr>
          <w:rFonts w:ascii="Tahoma" w:hAnsi="Tahoma" w:cs="Tahoma"/>
          <w:sz w:val="24"/>
        </w:rPr>
        <w:t xml:space="preserve"> adalah Bahasa yang telah menjadi standar dalam industry untuk </w:t>
      </w:r>
      <w:proofErr w:type="gramStart"/>
      <w:r w:rsidRPr="00DF60B8">
        <w:rPr>
          <w:rFonts w:ascii="Tahoma" w:hAnsi="Tahoma" w:cs="Tahoma"/>
          <w:sz w:val="24"/>
        </w:rPr>
        <w:t>memvisualisasi,merancang</w:t>
      </w:r>
      <w:proofErr w:type="gramEnd"/>
      <w:r w:rsidRPr="00DF60B8">
        <w:rPr>
          <w:rFonts w:ascii="Tahoma" w:hAnsi="Tahoma" w:cs="Tahoma"/>
          <w:sz w:val="24"/>
        </w:rPr>
        <w:t xml:space="preserve"> dan mendokumentasikan sistem perangkat lunak. UML digunakan untuk merancang model sebuah sistem, dengan menggunakan UML dapat membuat semua model perangkat lunak. UML dapat berjalan pada semua perangkat keras, sistem operasi dan jaringan apapun, serta dalam Bahasa pemrograman apapun</w:t>
      </w:r>
      <w:r w:rsidRPr="00DF60B8">
        <w:rPr>
          <w:rFonts w:ascii="Tahoma" w:hAnsi="Tahoma" w:cs="Tahoma"/>
          <w:sz w:val="24"/>
        </w:rPr>
        <w:fldChar w:fldCharType="begin" w:fldLock="1"/>
      </w:r>
      <w:r w:rsidRPr="00DF60B8">
        <w:rPr>
          <w:rFonts w:ascii="Tahoma" w:hAnsi="Tahoma" w:cs="Tahoma"/>
          <w:sz w:val="24"/>
        </w:rPr>
        <w:instrText>ADDIN CSL_CITATION {"citationItems":[{"id":"ITEM-1","itemData":{"ISSN":"0854-9524","abstract":"Saat ini piranti lunak semakin luas dan besar lingkupnya, sehingga tidak bisa lagi dibuat asal- 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membutuhkan fungsionalitas yang sama. Dengan menggunakan model diharapkan pengembangan piranti lunak dapat memenuhi semua kebutuhan pengguna dengan lengkap dan tepat, termasuk faktor-faktor seperti scalability, robustnees, security, dan sebagainya. Untuk melakukan pemodelan sistem / perangkat lunak secara visual digunakan UML (Unified Modelling Language) yang digambarkan secara elektronik lewat sarana perangkat lunak Rational Rose.","author":[{"dropping-particle":"","family":"Sulistyorini","given":"Prastuti","non-dropping-particle":"","parse-names":false,"suffix":""}],"container-title":"Jurnal Teknologi Informasi DINAMIK Volume","id":"ITEM-1","issue":"1","issued":{"date-parts":[["2009"]]},"page":"23-29","title":"Pemodelan Visual dengan Menggunakan UML dan Rational Rose","type":"article-journal","volume":"XIV"},"uris":["http://www.mendeley.com/documents/?uuid=3b9b224d-3ac4-4b82-8034-e377ba050da4"]}],"mendeley":{"formattedCitation":"(Sulistyorini, 2009)","plainTextFormattedCitation":"(Sulistyorini, 2009)","previouslyFormattedCitation":"(Sulistyorini, 2009)"},"properties":{"noteIndex":0},"schema":"https://github.com/citation-style-language/schema/raw/master/csl-citation.json"}</w:instrText>
      </w:r>
      <w:r w:rsidRPr="00DF60B8">
        <w:rPr>
          <w:rFonts w:ascii="Tahoma" w:hAnsi="Tahoma" w:cs="Tahoma"/>
          <w:sz w:val="24"/>
        </w:rPr>
        <w:fldChar w:fldCharType="separate"/>
      </w:r>
      <w:r w:rsidRPr="00DF60B8">
        <w:rPr>
          <w:rFonts w:ascii="Tahoma" w:hAnsi="Tahoma" w:cs="Tahoma"/>
          <w:noProof/>
          <w:sz w:val="24"/>
        </w:rPr>
        <w:t>(Sulistyorini, 2009)</w:t>
      </w:r>
      <w:r w:rsidRPr="00DF60B8">
        <w:rPr>
          <w:rFonts w:ascii="Tahoma" w:hAnsi="Tahoma" w:cs="Tahoma"/>
          <w:sz w:val="24"/>
        </w:rPr>
        <w:fldChar w:fldCharType="end"/>
      </w:r>
      <w:r w:rsidRPr="00DF60B8">
        <w:rPr>
          <w:rFonts w:ascii="Tahoma" w:hAnsi="Tahoma" w:cs="Tahoma"/>
          <w:sz w:val="24"/>
        </w:rPr>
        <w:t>.</w:t>
      </w:r>
    </w:p>
    <w:p w14:paraId="2D9C1D3B" w14:textId="77777777" w:rsidR="00A43169" w:rsidRDefault="00DF60B8" w:rsidP="00A43169">
      <w:pPr>
        <w:pStyle w:val="ListParagraph"/>
        <w:ind w:left="2552" w:firstLine="720"/>
        <w:jc w:val="both"/>
        <w:rPr>
          <w:rFonts w:ascii="Tahoma" w:hAnsi="Tahoma" w:cs="Tahoma"/>
          <w:sz w:val="24"/>
        </w:rPr>
      </w:pPr>
      <w:r w:rsidRPr="00DF60B8">
        <w:rPr>
          <w:rFonts w:ascii="Tahoma" w:hAnsi="Tahoma" w:cs="Tahoma"/>
          <w:sz w:val="24"/>
        </w:rPr>
        <w:t xml:space="preserve">Pada tahun 1994 Booch, Runbaugh dan Jacobson adalah tiga tokoh yang metodeloginya paling banyak dipakai untuk melopori organisasi yang digunakan untuk menyatukan metodeologi- </w:t>
      </w:r>
      <w:proofErr w:type="gramStart"/>
      <w:r w:rsidRPr="00DF60B8">
        <w:rPr>
          <w:rFonts w:ascii="Tahoma" w:hAnsi="Tahoma" w:cs="Tahoma"/>
          <w:sz w:val="24"/>
        </w:rPr>
        <w:t>metodeologi  berorientasi</w:t>
      </w:r>
      <w:proofErr w:type="gramEnd"/>
      <w:r w:rsidRPr="00DF60B8">
        <w:rPr>
          <w:rFonts w:ascii="Tahoma" w:hAnsi="Tahoma" w:cs="Tahoma"/>
          <w:sz w:val="24"/>
        </w:rPr>
        <w:t xml:space="preserve"> object, organisasi tersebut dinamakan OMG </w:t>
      </w:r>
      <w:r w:rsidRPr="00DF60B8">
        <w:rPr>
          <w:rFonts w:ascii="Tahoma" w:hAnsi="Tahoma" w:cs="Tahoma"/>
          <w:i/>
          <w:sz w:val="24"/>
        </w:rPr>
        <w:t>(Object Modeling Group)</w:t>
      </w:r>
      <w:r w:rsidRPr="00DF60B8">
        <w:rPr>
          <w:rFonts w:ascii="Tahoma" w:hAnsi="Tahoma" w:cs="Tahoma"/>
          <w:sz w:val="24"/>
        </w:rPr>
        <w:t xml:space="preserve">. Pada tahun 1995 OMG merealisasikan draf pertama dari UML (versi 0.8) dan pada 1997 UML versi 1.1 muncul dan sekarang sudah digantikan dengan versi terbaru 2.0. Pada tahun 1997 Booch, Runbaugh dan Jacobson menyusun tiga buku </w:t>
      </w:r>
      <w:r w:rsidRPr="00DF60B8">
        <w:rPr>
          <w:rFonts w:ascii="Tahoma" w:hAnsi="Tahoma" w:cs="Tahoma"/>
          <w:sz w:val="24"/>
        </w:rPr>
        <w:lastRenderedPageBreak/>
        <w:t xml:space="preserve">tentang UML </w:t>
      </w:r>
      <w:r w:rsidRPr="00DF60B8">
        <w:rPr>
          <w:rFonts w:ascii="Tahoma" w:hAnsi="Tahoma" w:cs="Tahoma"/>
          <w:sz w:val="24"/>
        </w:rPr>
        <w:fldChar w:fldCharType="begin" w:fldLock="1"/>
      </w:r>
      <w:r w:rsidR="00C51246">
        <w:rPr>
          <w:rFonts w:ascii="Tahoma" w:hAnsi="Tahoma" w:cs="Tahoma"/>
          <w:sz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barca","given":"Roberto Maldonado","non-dropping-particle":"","parse-names":false,"suffix":""}],"container-title":"Nuevos sistemas de comunicación e información","id":"ITEM-1","issued":{"date-parts":[["2021"]]},"page":"2013-2015","title":"</w:instrText>
      </w:r>
      <w:r w:rsidR="00C51246">
        <w:rPr>
          <w:rFonts w:ascii="MS Gothic" w:eastAsia="MS Gothic" w:hAnsi="MS Gothic" w:cs="MS Gothic" w:hint="eastAsia"/>
          <w:sz w:val="24"/>
        </w:rPr>
        <w:instrText>済無</w:instrText>
      </w:r>
      <w:r w:rsidR="00C51246">
        <w:rPr>
          <w:rFonts w:ascii="Tahoma" w:hAnsi="Tahoma" w:cs="Tahoma"/>
          <w:sz w:val="24"/>
        </w:rPr>
        <w:instrText>No Title No Title No Title","type":"article-journal"},"uris":["http://www.mendeley.com/documents/?uuid=86110908-a6ac-4c5a-9635-1b30a1d173d5"]}],"mendeley":{"formattedCitation":"(Abarca, 2021)","plainTextFormattedCitation":"(Abarca, 2021)","previouslyFormattedCitation":"(Abarca, 2021)"},"properties":{"noteIndex":0},"schema":"https://github.com/citation-style-language/schema/raw/master/csl-citation.json"}</w:instrText>
      </w:r>
      <w:r w:rsidRPr="00DF60B8">
        <w:rPr>
          <w:rFonts w:ascii="Tahoma" w:hAnsi="Tahoma" w:cs="Tahoma"/>
          <w:sz w:val="24"/>
        </w:rPr>
        <w:fldChar w:fldCharType="separate"/>
      </w:r>
      <w:r w:rsidRPr="00DF60B8">
        <w:rPr>
          <w:rFonts w:ascii="Tahoma" w:hAnsi="Tahoma" w:cs="Tahoma"/>
          <w:noProof/>
          <w:sz w:val="24"/>
        </w:rPr>
        <w:t>(Abarca, 2021)</w:t>
      </w:r>
      <w:r w:rsidRPr="00DF60B8">
        <w:rPr>
          <w:rFonts w:ascii="Tahoma" w:hAnsi="Tahoma" w:cs="Tahoma"/>
          <w:sz w:val="24"/>
        </w:rPr>
        <w:fldChar w:fldCharType="end"/>
      </w:r>
      <w:r w:rsidRPr="00DF60B8">
        <w:rPr>
          <w:rFonts w:ascii="Tahoma" w:hAnsi="Tahoma" w:cs="Tahoma"/>
          <w:sz w:val="24"/>
        </w:rPr>
        <w:t>.</w:t>
      </w:r>
      <w:r w:rsidR="00C51246">
        <w:rPr>
          <w:rFonts w:ascii="Tahoma" w:hAnsi="Tahoma" w:cs="Tahoma"/>
          <w:sz w:val="24"/>
        </w:rPr>
        <w:t xml:space="preserve"> Berikut Merupkan symbol symbol UML:</w:t>
      </w:r>
    </w:p>
    <w:p w14:paraId="5AAB2A19" w14:textId="77777777" w:rsidR="00A43169" w:rsidRDefault="00A43169" w:rsidP="00A43169">
      <w:pPr>
        <w:pStyle w:val="ListParagraph"/>
        <w:ind w:left="2552" w:firstLine="720"/>
        <w:jc w:val="both"/>
        <w:rPr>
          <w:rFonts w:ascii="Tahoma" w:hAnsi="Tahoma" w:cs="Tahoma"/>
          <w:sz w:val="24"/>
        </w:rPr>
      </w:pPr>
    </w:p>
    <w:p w14:paraId="3FF36BE9" w14:textId="591A2285" w:rsidR="00DF60B8" w:rsidRPr="00A43169" w:rsidRDefault="00DF60B8" w:rsidP="00A43169">
      <w:pPr>
        <w:pStyle w:val="ListParagraph"/>
        <w:ind w:left="2552" w:firstLine="720"/>
        <w:jc w:val="center"/>
        <w:rPr>
          <w:rFonts w:ascii="Tahoma" w:hAnsi="Tahoma" w:cs="Tahoma"/>
          <w:sz w:val="24"/>
        </w:rPr>
      </w:pPr>
      <w:r w:rsidRPr="00A43169">
        <w:rPr>
          <w:rFonts w:ascii="Tahoma" w:hAnsi="Tahoma" w:cs="Tahoma"/>
          <w:sz w:val="24"/>
        </w:rPr>
        <w:t>Table 2.1 Simbol-simbol UML</w:t>
      </w:r>
    </w:p>
    <w:tbl>
      <w:tblPr>
        <w:tblStyle w:val="TableGrid"/>
        <w:tblW w:w="6374" w:type="dxa"/>
        <w:tblInd w:w="2268" w:type="dxa"/>
        <w:tblLayout w:type="fixed"/>
        <w:tblLook w:val="04A0" w:firstRow="1" w:lastRow="0" w:firstColumn="1" w:lastColumn="0" w:noHBand="0" w:noVBand="1"/>
      </w:tblPr>
      <w:tblGrid>
        <w:gridCol w:w="508"/>
        <w:gridCol w:w="1755"/>
        <w:gridCol w:w="1177"/>
        <w:gridCol w:w="2934"/>
      </w:tblGrid>
      <w:tr w:rsidR="00DF60B8" w14:paraId="4F742CF5" w14:textId="77777777" w:rsidTr="00A43169">
        <w:tc>
          <w:tcPr>
            <w:tcW w:w="508" w:type="dxa"/>
          </w:tcPr>
          <w:p w14:paraId="787F9A30" w14:textId="77777777" w:rsidR="00DF60B8" w:rsidRDefault="00DF60B8" w:rsidP="00A43169">
            <w:pPr>
              <w:pStyle w:val="ListParagraph"/>
              <w:ind w:left="0"/>
              <w:jc w:val="center"/>
              <w:rPr>
                <w:rFonts w:ascii="Tahoma" w:hAnsi="Tahoma" w:cs="Tahoma"/>
                <w:sz w:val="24"/>
              </w:rPr>
            </w:pPr>
            <w:r>
              <w:rPr>
                <w:rFonts w:ascii="Tahoma" w:hAnsi="Tahoma" w:cs="Tahoma"/>
                <w:sz w:val="24"/>
              </w:rPr>
              <w:t>No</w:t>
            </w:r>
          </w:p>
        </w:tc>
        <w:tc>
          <w:tcPr>
            <w:tcW w:w="1755" w:type="dxa"/>
          </w:tcPr>
          <w:p w14:paraId="524B2DC1" w14:textId="77777777" w:rsidR="00DF60B8" w:rsidRDefault="00DF60B8" w:rsidP="00A43169">
            <w:pPr>
              <w:pStyle w:val="ListParagraph"/>
              <w:ind w:left="0"/>
              <w:jc w:val="center"/>
              <w:rPr>
                <w:rFonts w:ascii="Tahoma" w:hAnsi="Tahoma" w:cs="Tahoma"/>
                <w:sz w:val="24"/>
              </w:rPr>
            </w:pPr>
            <w:r>
              <w:rPr>
                <w:rFonts w:ascii="Tahoma" w:hAnsi="Tahoma" w:cs="Tahoma"/>
                <w:sz w:val="24"/>
              </w:rPr>
              <w:t>Gambar</w:t>
            </w:r>
          </w:p>
        </w:tc>
        <w:tc>
          <w:tcPr>
            <w:tcW w:w="1177" w:type="dxa"/>
          </w:tcPr>
          <w:p w14:paraId="29272AF1" w14:textId="77777777" w:rsidR="00DF60B8" w:rsidRDefault="00DF60B8" w:rsidP="00A43169">
            <w:pPr>
              <w:pStyle w:val="ListParagraph"/>
              <w:ind w:left="0"/>
              <w:jc w:val="center"/>
              <w:rPr>
                <w:rFonts w:ascii="Tahoma" w:hAnsi="Tahoma" w:cs="Tahoma"/>
                <w:sz w:val="24"/>
              </w:rPr>
            </w:pPr>
            <w:r>
              <w:rPr>
                <w:rFonts w:ascii="Tahoma" w:hAnsi="Tahoma" w:cs="Tahoma"/>
                <w:sz w:val="24"/>
              </w:rPr>
              <w:t>Nama</w:t>
            </w:r>
          </w:p>
        </w:tc>
        <w:tc>
          <w:tcPr>
            <w:tcW w:w="2934" w:type="dxa"/>
          </w:tcPr>
          <w:p w14:paraId="5EA7339E" w14:textId="77777777" w:rsidR="00DF60B8" w:rsidRDefault="00DF60B8" w:rsidP="00A43169">
            <w:pPr>
              <w:pStyle w:val="ListParagraph"/>
              <w:ind w:left="0"/>
              <w:jc w:val="center"/>
              <w:rPr>
                <w:rFonts w:ascii="Tahoma" w:hAnsi="Tahoma" w:cs="Tahoma"/>
                <w:sz w:val="24"/>
              </w:rPr>
            </w:pPr>
            <w:r>
              <w:rPr>
                <w:rFonts w:ascii="Tahoma" w:hAnsi="Tahoma" w:cs="Tahoma"/>
                <w:sz w:val="24"/>
              </w:rPr>
              <w:t>Keterangan</w:t>
            </w:r>
          </w:p>
        </w:tc>
      </w:tr>
      <w:tr w:rsidR="00DF60B8" w14:paraId="447F1731" w14:textId="77777777" w:rsidTr="00A43169">
        <w:tc>
          <w:tcPr>
            <w:tcW w:w="508" w:type="dxa"/>
            <w:vAlign w:val="center"/>
          </w:tcPr>
          <w:p w14:paraId="36ED96CF" w14:textId="77777777" w:rsidR="00DF60B8" w:rsidRDefault="00DF60B8" w:rsidP="00A43169">
            <w:pPr>
              <w:pStyle w:val="ListParagraph"/>
              <w:ind w:left="0"/>
              <w:jc w:val="center"/>
              <w:rPr>
                <w:rFonts w:ascii="Tahoma" w:hAnsi="Tahoma" w:cs="Tahoma"/>
                <w:sz w:val="24"/>
              </w:rPr>
            </w:pPr>
            <w:r>
              <w:rPr>
                <w:rFonts w:ascii="Tahoma" w:hAnsi="Tahoma" w:cs="Tahoma"/>
                <w:sz w:val="24"/>
              </w:rPr>
              <w:t>1</w:t>
            </w:r>
          </w:p>
        </w:tc>
        <w:tc>
          <w:tcPr>
            <w:tcW w:w="1755" w:type="dxa"/>
            <w:vAlign w:val="center"/>
          </w:tcPr>
          <w:p w14:paraId="53BF5AF0" w14:textId="77777777" w:rsidR="00DF60B8" w:rsidRDefault="00DF60B8" w:rsidP="00A43169">
            <w:pPr>
              <w:pStyle w:val="ListParagraph"/>
              <w:ind w:left="0"/>
              <w:jc w:val="center"/>
              <w:rPr>
                <w:rFonts w:ascii="Tahoma" w:hAnsi="Tahoma" w:cs="Tahoma"/>
                <w:sz w:val="24"/>
              </w:rPr>
            </w:pPr>
            <w:r w:rsidRPr="00EA515D">
              <w:rPr>
                <w:rFonts w:ascii="Tahoma" w:hAnsi="Tahoma" w:cs="Tahoma"/>
                <w:noProof/>
                <w:sz w:val="24"/>
              </w:rPr>
              <w:drawing>
                <wp:inline distT="0" distB="0" distL="0" distR="0" wp14:anchorId="0BC47D52" wp14:editId="0C0877E0">
                  <wp:extent cx="304816" cy="4254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816" cy="425472"/>
                          </a:xfrm>
                          <a:prstGeom prst="rect">
                            <a:avLst/>
                          </a:prstGeom>
                        </pic:spPr>
                      </pic:pic>
                    </a:graphicData>
                  </a:graphic>
                </wp:inline>
              </w:drawing>
            </w:r>
          </w:p>
        </w:tc>
        <w:tc>
          <w:tcPr>
            <w:tcW w:w="1177" w:type="dxa"/>
            <w:vAlign w:val="center"/>
          </w:tcPr>
          <w:p w14:paraId="6F109DEC" w14:textId="77777777" w:rsidR="00DF60B8" w:rsidRDefault="00DF60B8" w:rsidP="00A43169">
            <w:pPr>
              <w:pStyle w:val="ListParagraph"/>
              <w:ind w:left="0"/>
              <w:jc w:val="center"/>
              <w:rPr>
                <w:rFonts w:ascii="Tahoma" w:hAnsi="Tahoma" w:cs="Tahoma"/>
                <w:sz w:val="24"/>
              </w:rPr>
            </w:pPr>
            <w:r>
              <w:rPr>
                <w:rFonts w:ascii="Tahoma" w:hAnsi="Tahoma" w:cs="Tahoma"/>
                <w:sz w:val="24"/>
              </w:rPr>
              <w:t>Actor</w:t>
            </w:r>
          </w:p>
        </w:tc>
        <w:tc>
          <w:tcPr>
            <w:tcW w:w="2934" w:type="dxa"/>
          </w:tcPr>
          <w:p w14:paraId="6B8766C9" w14:textId="77777777" w:rsidR="00DF60B8" w:rsidRDefault="00DF60B8" w:rsidP="00A43169">
            <w:pPr>
              <w:pStyle w:val="ListParagraph"/>
              <w:ind w:left="0"/>
              <w:rPr>
                <w:rFonts w:ascii="Tahoma" w:hAnsi="Tahoma" w:cs="Tahoma"/>
                <w:sz w:val="24"/>
              </w:rPr>
            </w:pPr>
            <w:r>
              <w:rPr>
                <w:rFonts w:ascii="Tahoma" w:hAnsi="Tahoma" w:cs="Tahoma"/>
                <w:sz w:val="24"/>
              </w:rPr>
              <w:t>Actor adalah sesuatu yang berinteraksi langsung dengan sistem aplikasi computer. Actor bertugas memberikan informasi kepada sistem dan juga memerintahkan sistem agar melakukan tugasnya</w:t>
            </w:r>
          </w:p>
        </w:tc>
      </w:tr>
      <w:tr w:rsidR="00DF60B8" w14:paraId="433CAFA6" w14:textId="77777777" w:rsidTr="00A43169">
        <w:tc>
          <w:tcPr>
            <w:tcW w:w="508" w:type="dxa"/>
            <w:vAlign w:val="center"/>
          </w:tcPr>
          <w:p w14:paraId="5AA99B79" w14:textId="77777777" w:rsidR="00DF60B8" w:rsidRDefault="00DF60B8" w:rsidP="00A43169">
            <w:pPr>
              <w:pStyle w:val="ListParagraph"/>
              <w:ind w:left="0"/>
              <w:jc w:val="center"/>
              <w:rPr>
                <w:rFonts w:ascii="Tahoma" w:hAnsi="Tahoma" w:cs="Tahoma"/>
                <w:sz w:val="24"/>
              </w:rPr>
            </w:pPr>
            <w:r>
              <w:rPr>
                <w:rFonts w:ascii="Tahoma" w:hAnsi="Tahoma" w:cs="Tahoma"/>
                <w:sz w:val="24"/>
              </w:rPr>
              <w:t>2</w:t>
            </w:r>
          </w:p>
        </w:tc>
        <w:tc>
          <w:tcPr>
            <w:tcW w:w="1755" w:type="dxa"/>
            <w:vAlign w:val="center"/>
          </w:tcPr>
          <w:p w14:paraId="37BE67A5" w14:textId="77777777" w:rsidR="00DF60B8" w:rsidRDefault="00DF60B8" w:rsidP="00A43169">
            <w:pPr>
              <w:pStyle w:val="ListParagraph"/>
              <w:ind w:left="0"/>
              <w:jc w:val="center"/>
              <w:rPr>
                <w:rFonts w:ascii="Tahoma" w:hAnsi="Tahoma" w:cs="Tahoma"/>
                <w:sz w:val="24"/>
              </w:rPr>
            </w:pPr>
            <w:r w:rsidRPr="007820CF">
              <w:rPr>
                <w:rFonts w:ascii="Tahoma" w:hAnsi="Tahoma" w:cs="Tahoma"/>
                <w:noProof/>
                <w:sz w:val="24"/>
              </w:rPr>
              <w:drawing>
                <wp:inline distT="0" distB="0" distL="0" distR="0" wp14:anchorId="3BEB91FC" wp14:editId="574C4092">
                  <wp:extent cx="1092256" cy="83189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92256" cy="831893"/>
                          </a:xfrm>
                          <a:prstGeom prst="rect">
                            <a:avLst/>
                          </a:prstGeom>
                        </pic:spPr>
                      </pic:pic>
                    </a:graphicData>
                  </a:graphic>
                </wp:inline>
              </w:drawing>
            </w:r>
          </w:p>
        </w:tc>
        <w:tc>
          <w:tcPr>
            <w:tcW w:w="1177" w:type="dxa"/>
            <w:vAlign w:val="center"/>
          </w:tcPr>
          <w:p w14:paraId="1E9AF3FE" w14:textId="77777777" w:rsidR="00DF60B8" w:rsidRDefault="00DF60B8" w:rsidP="00A43169">
            <w:pPr>
              <w:pStyle w:val="ListParagraph"/>
              <w:ind w:left="0"/>
              <w:jc w:val="center"/>
              <w:rPr>
                <w:rFonts w:ascii="Tahoma" w:hAnsi="Tahoma" w:cs="Tahoma"/>
                <w:sz w:val="24"/>
              </w:rPr>
            </w:pPr>
            <w:r>
              <w:rPr>
                <w:rFonts w:ascii="Tahoma" w:hAnsi="Tahoma" w:cs="Tahoma"/>
                <w:sz w:val="24"/>
              </w:rPr>
              <w:t>Class</w:t>
            </w:r>
          </w:p>
        </w:tc>
        <w:tc>
          <w:tcPr>
            <w:tcW w:w="2934" w:type="dxa"/>
          </w:tcPr>
          <w:p w14:paraId="398F22F4" w14:textId="77777777" w:rsidR="00DF60B8" w:rsidRDefault="00DF60B8" w:rsidP="00A43169">
            <w:pPr>
              <w:pStyle w:val="ListParagraph"/>
              <w:ind w:left="0"/>
              <w:rPr>
                <w:rFonts w:ascii="Tahoma" w:hAnsi="Tahoma" w:cs="Tahoma"/>
                <w:sz w:val="24"/>
              </w:rPr>
            </w:pPr>
            <w:r>
              <w:rPr>
                <w:rFonts w:ascii="Tahoma" w:hAnsi="Tahoma" w:cs="Tahoma"/>
                <w:sz w:val="24"/>
              </w:rPr>
              <w:t>Notasi ini adalah notasi utama pada UML. Notasi ini digunakan untuk mempresentasikan suatu class beserta atribut dan sistem oprasinya.</w:t>
            </w:r>
          </w:p>
        </w:tc>
      </w:tr>
      <w:tr w:rsidR="00DF60B8" w14:paraId="647586E2" w14:textId="77777777" w:rsidTr="00A43169">
        <w:tc>
          <w:tcPr>
            <w:tcW w:w="508" w:type="dxa"/>
            <w:vAlign w:val="center"/>
          </w:tcPr>
          <w:p w14:paraId="0A2B5850" w14:textId="77777777" w:rsidR="00DF60B8" w:rsidRDefault="00DF60B8" w:rsidP="00A43169">
            <w:pPr>
              <w:pStyle w:val="ListParagraph"/>
              <w:ind w:left="0"/>
              <w:jc w:val="center"/>
              <w:rPr>
                <w:rFonts w:ascii="Tahoma" w:hAnsi="Tahoma" w:cs="Tahoma"/>
                <w:sz w:val="24"/>
              </w:rPr>
            </w:pPr>
            <w:r>
              <w:rPr>
                <w:rFonts w:ascii="Tahoma" w:hAnsi="Tahoma" w:cs="Tahoma"/>
                <w:sz w:val="24"/>
              </w:rPr>
              <w:t>3</w:t>
            </w:r>
          </w:p>
        </w:tc>
        <w:tc>
          <w:tcPr>
            <w:tcW w:w="1755" w:type="dxa"/>
            <w:vAlign w:val="center"/>
          </w:tcPr>
          <w:p w14:paraId="3BE7A2D8" w14:textId="7D2A1517" w:rsidR="00DF60B8" w:rsidRDefault="00A43169" w:rsidP="00A43169">
            <w:pPr>
              <w:pStyle w:val="ListParagraph"/>
              <w:ind w:left="0"/>
              <w:jc w:val="center"/>
              <w:rPr>
                <w:rFonts w:ascii="Tahoma" w:hAnsi="Tahoma" w:cs="Tahoma"/>
                <w:sz w:val="24"/>
              </w:rPr>
            </w:pPr>
            <w:r w:rsidRPr="00A43169">
              <w:rPr>
                <w:rFonts w:ascii="Tahoma" w:hAnsi="Tahoma" w:cs="Tahoma"/>
                <w:noProof/>
                <w:sz w:val="24"/>
              </w:rPr>
              <w:drawing>
                <wp:inline distT="0" distB="0" distL="0" distR="0" wp14:anchorId="5278065F" wp14:editId="4EF39261">
                  <wp:extent cx="813733" cy="387752"/>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0325" cy="390893"/>
                          </a:xfrm>
                          <a:prstGeom prst="rect">
                            <a:avLst/>
                          </a:prstGeom>
                        </pic:spPr>
                      </pic:pic>
                    </a:graphicData>
                  </a:graphic>
                </wp:inline>
              </w:drawing>
            </w:r>
          </w:p>
        </w:tc>
        <w:tc>
          <w:tcPr>
            <w:tcW w:w="1177" w:type="dxa"/>
            <w:vAlign w:val="center"/>
          </w:tcPr>
          <w:p w14:paraId="405F11A2" w14:textId="77777777" w:rsidR="00DF60B8" w:rsidRDefault="00DF60B8" w:rsidP="00A43169">
            <w:pPr>
              <w:pStyle w:val="ListParagraph"/>
              <w:ind w:left="0"/>
              <w:jc w:val="center"/>
              <w:rPr>
                <w:rFonts w:ascii="Tahoma" w:hAnsi="Tahoma" w:cs="Tahoma"/>
                <w:sz w:val="24"/>
              </w:rPr>
            </w:pPr>
            <w:r>
              <w:rPr>
                <w:rFonts w:ascii="Tahoma" w:hAnsi="Tahoma" w:cs="Tahoma"/>
                <w:sz w:val="24"/>
              </w:rPr>
              <w:t>Use Case</w:t>
            </w:r>
          </w:p>
        </w:tc>
        <w:tc>
          <w:tcPr>
            <w:tcW w:w="2934" w:type="dxa"/>
          </w:tcPr>
          <w:p w14:paraId="1A34538A" w14:textId="77777777" w:rsidR="00DF60B8" w:rsidRDefault="00DF60B8" w:rsidP="00A43169">
            <w:pPr>
              <w:pStyle w:val="ListParagraph"/>
              <w:ind w:left="0"/>
              <w:rPr>
                <w:rFonts w:ascii="Tahoma" w:hAnsi="Tahoma" w:cs="Tahoma"/>
                <w:sz w:val="24"/>
              </w:rPr>
            </w:pPr>
            <w:r>
              <w:rPr>
                <w:rFonts w:ascii="Tahoma" w:hAnsi="Tahoma" w:cs="Tahoma"/>
                <w:sz w:val="24"/>
              </w:rPr>
              <w:t>Use case adalah fungsi dari sebuah sistem. Use case bekerja dengan cara mendeskripsikan tipikal interaksi antar user dengan sebuah sistem melalu sebuah cerita bagaimana sebuah sistem dipakai.</w:t>
            </w:r>
          </w:p>
        </w:tc>
      </w:tr>
    </w:tbl>
    <w:p w14:paraId="711E72ED" w14:textId="77777777" w:rsidR="00DF60B8" w:rsidRDefault="00DF60B8" w:rsidP="00DF60B8">
      <w:pPr>
        <w:pStyle w:val="ListParagraph"/>
        <w:ind w:left="2552"/>
        <w:jc w:val="both"/>
        <w:rPr>
          <w:rFonts w:ascii="Tahoma" w:hAnsi="Tahoma" w:cs="Tahoma"/>
          <w:color w:val="000000" w:themeColor="text1"/>
          <w:sz w:val="24"/>
          <w:szCs w:val="24"/>
        </w:rPr>
      </w:pPr>
    </w:p>
    <w:p w14:paraId="6653F649" w14:textId="2D918193" w:rsidR="00DF60B8" w:rsidRDefault="00DF60B8" w:rsidP="00ED55A7">
      <w:pPr>
        <w:pStyle w:val="ListParagraph"/>
        <w:numPr>
          <w:ilvl w:val="3"/>
          <w:numId w:val="19"/>
        </w:numPr>
        <w:ind w:left="2552"/>
        <w:jc w:val="both"/>
        <w:rPr>
          <w:rFonts w:ascii="Tahoma" w:hAnsi="Tahoma" w:cs="Tahoma"/>
          <w:color w:val="000000" w:themeColor="text1"/>
          <w:sz w:val="24"/>
          <w:szCs w:val="24"/>
        </w:rPr>
      </w:pPr>
      <w:r>
        <w:rPr>
          <w:rFonts w:ascii="Tahoma" w:hAnsi="Tahoma" w:cs="Tahoma"/>
          <w:color w:val="000000" w:themeColor="text1"/>
          <w:sz w:val="24"/>
          <w:szCs w:val="24"/>
        </w:rPr>
        <w:t>Notasi Use Case Diagram</w:t>
      </w:r>
    </w:p>
    <w:p w14:paraId="5926BFEE" w14:textId="77777777" w:rsidR="001377BF" w:rsidRDefault="00DF60B8" w:rsidP="001377BF">
      <w:pPr>
        <w:pStyle w:val="ListParagraph"/>
        <w:ind w:left="2552" w:firstLine="514"/>
        <w:jc w:val="both"/>
        <w:rPr>
          <w:rFonts w:ascii="Tahoma" w:hAnsi="Tahoma" w:cs="Tahoma"/>
          <w:color w:val="000000" w:themeColor="text1"/>
          <w:sz w:val="24"/>
          <w:szCs w:val="24"/>
        </w:rPr>
      </w:pPr>
      <w:r>
        <w:rPr>
          <w:rFonts w:ascii="Tahoma" w:hAnsi="Tahoma" w:cs="Tahoma"/>
          <w:color w:val="000000" w:themeColor="text1"/>
          <w:sz w:val="24"/>
          <w:szCs w:val="24"/>
        </w:rPr>
        <w:t>Use case diagram merupakan diagram yang bekerja dengan cara mendeskripsikan interaksi antar user</w:t>
      </w:r>
      <w:r w:rsidR="00226384">
        <w:rPr>
          <w:rFonts w:ascii="Tahoma" w:hAnsi="Tahoma" w:cs="Tahoma"/>
          <w:color w:val="000000" w:themeColor="text1"/>
          <w:sz w:val="24"/>
          <w:szCs w:val="24"/>
        </w:rPr>
        <w:t xml:space="preserve"> ke sebuah sistem dengan suatu sistem tersendiri. Use case diagram dihubungkan dengan melalui jalan cerita bagaimana sebuah sistem dipakai. Use case diagram terdiri dari sebuah actor </w:t>
      </w:r>
      <w:r w:rsidR="00226384">
        <w:rPr>
          <w:rFonts w:ascii="Tahoma" w:hAnsi="Tahoma" w:cs="Tahoma"/>
          <w:color w:val="000000" w:themeColor="text1"/>
          <w:sz w:val="24"/>
          <w:szCs w:val="24"/>
        </w:rPr>
        <w:lastRenderedPageBreak/>
        <w:t>dan interaksi, actor sendiri dapat berupa manusia, perangkat keras, sistem, dll.</w:t>
      </w:r>
      <w:r w:rsidR="00C51246">
        <w:rPr>
          <w:rFonts w:ascii="Tahoma" w:hAnsi="Tahoma" w:cs="Tahoma"/>
          <w:color w:val="000000" w:themeColor="text1"/>
          <w:sz w:val="24"/>
          <w:szCs w:val="24"/>
        </w:rPr>
        <w:t xml:space="preserve"> Use case merupakan dokumen naratif yang mendeskripsikan kasus kasus antara actor dan sistem. Dokumen tersebut digunakan untuk menyelesaikan sebuah masalah dalam proses berlangsungnya sistem </w:t>
      </w:r>
      <w:r w:rsidR="00C51246">
        <w:rPr>
          <w:rFonts w:ascii="Tahoma" w:hAnsi="Tahoma" w:cs="Tahoma"/>
          <w:color w:val="000000" w:themeColor="text1"/>
          <w:sz w:val="24"/>
          <w:szCs w:val="24"/>
        </w:rPr>
        <w:fldChar w:fldCharType="begin" w:fldLock="1"/>
      </w:r>
      <w:r w:rsidR="006121B1">
        <w:rPr>
          <w:rFonts w:ascii="Tahoma" w:hAnsi="Tahoma" w:cs="Tahoma"/>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e4130b6c-22fb-4a6b-9c90-c6fb08edf32e"]}],"mendeley":{"formattedCitation":"(Kurniawan, T. Bayu, 2020)","plainTextFormattedCitation":"(Kurniawan, T. Bayu, 2020)","previouslyFormattedCitation":"(Kurniawan, T. Bayu, 2020)"},"properties":{"noteIndex":0},"schema":"https://github.com/citation-style-language/schema/raw/master/csl-citation.json"}</w:instrText>
      </w:r>
      <w:r w:rsidR="00C51246">
        <w:rPr>
          <w:rFonts w:ascii="Tahoma" w:hAnsi="Tahoma" w:cs="Tahoma"/>
          <w:color w:val="000000" w:themeColor="text1"/>
          <w:sz w:val="24"/>
          <w:szCs w:val="24"/>
        </w:rPr>
        <w:fldChar w:fldCharType="separate"/>
      </w:r>
      <w:r w:rsidR="00C51246" w:rsidRPr="00C51246">
        <w:rPr>
          <w:rFonts w:ascii="Tahoma" w:hAnsi="Tahoma" w:cs="Tahoma"/>
          <w:noProof/>
          <w:color w:val="000000" w:themeColor="text1"/>
          <w:sz w:val="24"/>
          <w:szCs w:val="24"/>
        </w:rPr>
        <w:t>(Kurniawan, T. Bayu, 2020)</w:t>
      </w:r>
      <w:r w:rsidR="00C51246">
        <w:rPr>
          <w:rFonts w:ascii="Tahoma" w:hAnsi="Tahoma" w:cs="Tahoma"/>
          <w:color w:val="000000" w:themeColor="text1"/>
          <w:sz w:val="24"/>
          <w:szCs w:val="24"/>
        </w:rPr>
        <w:fldChar w:fldCharType="end"/>
      </w:r>
      <w:r w:rsidR="00C51246">
        <w:rPr>
          <w:rFonts w:ascii="Tahoma" w:hAnsi="Tahoma" w:cs="Tahoma"/>
          <w:color w:val="000000" w:themeColor="text1"/>
          <w:sz w:val="24"/>
          <w:szCs w:val="24"/>
        </w:rPr>
        <w:t>. Berikut merupakan symbol symbol dari Use Case Diagram:</w:t>
      </w:r>
    </w:p>
    <w:p w14:paraId="4BA53C4C" w14:textId="77777777" w:rsidR="001377BF" w:rsidRDefault="001377BF" w:rsidP="001377BF">
      <w:pPr>
        <w:pStyle w:val="ListParagraph"/>
        <w:ind w:left="2552" w:firstLine="514"/>
        <w:jc w:val="both"/>
        <w:rPr>
          <w:rFonts w:ascii="Tahoma" w:hAnsi="Tahoma" w:cs="Tahoma"/>
          <w:color w:val="000000" w:themeColor="text1"/>
          <w:sz w:val="24"/>
          <w:szCs w:val="24"/>
        </w:rPr>
      </w:pPr>
    </w:p>
    <w:p w14:paraId="35B51FBA" w14:textId="3E9DED4B" w:rsidR="00C51246" w:rsidRPr="001377BF" w:rsidRDefault="00C51246" w:rsidP="00411C5E">
      <w:pPr>
        <w:pStyle w:val="ListParagraph"/>
        <w:ind w:left="2694" w:firstLine="514"/>
        <w:jc w:val="center"/>
        <w:rPr>
          <w:rFonts w:ascii="Tahoma" w:hAnsi="Tahoma" w:cs="Tahoma"/>
          <w:color w:val="000000" w:themeColor="text1"/>
          <w:sz w:val="24"/>
          <w:szCs w:val="24"/>
        </w:rPr>
      </w:pPr>
      <w:r w:rsidRPr="001377BF">
        <w:rPr>
          <w:rFonts w:ascii="Tahoma" w:hAnsi="Tahoma" w:cs="Tahoma"/>
          <w:color w:val="000000" w:themeColor="text1"/>
          <w:sz w:val="24"/>
          <w:szCs w:val="24"/>
        </w:rPr>
        <w:t>Table 2.2 Simbol symbol Use Case Diagram</w:t>
      </w:r>
    </w:p>
    <w:tbl>
      <w:tblPr>
        <w:tblStyle w:val="TableGrid"/>
        <w:tblW w:w="6090" w:type="dxa"/>
        <w:tblInd w:w="2694" w:type="dxa"/>
        <w:tblLook w:val="04A0" w:firstRow="1" w:lastRow="0" w:firstColumn="1" w:lastColumn="0" w:noHBand="0" w:noVBand="1"/>
      </w:tblPr>
      <w:tblGrid>
        <w:gridCol w:w="512"/>
        <w:gridCol w:w="1716"/>
        <w:gridCol w:w="1453"/>
        <w:gridCol w:w="2409"/>
      </w:tblGrid>
      <w:tr w:rsidR="00794B69" w14:paraId="3578D97E" w14:textId="77777777" w:rsidTr="00A15133">
        <w:tc>
          <w:tcPr>
            <w:tcW w:w="512" w:type="dxa"/>
            <w:vAlign w:val="center"/>
          </w:tcPr>
          <w:p w14:paraId="1047E8D8" w14:textId="544A585C"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No</w:t>
            </w:r>
          </w:p>
        </w:tc>
        <w:tc>
          <w:tcPr>
            <w:tcW w:w="1716" w:type="dxa"/>
            <w:vAlign w:val="center"/>
          </w:tcPr>
          <w:p w14:paraId="31BC5E71" w14:textId="17980DA5"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Gambar</w:t>
            </w:r>
          </w:p>
        </w:tc>
        <w:tc>
          <w:tcPr>
            <w:tcW w:w="1453" w:type="dxa"/>
          </w:tcPr>
          <w:p w14:paraId="227FE2D4" w14:textId="487C9A2E" w:rsidR="00A43169" w:rsidRDefault="00A431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Nama</w:t>
            </w:r>
          </w:p>
        </w:tc>
        <w:tc>
          <w:tcPr>
            <w:tcW w:w="2409" w:type="dxa"/>
          </w:tcPr>
          <w:p w14:paraId="1F2DA753" w14:textId="06E7E635" w:rsidR="00A43169" w:rsidRDefault="00A43169"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Keterangan</w:t>
            </w:r>
          </w:p>
        </w:tc>
      </w:tr>
      <w:tr w:rsidR="00794B69" w14:paraId="46D8356C" w14:textId="77777777" w:rsidTr="00A15133">
        <w:tc>
          <w:tcPr>
            <w:tcW w:w="512" w:type="dxa"/>
            <w:vAlign w:val="center"/>
          </w:tcPr>
          <w:p w14:paraId="783C9568" w14:textId="097729AB"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1</w:t>
            </w:r>
          </w:p>
        </w:tc>
        <w:tc>
          <w:tcPr>
            <w:tcW w:w="1716" w:type="dxa"/>
            <w:vAlign w:val="center"/>
          </w:tcPr>
          <w:p w14:paraId="473CA06E" w14:textId="7B15ACF3" w:rsidR="00A43169" w:rsidRDefault="00794B69" w:rsidP="00794B69">
            <w:pPr>
              <w:pStyle w:val="ListParagraph"/>
              <w:ind w:left="0"/>
              <w:jc w:val="center"/>
              <w:rPr>
                <w:rFonts w:ascii="Tahoma" w:hAnsi="Tahoma" w:cs="Tahoma"/>
                <w:color w:val="000000" w:themeColor="text1"/>
                <w:sz w:val="24"/>
                <w:szCs w:val="24"/>
              </w:rPr>
            </w:pPr>
            <w:r w:rsidRPr="00EA515D">
              <w:rPr>
                <w:rFonts w:ascii="Tahoma" w:hAnsi="Tahoma" w:cs="Tahoma"/>
                <w:noProof/>
                <w:sz w:val="24"/>
              </w:rPr>
              <w:drawing>
                <wp:inline distT="0" distB="0" distL="0" distR="0" wp14:anchorId="0998EEBA" wp14:editId="4B0B0034">
                  <wp:extent cx="304816" cy="4254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816" cy="425472"/>
                          </a:xfrm>
                          <a:prstGeom prst="rect">
                            <a:avLst/>
                          </a:prstGeom>
                        </pic:spPr>
                      </pic:pic>
                    </a:graphicData>
                  </a:graphic>
                </wp:inline>
              </w:drawing>
            </w:r>
          </w:p>
        </w:tc>
        <w:tc>
          <w:tcPr>
            <w:tcW w:w="1453" w:type="dxa"/>
          </w:tcPr>
          <w:p w14:paraId="7BE37A4B" w14:textId="4F4230AA"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ctor</w:t>
            </w:r>
          </w:p>
        </w:tc>
        <w:tc>
          <w:tcPr>
            <w:tcW w:w="2409" w:type="dxa"/>
          </w:tcPr>
          <w:p w14:paraId="60D78362" w14:textId="767E2E09" w:rsidR="00A43169" w:rsidRDefault="00794B69"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 xml:space="preserve">Actor adalah seseorang atau sistem yang berhubungan langsung dengan perangkat lunak yang di bangun. </w:t>
            </w:r>
          </w:p>
        </w:tc>
      </w:tr>
      <w:tr w:rsidR="00794B69" w14:paraId="07329151" w14:textId="77777777" w:rsidTr="00A15133">
        <w:tc>
          <w:tcPr>
            <w:tcW w:w="512" w:type="dxa"/>
            <w:vAlign w:val="center"/>
          </w:tcPr>
          <w:p w14:paraId="6F863C82" w14:textId="3B863141"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2</w:t>
            </w:r>
          </w:p>
        </w:tc>
        <w:tc>
          <w:tcPr>
            <w:tcW w:w="1716" w:type="dxa"/>
            <w:vAlign w:val="center"/>
          </w:tcPr>
          <w:p w14:paraId="0BCC43FC" w14:textId="7CEDCED2"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4A244A4C" wp14:editId="25A47025">
                  <wp:extent cx="765153" cy="3646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73363" cy="368515"/>
                          </a:xfrm>
                          <a:prstGeom prst="rect">
                            <a:avLst/>
                          </a:prstGeom>
                        </pic:spPr>
                      </pic:pic>
                    </a:graphicData>
                  </a:graphic>
                </wp:inline>
              </w:drawing>
            </w:r>
          </w:p>
        </w:tc>
        <w:tc>
          <w:tcPr>
            <w:tcW w:w="1453" w:type="dxa"/>
          </w:tcPr>
          <w:p w14:paraId="3658DEA8" w14:textId="343318AE"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Use case</w:t>
            </w:r>
          </w:p>
        </w:tc>
        <w:tc>
          <w:tcPr>
            <w:tcW w:w="2409" w:type="dxa"/>
          </w:tcPr>
          <w:p w14:paraId="0A62B125" w14:textId="6B8CE999" w:rsidR="00A43169" w:rsidRDefault="00794B69"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Use case adalah bagian tingkat tinggi dari fungsionalitas yang ada di sistem atau</w:t>
            </w:r>
            <w:r w:rsidR="00DE0072">
              <w:rPr>
                <w:rFonts w:ascii="Tahoma" w:hAnsi="Tahoma" w:cs="Tahoma"/>
                <w:color w:val="000000" w:themeColor="text1"/>
                <w:sz w:val="24"/>
                <w:szCs w:val="24"/>
              </w:rPr>
              <w:t xml:space="preserve"> gambaran bagaimana penggunaan sistem.</w:t>
            </w:r>
          </w:p>
        </w:tc>
      </w:tr>
      <w:tr w:rsidR="00794B69" w14:paraId="4764E2D4" w14:textId="77777777" w:rsidTr="00A15133">
        <w:tc>
          <w:tcPr>
            <w:tcW w:w="512" w:type="dxa"/>
            <w:vAlign w:val="center"/>
          </w:tcPr>
          <w:p w14:paraId="39FD7EBB" w14:textId="261C63EE"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3</w:t>
            </w:r>
          </w:p>
        </w:tc>
        <w:tc>
          <w:tcPr>
            <w:tcW w:w="1716" w:type="dxa"/>
            <w:vAlign w:val="center"/>
          </w:tcPr>
          <w:p w14:paraId="4CF3AF83" w14:textId="7CCFFC9D"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521B13C3" wp14:editId="25ECB05F">
                  <wp:extent cx="789452" cy="20255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4575" cy="211569"/>
                          </a:xfrm>
                          <a:prstGeom prst="rect">
                            <a:avLst/>
                          </a:prstGeom>
                        </pic:spPr>
                      </pic:pic>
                    </a:graphicData>
                  </a:graphic>
                </wp:inline>
              </w:drawing>
            </w:r>
          </w:p>
        </w:tc>
        <w:tc>
          <w:tcPr>
            <w:tcW w:w="1453" w:type="dxa"/>
          </w:tcPr>
          <w:p w14:paraId="3BA11DCA" w14:textId="4A9A60C8"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Relasi asosiasi</w:t>
            </w:r>
          </w:p>
        </w:tc>
        <w:tc>
          <w:tcPr>
            <w:tcW w:w="2409" w:type="dxa"/>
          </w:tcPr>
          <w:p w14:paraId="2F00A91F" w14:textId="0D92BCBB" w:rsidR="00A43169" w:rsidRDefault="00DE0072"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Relasi anatara actor dan use case</w:t>
            </w:r>
          </w:p>
        </w:tc>
      </w:tr>
      <w:tr w:rsidR="00794B69" w14:paraId="6227C7AA" w14:textId="77777777" w:rsidTr="00A15133">
        <w:tc>
          <w:tcPr>
            <w:tcW w:w="512" w:type="dxa"/>
            <w:vAlign w:val="center"/>
          </w:tcPr>
          <w:p w14:paraId="045EAD52" w14:textId="2A3268B8"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4</w:t>
            </w:r>
          </w:p>
        </w:tc>
        <w:tc>
          <w:tcPr>
            <w:tcW w:w="1716" w:type="dxa"/>
            <w:vAlign w:val="center"/>
          </w:tcPr>
          <w:p w14:paraId="3F2BCF26" w14:textId="2B459B67"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28678C6C" wp14:editId="6D3F6CEC">
                  <wp:extent cx="949338" cy="24885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4535" cy="255461"/>
                          </a:xfrm>
                          <a:prstGeom prst="rect">
                            <a:avLst/>
                          </a:prstGeom>
                        </pic:spPr>
                      </pic:pic>
                    </a:graphicData>
                  </a:graphic>
                </wp:inline>
              </w:drawing>
            </w:r>
          </w:p>
        </w:tc>
        <w:tc>
          <w:tcPr>
            <w:tcW w:w="1453" w:type="dxa"/>
          </w:tcPr>
          <w:p w14:paraId="0EB6ACAA" w14:textId="625F30DB"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Depend on</w:t>
            </w:r>
          </w:p>
        </w:tc>
        <w:tc>
          <w:tcPr>
            <w:tcW w:w="2409" w:type="dxa"/>
          </w:tcPr>
          <w:p w14:paraId="110AB0A8" w14:textId="20882F6A" w:rsidR="00A43169" w:rsidRDefault="00F22391"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Sutu use case secara opsional dapat</w:t>
            </w:r>
            <w:r w:rsidR="0090588C">
              <w:rPr>
                <w:rFonts w:ascii="Tahoma" w:hAnsi="Tahoma" w:cs="Tahoma"/>
                <w:color w:val="000000" w:themeColor="text1"/>
                <w:sz w:val="24"/>
                <w:szCs w:val="24"/>
              </w:rPr>
              <w:t xml:space="preserve"> menggunakan fungsionalitas yang disediakan oleh use case</w:t>
            </w:r>
          </w:p>
        </w:tc>
      </w:tr>
      <w:tr w:rsidR="00794B69" w14:paraId="54909E65" w14:textId="77777777" w:rsidTr="00A15133">
        <w:tc>
          <w:tcPr>
            <w:tcW w:w="512" w:type="dxa"/>
            <w:vAlign w:val="center"/>
          </w:tcPr>
          <w:p w14:paraId="2B23AC29" w14:textId="6AE82AB7"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5</w:t>
            </w:r>
          </w:p>
        </w:tc>
        <w:tc>
          <w:tcPr>
            <w:tcW w:w="1716" w:type="dxa"/>
            <w:vAlign w:val="center"/>
          </w:tcPr>
          <w:p w14:paraId="12906DD9" w14:textId="52F727B3"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6EBAE61A" wp14:editId="5AABF35E">
                  <wp:extent cx="947351" cy="347241"/>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68920"/>
                          <a:stretch/>
                        </pic:blipFill>
                        <pic:spPr bwMode="auto">
                          <a:xfrm>
                            <a:off x="0" y="0"/>
                            <a:ext cx="960606" cy="352099"/>
                          </a:xfrm>
                          <a:prstGeom prst="rect">
                            <a:avLst/>
                          </a:prstGeom>
                          <a:ln>
                            <a:noFill/>
                          </a:ln>
                          <a:extLst>
                            <a:ext uri="{53640926-AAD7-44D8-BBD7-CCE9431645EC}">
                              <a14:shadowObscured xmlns:a14="http://schemas.microsoft.com/office/drawing/2010/main"/>
                            </a:ext>
                          </a:extLst>
                        </pic:spPr>
                      </pic:pic>
                    </a:graphicData>
                  </a:graphic>
                </wp:inline>
              </w:drawing>
            </w:r>
          </w:p>
        </w:tc>
        <w:tc>
          <w:tcPr>
            <w:tcW w:w="1453" w:type="dxa"/>
          </w:tcPr>
          <w:p w14:paraId="49D2E636" w14:textId="0C1295DB"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Include</w:t>
            </w:r>
          </w:p>
        </w:tc>
        <w:tc>
          <w:tcPr>
            <w:tcW w:w="2409" w:type="dxa"/>
          </w:tcPr>
          <w:p w14:paraId="3AD6914A" w14:textId="753C6F58" w:rsidR="00A43169" w:rsidRDefault="00DE0072"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 xml:space="preserve">suatu use case seluruhnya merupakan </w:t>
            </w:r>
            <w:r>
              <w:rPr>
                <w:rFonts w:ascii="Tahoma" w:hAnsi="Tahoma" w:cs="Tahoma"/>
                <w:color w:val="000000" w:themeColor="text1"/>
                <w:sz w:val="24"/>
                <w:szCs w:val="24"/>
              </w:rPr>
              <w:lastRenderedPageBreak/>
              <w:t>fungsionalitas dari use case lainnya</w:t>
            </w:r>
          </w:p>
        </w:tc>
      </w:tr>
      <w:tr w:rsidR="00794B69" w14:paraId="13682F6F" w14:textId="77777777" w:rsidTr="00A15133">
        <w:tc>
          <w:tcPr>
            <w:tcW w:w="512" w:type="dxa"/>
            <w:vAlign w:val="center"/>
          </w:tcPr>
          <w:p w14:paraId="4B1972B7" w14:textId="67BBA072"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lastRenderedPageBreak/>
              <w:t>6</w:t>
            </w:r>
          </w:p>
        </w:tc>
        <w:tc>
          <w:tcPr>
            <w:tcW w:w="1716" w:type="dxa"/>
            <w:vAlign w:val="center"/>
          </w:tcPr>
          <w:p w14:paraId="2A52B125" w14:textId="151A5EEA"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2FB7E77D" wp14:editId="58D2E95D">
                  <wp:extent cx="875180" cy="329878"/>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8039"/>
                          <a:stretch/>
                        </pic:blipFill>
                        <pic:spPr bwMode="auto">
                          <a:xfrm>
                            <a:off x="0" y="0"/>
                            <a:ext cx="892691" cy="336478"/>
                          </a:xfrm>
                          <a:prstGeom prst="rect">
                            <a:avLst/>
                          </a:prstGeom>
                          <a:ln>
                            <a:noFill/>
                          </a:ln>
                          <a:extLst>
                            <a:ext uri="{53640926-AAD7-44D8-BBD7-CCE9431645EC}">
                              <a14:shadowObscured xmlns:a14="http://schemas.microsoft.com/office/drawing/2010/main"/>
                            </a:ext>
                          </a:extLst>
                        </pic:spPr>
                      </pic:pic>
                    </a:graphicData>
                  </a:graphic>
                </wp:inline>
              </w:drawing>
            </w:r>
          </w:p>
        </w:tc>
        <w:tc>
          <w:tcPr>
            <w:tcW w:w="1453" w:type="dxa"/>
          </w:tcPr>
          <w:p w14:paraId="4162AA0A" w14:textId="5D9AB66E"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Extend</w:t>
            </w:r>
          </w:p>
        </w:tc>
        <w:tc>
          <w:tcPr>
            <w:tcW w:w="2409" w:type="dxa"/>
          </w:tcPr>
          <w:p w14:paraId="0122140F" w14:textId="4A326907" w:rsidR="00A43169" w:rsidRDefault="00DE0072"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Suatu use case merupakan tambahan fungsional dari use case lainnya jika suatu kondisi terpenuhi</w:t>
            </w:r>
          </w:p>
        </w:tc>
      </w:tr>
      <w:tr w:rsidR="00794B69" w14:paraId="5192CEEF" w14:textId="77777777" w:rsidTr="00A15133">
        <w:tc>
          <w:tcPr>
            <w:tcW w:w="512" w:type="dxa"/>
            <w:vAlign w:val="center"/>
          </w:tcPr>
          <w:p w14:paraId="1EF080B5" w14:textId="240719E5" w:rsidR="00A43169" w:rsidRDefault="00A43169" w:rsidP="00794B69">
            <w:pPr>
              <w:pStyle w:val="ListParagraph"/>
              <w:ind w:left="0"/>
              <w:jc w:val="center"/>
              <w:rPr>
                <w:rFonts w:ascii="Tahoma" w:hAnsi="Tahoma" w:cs="Tahoma"/>
                <w:color w:val="000000" w:themeColor="text1"/>
                <w:sz w:val="24"/>
                <w:szCs w:val="24"/>
              </w:rPr>
            </w:pPr>
            <w:r>
              <w:rPr>
                <w:rFonts w:ascii="Tahoma" w:hAnsi="Tahoma" w:cs="Tahoma"/>
                <w:color w:val="000000" w:themeColor="text1"/>
                <w:sz w:val="24"/>
                <w:szCs w:val="24"/>
              </w:rPr>
              <w:t>7</w:t>
            </w:r>
          </w:p>
        </w:tc>
        <w:tc>
          <w:tcPr>
            <w:tcW w:w="1716" w:type="dxa"/>
            <w:vAlign w:val="center"/>
          </w:tcPr>
          <w:p w14:paraId="0B865465" w14:textId="05D73FB4" w:rsidR="00A43169" w:rsidRDefault="00794B69" w:rsidP="00794B69">
            <w:pPr>
              <w:pStyle w:val="ListParagraph"/>
              <w:ind w:left="0"/>
              <w:jc w:val="center"/>
              <w:rPr>
                <w:rFonts w:ascii="Tahoma" w:hAnsi="Tahoma" w:cs="Tahoma"/>
                <w:color w:val="000000" w:themeColor="text1"/>
                <w:sz w:val="24"/>
                <w:szCs w:val="24"/>
              </w:rPr>
            </w:pPr>
            <w:r w:rsidRPr="00794B69">
              <w:rPr>
                <w:rFonts w:ascii="Tahoma" w:hAnsi="Tahoma" w:cs="Tahoma"/>
                <w:noProof/>
                <w:color w:val="000000" w:themeColor="text1"/>
                <w:sz w:val="24"/>
                <w:szCs w:val="24"/>
              </w:rPr>
              <w:drawing>
                <wp:inline distT="0" distB="0" distL="0" distR="0" wp14:anchorId="2DB39EA1" wp14:editId="02F9F655">
                  <wp:extent cx="781291" cy="26043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84677" cy="261559"/>
                          </a:xfrm>
                          <a:prstGeom prst="rect">
                            <a:avLst/>
                          </a:prstGeom>
                        </pic:spPr>
                      </pic:pic>
                    </a:graphicData>
                  </a:graphic>
                </wp:inline>
              </w:drawing>
            </w:r>
          </w:p>
        </w:tc>
        <w:tc>
          <w:tcPr>
            <w:tcW w:w="1453" w:type="dxa"/>
          </w:tcPr>
          <w:p w14:paraId="3B605E1A" w14:textId="220923B2" w:rsidR="00A43169" w:rsidRDefault="00794B69" w:rsidP="00C5124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Relasi generalisasi</w:t>
            </w:r>
          </w:p>
        </w:tc>
        <w:tc>
          <w:tcPr>
            <w:tcW w:w="2409" w:type="dxa"/>
          </w:tcPr>
          <w:p w14:paraId="7B06DE80" w14:textId="304EE7B7" w:rsidR="00A43169" w:rsidRDefault="00DE0072" w:rsidP="00F22391">
            <w:pPr>
              <w:pStyle w:val="ListParagraph"/>
              <w:ind w:left="0"/>
              <w:rPr>
                <w:rFonts w:ascii="Tahoma" w:hAnsi="Tahoma" w:cs="Tahoma"/>
                <w:color w:val="000000" w:themeColor="text1"/>
                <w:sz w:val="24"/>
                <w:szCs w:val="24"/>
              </w:rPr>
            </w:pPr>
            <w:r>
              <w:rPr>
                <w:rFonts w:ascii="Tahoma" w:hAnsi="Tahoma" w:cs="Tahoma"/>
                <w:color w:val="000000" w:themeColor="text1"/>
                <w:sz w:val="24"/>
                <w:szCs w:val="24"/>
              </w:rPr>
              <w:t>Relasi antar actor yang dapat berpartisipasi dengan use case</w:t>
            </w:r>
          </w:p>
        </w:tc>
      </w:tr>
    </w:tbl>
    <w:p w14:paraId="1AB18D75" w14:textId="77777777" w:rsidR="00C51246" w:rsidRPr="00C51246" w:rsidRDefault="00C51246" w:rsidP="00C51246">
      <w:pPr>
        <w:pStyle w:val="ListParagraph"/>
        <w:ind w:left="2694" w:firstLine="514"/>
        <w:jc w:val="both"/>
        <w:rPr>
          <w:rFonts w:ascii="Tahoma" w:hAnsi="Tahoma" w:cs="Tahoma"/>
          <w:color w:val="000000" w:themeColor="text1"/>
          <w:sz w:val="24"/>
          <w:szCs w:val="24"/>
        </w:rPr>
      </w:pPr>
    </w:p>
    <w:p w14:paraId="52B43700" w14:textId="3468FA40" w:rsidR="00226384" w:rsidRPr="00226384" w:rsidRDefault="00226384" w:rsidP="00226384">
      <w:pPr>
        <w:pStyle w:val="ListParagraph"/>
        <w:ind w:left="2552"/>
        <w:jc w:val="both"/>
        <w:rPr>
          <w:rFonts w:ascii="Tahoma" w:hAnsi="Tahoma" w:cs="Tahoma"/>
          <w:color w:val="000000" w:themeColor="text1"/>
          <w:sz w:val="24"/>
          <w:szCs w:val="24"/>
        </w:rPr>
      </w:pPr>
    </w:p>
    <w:p w14:paraId="71FE1122" w14:textId="77777777" w:rsidR="006121B1" w:rsidRDefault="00DF60B8" w:rsidP="006121B1">
      <w:pPr>
        <w:pStyle w:val="ListParagraph"/>
        <w:numPr>
          <w:ilvl w:val="3"/>
          <w:numId w:val="19"/>
        </w:numPr>
        <w:ind w:left="2552"/>
        <w:jc w:val="both"/>
        <w:rPr>
          <w:rFonts w:ascii="Tahoma" w:hAnsi="Tahoma" w:cs="Tahoma"/>
          <w:color w:val="000000" w:themeColor="text1"/>
          <w:sz w:val="24"/>
          <w:szCs w:val="24"/>
        </w:rPr>
      </w:pPr>
      <w:r>
        <w:rPr>
          <w:rFonts w:ascii="Tahoma" w:hAnsi="Tahoma" w:cs="Tahoma"/>
          <w:color w:val="000000" w:themeColor="text1"/>
          <w:sz w:val="24"/>
          <w:szCs w:val="24"/>
        </w:rPr>
        <w:t>Notasi Activity Diagram</w:t>
      </w:r>
    </w:p>
    <w:p w14:paraId="68DFC06F" w14:textId="33B344FA" w:rsidR="007A3CD7" w:rsidRDefault="007A3CD7" w:rsidP="006121B1">
      <w:pPr>
        <w:pStyle w:val="ListParagraph"/>
        <w:ind w:left="2552" w:right="-3" w:firstLine="328"/>
        <w:jc w:val="both"/>
        <w:rPr>
          <w:rFonts w:ascii="Tahoma" w:hAnsi="Tahoma" w:cs="Tahoma"/>
          <w:color w:val="000000" w:themeColor="text1"/>
          <w:sz w:val="24"/>
          <w:szCs w:val="24"/>
        </w:rPr>
      </w:pPr>
      <w:r w:rsidRPr="006121B1">
        <w:rPr>
          <w:rFonts w:ascii="Tahoma" w:hAnsi="Tahoma" w:cs="Tahoma"/>
          <w:color w:val="000000" w:themeColor="text1"/>
          <w:sz w:val="24"/>
          <w:szCs w:val="24"/>
        </w:rPr>
        <w:t>Activity diagram dig</w:t>
      </w:r>
      <w:r w:rsidR="006121B1">
        <w:rPr>
          <w:rFonts w:ascii="Tahoma" w:hAnsi="Tahoma" w:cs="Tahoma"/>
          <w:color w:val="000000" w:themeColor="text1"/>
          <w:sz w:val="24"/>
          <w:szCs w:val="24"/>
        </w:rPr>
        <w:t xml:space="preserve">ambarkan sebagai alir aktivitas </w:t>
      </w:r>
      <w:r w:rsidRPr="006121B1">
        <w:rPr>
          <w:rFonts w:ascii="Tahoma" w:hAnsi="Tahoma" w:cs="Tahoma"/>
          <w:i/>
          <w:color w:val="000000" w:themeColor="text1"/>
          <w:sz w:val="24"/>
          <w:szCs w:val="24"/>
        </w:rPr>
        <w:t>(workflows)</w:t>
      </w:r>
      <w:r w:rsidRPr="006121B1">
        <w:rPr>
          <w:rFonts w:ascii="Tahoma" w:hAnsi="Tahoma" w:cs="Tahoma"/>
          <w:color w:val="000000" w:themeColor="text1"/>
          <w:sz w:val="24"/>
          <w:szCs w:val="24"/>
        </w:rPr>
        <w:t xml:space="preserve"> dalam sistem yang sedang dibuat. Diawali dengan aliran awal dan diakhiri dengan aliran akhir. Setiap aliran dapat terjadi </w:t>
      </w:r>
      <w:r w:rsidRPr="006121B1">
        <w:rPr>
          <w:rFonts w:ascii="Tahoma" w:hAnsi="Tahoma" w:cs="Tahoma"/>
          <w:i/>
          <w:color w:val="000000" w:themeColor="text1"/>
          <w:sz w:val="24"/>
          <w:szCs w:val="24"/>
        </w:rPr>
        <w:t>decision</w:t>
      </w:r>
      <w:r w:rsidR="006121B1" w:rsidRPr="006121B1">
        <w:rPr>
          <w:rFonts w:ascii="Tahoma" w:hAnsi="Tahoma" w:cs="Tahoma"/>
          <w:i/>
          <w:color w:val="000000" w:themeColor="text1"/>
          <w:sz w:val="24"/>
          <w:szCs w:val="24"/>
        </w:rPr>
        <w:t xml:space="preserve"> </w:t>
      </w:r>
      <w:r w:rsidR="006121B1">
        <w:rPr>
          <w:rFonts w:ascii="Tahoma" w:hAnsi="Tahoma" w:cs="Tahoma"/>
          <w:i/>
          <w:color w:val="000000" w:themeColor="text1"/>
          <w:sz w:val="24"/>
          <w:szCs w:val="24"/>
        </w:rPr>
        <w:fldChar w:fldCharType="begin" w:fldLock="1"/>
      </w:r>
      <w:r w:rsidR="00231ABD">
        <w:rPr>
          <w:rFonts w:ascii="Tahoma" w:hAnsi="Tahoma" w:cs="Tahoma"/>
          <w:i/>
          <w:color w:val="000000" w:themeColor="text1"/>
          <w:sz w:val="24"/>
          <w:szCs w:val="24"/>
        </w:rPr>
        <w:instrText>ADDIN CSL_CITATION {"citationItems":[{"id":"ITEM-1","itemData":{"abstract":"Jurnal merupakan salah satu wadah ilmiah untuk mengakomodir penulisan ilmiah dari masyarakat yang berbasis pengetahuan. Universitas Bina Darma (UBD) mempunyai suatu unit untuk mengelola jurnal ilmiah, yang dinamakan Jurnal Ilmiah Terpadu (JIT). Pengelolaan JIT UBD selama ini belum terintegrasi dalam sebuah perangkat lunak. Pengelolaan JIT mulai dari pengiriman artikel oleh Penulis (sesuai format penulisan) sampai artikel disunting oleh Penyunting (editor) dan Mitra Bestari (layak dan tidak diterbitkan). Selain itu juga belum dilakukan promosi secara online, mengingat syarat akreditasi yang dikeluarkan oleh peraturan dari Direktorat Penelitian dan Pengabdian Pada Masyarakat (DP2M) yang mensyaratkan 60% dari pihak eksternal. Untuk mengatasi hal tersebut, maka Penulis berniat untuk menganalisis dan merancang Web tersebut menggunakan metode berorientasi objek dengan alat bantu perancangan menggunakan UML (Unified Modelling Language). Selain merancang Web Jurnal Ilmiah, juga dihasilkan suatu prototyping (pemodelan) yang merupakan implementasi dari Web Jurnal Ilmiah Terpadu UBD.","author":[{"dropping-particle":"","family":"Sopiah","given":"Nyimas","non-dropping-particle":"","parse-names":false,"suffix":""}],"container-title":"semnasIF 2012","id":"ITEM-1","issue":"semnasIF","issued":{"date-parts":[["2012"]]},"page":"188-195","title":"Penggunaan Metode Analisis Dan Rancangan Berorientasi Objek Pada Web Jurnal Ilmiah Terpadu","type":"article-journal","volume":"2012"},"uris":["http://www.mendeley.com/documents/?uuid=d871bc59-5b0d-4507-aba7-c550674ae70c"]}],"mendeley":{"formattedCitation":"(Sopiah, 2012)","plainTextFormattedCitation":"(Sopiah, 2012)","previouslyFormattedCitation":"(Sopiah, 2012)"},"properties":{"noteIndex":0},"schema":"https://github.com/citation-style-language/schema/raw/master/csl-citation.json"}</w:instrText>
      </w:r>
      <w:r w:rsidR="006121B1">
        <w:rPr>
          <w:rFonts w:ascii="Tahoma" w:hAnsi="Tahoma" w:cs="Tahoma"/>
          <w:i/>
          <w:color w:val="000000" w:themeColor="text1"/>
          <w:sz w:val="24"/>
          <w:szCs w:val="24"/>
        </w:rPr>
        <w:fldChar w:fldCharType="separate"/>
      </w:r>
      <w:r w:rsidR="006121B1" w:rsidRPr="006121B1">
        <w:rPr>
          <w:rFonts w:ascii="Tahoma" w:hAnsi="Tahoma" w:cs="Tahoma"/>
          <w:noProof/>
          <w:color w:val="000000" w:themeColor="text1"/>
          <w:sz w:val="24"/>
          <w:szCs w:val="24"/>
        </w:rPr>
        <w:t>(Sopiah, 2012)</w:t>
      </w:r>
      <w:r w:rsidR="006121B1">
        <w:rPr>
          <w:rFonts w:ascii="Tahoma" w:hAnsi="Tahoma" w:cs="Tahoma"/>
          <w:i/>
          <w:color w:val="000000" w:themeColor="text1"/>
          <w:sz w:val="24"/>
          <w:szCs w:val="24"/>
        </w:rPr>
        <w:fldChar w:fldCharType="end"/>
      </w:r>
      <w:r w:rsidRPr="006121B1">
        <w:rPr>
          <w:rFonts w:ascii="Tahoma" w:hAnsi="Tahoma" w:cs="Tahoma"/>
          <w:color w:val="000000" w:themeColor="text1"/>
          <w:sz w:val="24"/>
          <w:szCs w:val="24"/>
        </w:rPr>
        <w:t>.</w:t>
      </w:r>
    </w:p>
    <w:p w14:paraId="66BD3B76" w14:textId="30831235" w:rsidR="006121B1" w:rsidRDefault="00231ABD" w:rsidP="006121B1">
      <w:pPr>
        <w:pStyle w:val="ListParagraph"/>
        <w:ind w:left="2552" w:right="-3" w:firstLine="328"/>
        <w:jc w:val="both"/>
        <w:rPr>
          <w:rFonts w:ascii="Tahoma" w:hAnsi="Tahoma" w:cs="Tahoma"/>
          <w:color w:val="000000" w:themeColor="text1"/>
          <w:sz w:val="24"/>
          <w:szCs w:val="24"/>
        </w:rPr>
      </w:pPr>
      <w:r>
        <w:rPr>
          <w:rFonts w:ascii="Tahoma" w:hAnsi="Tahoma" w:cs="Tahoma"/>
          <w:color w:val="000000" w:themeColor="text1"/>
          <w:sz w:val="24"/>
          <w:szCs w:val="24"/>
        </w:rPr>
        <w:t>Alir aktivitas bisa diartikan sebagai sebuah aliran sistem atau bisnis proses atau menu yang ada pada perangkat lunak</w:t>
      </w:r>
      <w:r>
        <w:rPr>
          <w:rFonts w:ascii="Tahoma" w:hAnsi="Tahoma" w:cs="Tahoma"/>
          <w:color w:val="000000" w:themeColor="text1"/>
          <w:sz w:val="24"/>
          <w:szCs w:val="24"/>
        </w:rPr>
        <w:fldChar w:fldCharType="begin" w:fldLock="1"/>
      </w:r>
      <w:r w:rsidR="00B26A7E">
        <w:rPr>
          <w:rFonts w:ascii="Tahoma" w:hAnsi="Tahoma" w:cs="Tahoma"/>
          <w:color w:val="000000" w:themeColor="text1"/>
          <w:sz w:val="24"/>
          <w:szCs w:val="24"/>
        </w:rPr>
        <w:instrText>ADDIN CSL_CITATION {"citationItems":[{"id":"ITEM-1","itemData":{"abstract":"Penggunaan teknologi dalam dunia bisnis dapat membantu pekerjaan menjadi lebih mudah. Teknologi menjadikan data yang tersimpan lebih terstandar dan pengolahan data menjadi informasi menjadi lebih cepat. Transaksi penjualan dan transaksi pembayaran merupakan aktivitas bisnis yang perlu diperhatikan, kedua transaksi tersebut perlu dipantau agar proses bisnis dapat berjalan dengan baik dan sesuai yang diinginkan. Penelitian ini merancang sistem informasi penjualan dan pembayaran, transaksi pembayaran dapat dilakukan secara tunai pada sistem penjualan e-commerce. Sistem yang dirancang menggunakan pemodelan diagram UML untuk menggambarkan kebutuhan dan konten apa saja yang dapat dikerjakan oleh sistem. Pemodelan sistem pembayaran diharapkan menjadi alat yang dapat membantu pengolahan transaksi menjadi lebih terstandar dan menghasilkan laporan dengan cepat","author":[{"dropping-particle":"","family":"Syarif","given":"Muhamad","non-dropping-particle":"","parse-names":false,"suffix":""},{"dropping-particle":"","family":"Nugraha","given":"Wahyu","non-dropping-particle":"","parse-names":false,"suffix":""}],"container-title":"Jurnal Teknik Informatika Kaputama (JTIK)","id":"ITEM-1","issue":"1","issued":{"date-parts":[["2020"]]},"page":"70 halaman","title":"Pemodelan Diagram UML Sistem Pembayaran Tunai Pada Transaksi E-Commerce","type":"article-journal","volume":"4"},"uris":["http://www.mendeley.com/documents/?uuid=d8f03204-7315-417e-8bf9-3890d8cd6a49"]}],"mendeley":{"formattedCitation":"(Syarif &amp; Nugraha, 2020)","plainTextFormattedCitation":"(Syarif &amp; Nugraha, 2020)","previouslyFormattedCitation":"(Syarif &amp; Nugraha, 2020)"},"properties":{"noteIndex":0},"schema":"https://github.com/citation-style-language/schema/raw/master/csl-citation.json"}</w:instrText>
      </w:r>
      <w:r>
        <w:rPr>
          <w:rFonts w:ascii="Tahoma" w:hAnsi="Tahoma" w:cs="Tahoma"/>
          <w:color w:val="000000" w:themeColor="text1"/>
          <w:sz w:val="24"/>
          <w:szCs w:val="24"/>
        </w:rPr>
        <w:fldChar w:fldCharType="separate"/>
      </w:r>
      <w:r w:rsidRPr="00231ABD">
        <w:rPr>
          <w:rFonts w:ascii="Tahoma" w:hAnsi="Tahoma" w:cs="Tahoma"/>
          <w:noProof/>
          <w:color w:val="000000" w:themeColor="text1"/>
          <w:sz w:val="24"/>
          <w:szCs w:val="24"/>
        </w:rPr>
        <w:t>(Syarif &amp; Nugraha, 2020)</w:t>
      </w:r>
      <w:r>
        <w:rPr>
          <w:rFonts w:ascii="Tahoma" w:hAnsi="Tahoma" w:cs="Tahoma"/>
          <w:color w:val="000000" w:themeColor="text1"/>
          <w:sz w:val="24"/>
          <w:szCs w:val="24"/>
        </w:rPr>
        <w:fldChar w:fldCharType="end"/>
      </w:r>
      <w:r>
        <w:rPr>
          <w:rFonts w:ascii="Tahoma" w:hAnsi="Tahoma" w:cs="Tahoma"/>
          <w:color w:val="000000" w:themeColor="text1"/>
          <w:sz w:val="24"/>
          <w:szCs w:val="24"/>
        </w:rPr>
        <w:t>.</w:t>
      </w:r>
      <w:r w:rsidR="00A15133">
        <w:rPr>
          <w:rFonts w:ascii="Tahoma" w:hAnsi="Tahoma" w:cs="Tahoma"/>
          <w:color w:val="000000" w:themeColor="text1"/>
          <w:sz w:val="24"/>
          <w:szCs w:val="24"/>
        </w:rPr>
        <w:t xml:space="preserve"> Berikut merupakan symbol symbol dari activity diagram:</w:t>
      </w:r>
    </w:p>
    <w:p w14:paraId="0A5D2CAC" w14:textId="33876A59" w:rsidR="001377BF" w:rsidRDefault="001377BF" w:rsidP="006121B1">
      <w:pPr>
        <w:pStyle w:val="ListParagraph"/>
        <w:ind w:left="2552" w:right="-3" w:firstLine="328"/>
        <w:jc w:val="both"/>
        <w:rPr>
          <w:rFonts w:ascii="Tahoma" w:hAnsi="Tahoma" w:cs="Tahoma"/>
          <w:color w:val="000000" w:themeColor="text1"/>
          <w:sz w:val="24"/>
          <w:szCs w:val="24"/>
        </w:rPr>
      </w:pPr>
    </w:p>
    <w:p w14:paraId="6D07A415" w14:textId="7E948C3C" w:rsidR="001377BF" w:rsidRDefault="001377BF" w:rsidP="00F1119F">
      <w:pPr>
        <w:pStyle w:val="ListParagraph"/>
        <w:ind w:left="3119" w:right="-3" w:firstLine="328"/>
        <w:jc w:val="center"/>
        <w:rPr>
          <w:rFonts w:ascii="Tahoma" w:hAnsi="Tahoma" w:cs="Tahoma"/>
          <w:color w:val="000000" w:themeColor="text1"/>
          <w:sz w:val="24"/>
          <w:szCs w:val="24"/>
        </w:rPr>
      </w:pPr>
      <w:r>
        <w:rPr>
          <w:rFonts w:ascii="Tahoma" w:hAnsi="Tahoma" w:cs="Tahoma"/>
          <w:color w:val="000000" w:themeColor="text1"/>
          <w:sz w:val="24"/>
          <w:szCs w:val="24"/>
        </w:rPr>
        <w:t>Table 2.3 Simbol Simbol Activity Diagram</w:t>
      </w:r>
    </w:p>
    <w:tbl>
      <w:tblPr>
        <w:tblStyle w:val="TableGrid"/>
        <w:tblW w:w="6232" w:type="dxa"/>
        <w:tblInd w:w="2552" w:type="dxa"/>
        <w:tblLayout w:type="fixed"/>
        <w:tblLook w:val="04A0" w:firstRow="1" w:lastRow="0" w:firstColumn="1" w:lastColumn="0" w:noHBand="0" w:noVBand="1"/>
      </w:tblPr>
      <w:tblGrid>
        <w:gridCol w:w="562"/>
        <w:gridCol w:w="1276"/>
        <w:gridCol w:w="1842"/>
        <w:gridCol w:w="2552"/>
      </w:tblGrid>
      <w:tr w:rsidR="00F1119F" w14:paraId="096E6A77" w14:textId="77777777" w:rsidTr="00F1119F">
        <w:tc>
          <w:tcPr>
            <w:tcW w:w="562" w:type="dxa"/>
            <w:vAlign w:val="center"/>
          </w:tcPr>
          <w:p w14:paraId="17F1A6B2" w14:textId="546960D8"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No</w:t>
            </w:r>
          </w:p>
        </w:tc>
        <w:tc>
          <w:tcPr>
            <w:tcW w:w="1276" w:type="dxa"/>
            <w:vAlign w:val="center"/>
          </w:tcPr>
          <w:p w14:paraId="2C94A6A7" w14:textId="7852C2AC"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Gambar</w:t>
            </w:r>
          </w:p>
        </w:tc>
        <w:tc>
          <w:tcPr>
            <w:tcW w:w="1842" w:type="dxa"/>
            <w:vAlign w:val="center"/>
          </w:tcPr>
          <w:p w14:paraId="5DCA10AF" w14:textId="70BA5237"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Nama</w:t>
            </w:r>
          </w:p>
        </w:tc>
        <w:tc>
          <w:tcPr>
            <w:tcW w:w="2552" w:type="dxa"/>
            <w:vAlign w:val="center"/>
          </w:tcPr>
          <w:p w14:paraId="2BEEF65F" w14:textId="1FC0655D"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Keterangan</w:t>
            </w:r>
          </w:p>
        </w:tc>
      </w:tr>
      <w:tr w:rsidR="00F1119F" w14:paraId="3ECA8E70" w14:textId="77777777" w:rsidTr="00F1119F">
        <w:tc>
          <w:tcPr>
            <w:tcW w:w="562" w:type="dxa"/>
            <w:vAlign w:val="center"/>
          </w:tcPr>
          <w:p w14:paraId="6BF70370" w14:textId="22C4D6EB"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1</w:t>
            </w:r>
          </w:p>
        </w:tc>
        <w:tc>
          <w:tcPr>
            <w:tcW w:w="1276" w:type="dxa"/>
            <w:vAlign w:val="center"/>
          </w:tcPr>
          <w:p w14:paraId="7E4BBFF8" w14:textId="4AC8EDAE" w:rsidR="002535E0" w:rsidRDefault="002535E0" w:rsidP="00F1119F">
            <w:pPr>
              <w:pStyle w:val="ListParagraph"/>
              <w:ind w:left="0" w:right="-3"/>
              <w:jc w:val="center"/>
              <w:rPr>
                <w:rFonts w:ascii="Tahoma" w:hAnsi="Tahoma" w:cs="Tahoma"/>
                <w:color w:val="000000" w:themeColor="text1"/>
                <w:sz w:val="24"/>
                <w:szCs w:val="24"/>
              </w:rPr>
            </w:pPr>
            <w:r w:rsidRPr="002535E0">
              <w:rPr>
                <w:rFonts w:ascii="Tahoma" w:hAnsi="Tahoma" w:cs="Tahoma"/>
                <w:noProof/>
                <w:color w:val="000000" w:themeColor="text1"/>
                <w:sz w:val="24"/>
                <w:szCs w:val="24"/>
              </w:rPr>
              <w:drawing>
                <wp:inline distT="0" distB="0" distL="0" distR="0" wp14:anchorId="195315CA" wp14:editId="3D4848DE">
                  <wp:extent cx="571500" cy="5270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488"/>
                          <a:stretch/>
                        </pic:blipFill>
                        <pic:spPr bwMode="auto">
                          <a:xfrm>
                            <a:off x="0" y="0"/>
                            <a:ext cx="571529" cy="527077"/>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vAlign w:val="center"/>
          </w:tcPr>
          <w:p w14:paraId="3B1076AB" w14:textId="24019F67"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Start State</w:t>
            </w:r>
          </w:p>
        </w:tc>
        <w:tc>
          <w:tcPr>
            <w:tcW w:w="2552" w:type="dxa"/>
          </w:tcPr>
          <w:p w14:paraId="01A5556B" w14:textId="252FE844" w:rsidR="002535E0" w:rsidRDefault="002535E0"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Aliran kinerja akan di mulai</w:t>
            </w:r>
          </w:p>
        </w:tc>
      </w:tr>
      <w:tr w:rsidR="00F1119F" w14:paraId="755F52EE" w14:textId="77777777" w:rsidTr="00F1119F">
        <w:tc>
          <w:tcPr>
            <w:tcW w:w="562" w:type="dxa"/>
            <w:vAlign w:val="center"/>
          </w:tcPr>
          <w:p w14:paraId="7BC72ABD" w14:textId="7475B0A3"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2</w:t>
            </w:r>
          </w:p>
        </w:tc>
        <w:tc>
          <w:tcPr>
            <w:tcW w:w="1276" w:type="dxa"/>
            <w:vAlign w:val="center"/>
          </w:tcPr>
          <w:p w14:paraId="22BF87FA" w14:textId="4B8F0C7E" w:rsidR="002535E0" w:rsidRDefault="002535E0" w:rsidP="00F1119F">
            <w:pPr>
              <w:pStyle w:val="ListParagraph"/>
              <w:ind w:left="0" w:right="-3"/>
              <w:jc w:val="center"/>
              <w:rPr>
                <w:rFonts w:ascii="Tahoma" w:hAnsi="Tahoma" w:cs="Tahoma"/>
                <w:color w:val="000000" w:themeColor="text1"/>
                <w:sz w:val="24"/>
                <w:szCs w:val="24"/>
              </w:rPr>
            </w:pPr>
            <w:r w:rsidRPr="002535E0">
              <w:rPr>
                <w:rFonts w:ascii="Tahoma" w:hAnsi="Tahoma" w:cs="Tahoma"/>
                <w:noProof/>
                <w:color w:val="000000" w:themeColor="text1"/>
                <w:sz w:val="24"/>
                <w:szCs w:val="24"/>
              </w:rPr>
              <w:drawing>
                <wp:inline distT="0" distB="0" distL="0" distR="0" wp14:anchorId="49DF2CD1" wp14:editId="11C72F1C">
                  <wp:extent cx="654084" cy="3810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54084" cy="381020"/>
                          </a:xfrm>
                          <a:prstGeom prst="rect">
                            <a:avLst/>
                          </a:prstGeom>
                        </pic:spPr>
                      </pic:pic>
                    </a:graphicData>
                  </a:graphic>
                </wp:inline>
              </w:drawing>
            </w:r>
          </w:p>
        </w:tc>
        <w:tc>
          <w:tcPr>
            <w:tcW w:w="1842" w:type="dxa"/>
            <w:vAlign w:val="center"/>
          </w:tcPr>
          <w:p w14:paraId="28D04A47" w14:textId="092A3D58"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Aktivitas</w:t>
            </w:r>
          </w:p>
        </w:tc>
        <w:tc>
          <w:tcPr>
            <w:tcW w:w="2552" w:type="dxa"/>
          </w:tcPr>
          <w:p w14:paraId="59BE5212" w14:textId="74480284" w:rsidR="002535E0" w:rsidRDefault="002535E0"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Aktivitas yang dilakukan oleh sistem, aktivitas biasanya menggunakan kata kerja</w:t>
            </w:r>
          </w:p>
        </w:tc>
      </w:tr>
      <w:tr w:rsidR="00F1119F" w14:paraId="5E9C231C" w14:textId="77777777" w:rsidTr="00F1119F">
        <w:tc>
          <w:tcPr>
            <w:tcW w:w="562" w:type="dxa"/>
            <w:vAlign w:val="center"/>
          </w:tcPr>
          <w:p w14:paraId="64FD5EDB" w14:textId="6206510D"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lastRenderedPageBreak/>
              <w:t>3</w:t>
            </w:r>
          </w:p>
        </w:tc>
        <w:tc>
          <w:tcPr>
            <w:tcW w:w="1276" w:type="dxa"/>
            <w:vAlign w:val="center"/>
          </w:tcPr>
          <w:p w14:paraId="672CF510" w14:textId="3C7D374E" w:rsidR="002535E0" w:rsidRDefault="002535E0" w:rsidP="00F1119F">
            <w:pPr>
              <w:pStyle w:val="ListParagraph"/>
              <w:ind w:left="0" w:right="-3"/>
              <w:jc w:val="center"/>
              <w:rPr>
                <w:rFonts w:ascii="Tahoma" w:hAnsi="Tahoma" w:cs="Tahoma"/>
                <w:color w:val="000000" w:themeColor="text1"/>
                <w:sz w:val="24"/>
                <w:szCs w:val="24"/>
              </w:rPr>
            </w:pPr>
            <w:r w:rsidRPr="002535E0">
              <w:rPr>
                <w:rFonts w:ascii="Tahoma" w:hAnsi="Tahoma" w:cs="Tahoma"/>
                <w:noProof/>
                <w:color w:val="000000" w:themeColor="text1"/>
                <w:sz w:val="24"/>
                <w:szCs w:val="24"/>
              </w:rPr>
              <w:drawing>
                <wp:inline distT="0" distB="0" distL="0" distR="0" wp14:anchorId="2ABF76F1" wp14:editId="7F702A49">
                  <wp:extent cx="645641" cy="3619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69151" cy="375130"/>
                          </a:xfrm>
                          <a:prstGeom prst="rect">
                            <a:avLst/>
                          </a:prstGeom>
                        </pic:spPr>
                      </pic:pic>
                    </a:graphicData>
                  </a:graphic>
                </wp:inline>
              </w:drawing>
            </w:r>
          </w:p>
        </w:tc>
        <w:tc>
          <w:tcPr>
            <w:tcW w:w="1842" w:type="dxa"/>
            <w:vAlign w:val="center"/>
          </w:tcPr>
          <w:p w14:paraId="42C24A2B" w14:textId="69FABDF4"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Percabangan/Decision</w:t>
            </w:r>
          </w:p>
        </w:tc>
        <w:tc>
          <w:tcPr>
            <w:tcW w:w="2552" w:type="dxa"/>
          </w:tcPr>
          <w:p w14:paraId="32A427EB" w14:textId="5FE42238" w:rsidR="002535E0" w:rsidRDefault="002535E0"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Pilihan aktivitas yang lebih dari satu</w:t>
            </w:r>
          </w:p>
        </w:tc>
      </w:tr>
      <w:tr w:rsidR="00F1119F" w14:paraId="1519CD58" w14:textId="77777777" w:rsidTr="00F1119F">
        <w:tc>
          <w:tcPr>
            <w:tcW w:w="562" w:type="dxa"/>
            <w:vAlign w:val="center"/>
          </w:tcPr>
          <w:p w14:paraId="26FBC09D" w14:textId="27605909"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4</w:t>
            </w:r>
          </w:p>
        </w:tc>
        <w:tc>
          <w:tcPr>
            <w:tcW w:w="1276" w:type="dxa"/>
            <w:vAlign w:val="center"/>
          </w:tcPr>
          <w:p w14:paraId="23191FE7" w14:textId="68C0125D" w:rsidR="002535E0" w:rsidRDefault="002535E0" w:rsidP="00F1119F">
            <w:pPr>
              <w:pStyle w:val="ListParagraph"/>
              <w:ind w:left="0" w:right="-3"/>
              <w:jc w:val="center"/>
              <w:rPr>
                <w:rFonts w:ascii="Tahoma" w:hAnsi="Tahoma" w:cs="Tahoma"/>
                <w:color w:val="000000" w:themeColor="text1"/>
                <w:sz w:val="24"/>
                <w:szCs w:val="24"/>
              </w:rPr>
            </w:pPr>
            <w:r w:rsidRPr="002535E0">
              <w:rPr>
                <w:rFonts w:ascii="Tahoma" w:hAnsi="Tahoma" w:cs="Tahoma"/>
                <w:noProof/>
                <w:color w:val="000000" w:themeColor="text1"/>
                <w:sz w:val="24"/>
                <w:szCs w:val="24"/>
              </w:rPr>
              <w:drawing>
                <wp:inline distT="0" distB="0" distL="0" distR="0" wp14:anchorId="2B8D5B7E" wp14:editId="73977324">
                  <wp:extent cx="876299" cy="175260"/>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82420" cy="176484"/>
                          </a:xfrm>
                          <a:prstGeom prst="rect">
                            <a:avLst/>
                          </a:prstGeom>
                        </pic:spPr>
                      </pic:pic>
                    </a:graphicData>
                  </a:graphic>
                </wp:inline>
              </w:drawing>
            </w:r>
          </w:p>
        </w:tc>
        <w:tc>
          <w:tcPr>
            <w:tcW w:w="1842" w:type="dxa"/>
            <w:vAlign w:val="center"/>
          </w:tcPr>
          <w:p w14:paraId="15E9A4BB" w14:textId="47C7D367"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Penggabungan/ Join</w:t>
            </w:r>
          </w:p>
        </w:tc>
        <w:tc>
          <w:tcPr>
            <w:tcW w:w="2552" w:type="dxa"/>
          </w:tcPr>
          <w:p w14:paraId="3F615C2C" w14:textId="3FE5F710" w:rsidR="002535E0" w:rsidRDefault="002535E0"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Menggabungkan lebih dari satu aktivitas</w:t>
            </w:r>
          </w:p>
        </w:tc>
      </w:tr>
      <w:tr w:rsidR="00F1119F" w14:paraId="05BDC5EE" w14:textId="77777777" w:rsidTr="00F1119F">
        <w:tc>
          <w:tcPr>
            <w:tcW w:w="562" w:type="dxa"/>
            <w:vAlign w:val="center"/>
          </w:tcPr>
          <w:p w14:paraId="19E755C7" w14:textId="364464AB"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5</w:t>
            </w:r>
          </w:p>
        </w:tc>
        <w:tc>
          <w:tcPr>
            <w:tcW w:w="1276" w:type="dxa"/>
            <w:vAlign w:val="center"/>
          </w:tcPr>
          <w:p w14:paraId="5AD27E98" w14:textId="49A32D4E" w:rsidR="002535E0" w:rsidRDefault="002535E0" w:rsidP="00F1119F">
            <w:pPr>
              <w:pStyle w:val="ListParagraph"/>
              <w:ind w:left="0" w:right="-3"/>
              <w:jc w:val="center"/>
              <w:rPr>
                <w:rFonts w:ascii="Tahoma" w:hAnsi="Tahoma" w:cs="Tahoma"/>
                <w:color w:val="000000" w:themeColor="text1"/>
                <w:sz w:val="24"/>
                <w:szCs w:val="24"/>
              </w:rPr>
            </w:pPr>
            <w:r w:rsidRPr="002535E0">
              <w:rPr>
                <w:rFonts w:ascii="Tahoma" w:hAnsi="Tahoma" w:cs="Tahoma"/>
                <w:noProof/>
                <w:color w:val="000000" w:themeColor="text1"/>
                <w:sz w:val="24"/>
                <w:szCs w:val="24"/>
              </w:rPr>
              <w:drawing>
                <wp:inline distT="0" distB="0" distL="0" distR="0" wp14:anchorId="140DE5CD" wp14:editId="7435A27D">
                  <wp:extent cx="546128" cy="508026"/>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6128" cy="508026"/>
                          </a:xfrm>
                          <a:prstGeom prst="rect">
                            <a:avLst/>
                          </a:prstGeom>
                        </pic:spPr>
                      </pic:pic>
                    </a:graphicData>
                  </a:graphic>
                </wp:inline>
              </w:drawing>
            </w:r>
          </w:p>
        </w:tc>
        <w:tc>
          <w:tcPr>
            <w:tcW w:w="1842" w:type="dxa"/>
            <w:vAlign w:val="center"/>
          </w:tcPr>
          <w:p w14:paraId="584F7C1D" w14:textId="37135CF3"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State Akhir</w:t>
            </w:r>
          </w:p>
        </w:tc>
        <w:tc>
          <w:tcPr>
            <w:tcW w:w="2552" w:type="dxa"/>
          </w:tcPr>
          <w:p w14:paraId="7C5937C7" w14:textId="3D6AAAB9" w:rsidR="002535E0" w:rsidRDefault="00B84222"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Aliran kinerja diakhir</w:t>
            </w:r>
          </w:p>
        </w:tc>
      </w:tr>
      <w:tr w:rsidR="00F1119F" w14:paraId="7937C0C3" w14:textId="77777777" w:rsidTr="00F1119F">
        <w:tc>
          <w:tcPr>
            <w:tcW w:w="562" w:type="dxa"/>
            <w:vAlign w:val="center"/>
          </w:tcPr>
          <w:p w14:paraId="5C5F0005" w14:textId="78D6C903" w:rsidR="002535E0" w:rsidRDefault="002535E0"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6</w:t>
            </w:r>
          </w:p>
        </w:tc>
        <w:tc>
          <w:tcPr>
            <w:tcW w:w="1276" w:type="dxa"/>
            <w:vAlign w:val="center"/>
          </w:tcPr>
          <w:p w14:paraId="4390A160" w14:textId="791C2855" w:rsidR="002535E0" w:rsidRDefault="00B84222" w:rsidP="00F1119F">
            <w:pPr>
              <w:pStyle w:val="ListParagraph"/>
              <w:ind w:left="0" w:right="-3"/>
              <w:jc w:val="center"/>
              <w:rPr>
                <w:rFonts w:ascii="Tahoma" w:hAnsi="Tahoma" w:cs="Tahoma"/>
                <w:color w:val="000000" w:themeColor="text1"/>
                <w:sz w:val="24"/>
                <w:szCs w:val="24"/>
              </w:rPr>
            </w:pPr>
            <w:r w:rsidRPr="00B84222">
              <w:rPr>
                <w:rFonts w:ascii="Tahoma" w:hAnsi="Tahoma" w:cs="Tahoma"/>
                <w:noProof/>
                <w:color w:val="000000" w:themeColor="text1"/>
                <w:sz w:val="24"/>
                <w:szCs w:val="24"/>
              </w:rPr>
              <w:drawing>
                <wp:inline distT="0" distB="0" distL="0" distR="0" wp14:anchorId="48443678" wp14:editId="307DDAB5">
                  <wp:extent cx="596900" cy="4127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5797"/>
                          <a:stretch/>
                        </pic:blipFill>
                        <pic:spPr bwMode="auto">
                          <a:xfrm>
                            <a:off x="0" y="0"/>
                            <a:ext cx="596931" cy="412772"/>
                          </a:xfrm>
                          <a:prstGeom prst="rect">
                            <a:avLst/>
                          </a:prstGeom>
                          <a:ln>
                            <a:noFill/>
                          </a:ln>
                          <a:extLst>
                            <a:ext uri="{53640926-AAD7-44D8-BBD7-CCE9431645EC}">
                              <a14:shadowObscured xmlns:a14="http://schemas.microsoft.com/office/drawing/2010/main"/>
                            </a:ext>
                          </a:extLst>
                        </pic:spPr>
                      </pic:pic>
                    </a:graphicData>
                  </a:graphic>
                </wp:inline>
              </w:drawing>
            </w:r>
          </w:p>
        </w:tc>
        <w:tc>
          <w:tcPr>
            <w:tcW w:w="1842" w:type="dxa"/>
            <w:vAlign w:val="center"/>
          </w:tcPr>
          <w:p w14:paraId="1E8BA663" w14:textId="17D3774E" w:rsidR="002535E0" w:rsidRDefault="00F1119F" w:rsidP="00F1119F">
            <w:pPr>
              <w:pStyle w:val="ListParagraph"/>
              <w:ind w:left="0" w:right="-3"/>
              <w:jc w:val="center"/>
              <w:rPr>
                <w:rFonts w:ascii="Tahoma" w:hAnsi="Tahoma" w:cs="Tahoma"/>
                <w:color w:val="000000" w:themeColor="text1"/>
                <w:sz w:val="24"/>
                <w:szCs w:val="24"/>
              </w:rPr>
            </w:pPr>
            <w:r>
              <w:rPr>
                <w:rFonts w:ascii="Tahoma" w:hAnsi="Tahoma" w:cs="Tahoma"/>
                <w:color w:val="000000" w:themeColor="text1"/>
                <w:sz w:val="24"/>
                <w:szCs w:val="24"/>
              </w:rPr>
              <w:t>swimlane</w:t>
            </w:r>
          </w:p>
        </w:tc>
        <w:tc>
          <w:tcPr>
            <w:tcW w:w="2552" w:type="dxa"/>
          </w:tcPr>
          <w:p w14:paraId="6E7AD484" w14:textId="22AF67AA" w:rsidR="002535E0" w:rsidRDefault="00F1119F" w:rsidP="00F1119F">
            <w:pPr>
              <w:pStyle w:val="ListParagraph"/>
              <w:ind w:left="0" w:right="-3"/>
              <w:rPr>
                <w:rFonts w:ascii="Tahoma" w:hAnsi="Tahoma" w:cs="Tahoma"/>
                <w:color w:val="000000" w:themeColor="text1"/>
                <w:sz w:val="24"/>
                <w:szCs w:val="24"/>
              </w:rPr>
            </w:pPr>
            <w:r>
              <w:rPr>
                <w:rFonts w:ascii="Tahoma" w:hAnsi="Tahoma" w:cs="Tahoma"/>
                <w:color w:val="000000" w:themeColor="text1"/>
                <w:sz w:val="24"/>
                <w:szCs w:val="24"/>
              </w:rPr>
              <w:t>Digunakan untuk memisahkan bisnis dan bertanggung jawab terhadap semua aktivitas yang terjadi</w:t>
            </w:r>
          </w:p>
        </w:tc>
      </w:tr>
    </w:tbl>
    <w:p w14:paraId="23D4CF23" w14:textId="77777777" w:rsidR="001377BF" w:rsidRDefault="001377BF" w:rsidP="006121B1">
      <w:pPr>
        <w:pStyle w:val="ListParagraph"/>
        <w:ind w:left="2552" w:right="-3" w:firstLine="328"/>
        <w:jc w:val="both"/>
        <w:rPr>
          <w:rFonts w:ascii="Tahoma" w:hAnsi="Tahoma" w:cs="Tahoma"/>
          <w:color w:val="000000" w:themeColor="text1"/>
          <w:sz w:val="24"/>
          <w:szCs w:val="24"/>
        </w:rPr>
      </w:pPr>
    </w:p>
    <w:p w14:paraId="61846C5E" w14:textId="77777777" w:rsidR="00A15133" w:rsidRPr="006121B1" w:rsidRDefault="00A15133" w:rsidP="006121B1">
      <w:pPr>
        <w:pStyle w:val="ListParagraph"/>
        <w:ind w:left="2552" w:right="-3" w:firstLine="328"/>
        <w:jc w:val="both"/>
        <w:rPr>
          <w:rFonts w:ascii="Tahoma" w:hAnsi="Tahoma" w:cs="Tahoma"/>
          <w:color w:val="000000" w:themeColor="text1"/>
          <w:sz w:val="24"/>
          <w:szCs w:val="24"/>
        </w:rPr>
      </w:pPr>
    </w:p>
    <w:p w14:paraId="350B00A5" w14:textId="145DF672" w:rsidR="00DF60B8" w:rsidRDefault="00DF60B8" w:rsidP="00ED55A7">
      <w:pPr>
        <w:pStyle w:val="ListParagraph"/>
        <w:numPr>
          <w:ilvl w:val="3"/>
          <w:numId w:val="19"/>
        </w:numPr>
        <w:ind w:left="2552"/>
        <w:jc w:val="both"/>
        <w:rPr>
          <w:rFonts w:ascii="Tahoma" w:hAnsi="Tahoma" w:cs="Tahoma"/>
          <w:color w:val="000000" w:themeColor="text1"/>
          <w:sz w:val="24"/>
          <w:szCs w:val="24"/>
        </w:rPr>
      </w:pPr>
      <w:r>
        <w:rPr>
          <w:rFonts w:ascii="Tahoma" w:hAnsi="Tahoma" w:cs="Tahoma"/>
          <w:color w:val="000000" w:themeColor="text1"/>
          <w:sz w:val="24"/>
          <w:szCs w:val="24"/>
        </w:rPr>
        <w:t>Notasi Sequence Diagram</w:t>
      </w:r>
    </w:p>
    <w:p w14:paraId="7CFB677D" w14:textId="23BFD0E2" w:rsidR="00B26A7E" w:rsidRDefault="00411C5E" w:rsidP="00B26A7E">
      <w:pPr>
        <w:pStyle w:val="ListParagraph"/>
        <w:ind w:left="2552"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Sequence diagram digunakan untuk menggambarkan interaksi antar object. Interaksi tersebut berupa </w:t>
      </w:r>
      <w:r>
        <w:rPr>
          <w:rFonts w:ascii="Tahoma" w:hAnsi="Tahoma" w:cs="Tahoma"/>
          <w:i/>
          <w:color w:val="000000" w:themeColor="text1"/>
          <w:sz w:val="24"/>
          <w:szCs w:val="24"/>
        </w:rPr>
        <w:t xml:space="preserve">message </w:t>
      </w:r>
      <w:r>
        <w:rPr>
          <w:rFonts w:ascii="Tahoma" w:hAnsi="Tahoma" w:cs="Tahoma"/>
          <w:color w:val="000000" w:themeColor="text1"/>
          <w:sz w:val="24"/>
          <w:szCs w:val="24"/>
        </w:rPr>
        <w:t>yang digambarkan dengan waktu</w:t>
      </w:r>
      <w:r w:rsidR="00B26A7E">
        <w:rPr>
          <w:rFonts w:ascii="Tahoma" w:hAnsi="Tahoma" w:cs="Tahoma"/>
          <w:color w:val="000000" w:themeColor="text1"/>
          <w:sz w:val="24"/>
          <w:szCs w:val="24"/>
        </w:rPr>
        <w:t xml:space="preserve"> </w:t>
      </w:r>
      <w:r w:rsidR="00B26A7E">
        <w:rPr>
          <w:rFonts w:ascii="Tahoma" w:hAnsi="Tahoma" w:cs="Tahoma"/>
          <w:color w:val="000000" w:themeColor="text1"/>
          <w:sz w:val="24"/>
          <w:szCs w:val="24"/>
        </w:rPr>
        <w:fldChar w:fldCharType="begin" w:fldLock="1"/>
      </w:r>
      <w:r w:rsidR="00D93157">
        <w:rPr>
          <w:rFonts w:ascii="Tahoma" w:hAnsi="Tahoma" w:cs="Tahoma"/>
          <w:color w:val="000000" w:themeColor="text1"/>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 T. Bayu","given":"Syarifuddin(","non-dropping-particle":"","parse-names":false,"suffix":""}],"container-title":"Journal of Chemical Information and Modeling","id":"ITEM-1","issue":"9","issued":{"date-parts":[["2020"]]},"page":"1689-1699","title":"Perancangan Sistem Aplikasi Pemesanan Makanan dan Minuman Pada Cafetaria NO Caffe di TAnjung Balai Karimun Menggunakan Bahasa Pemrograman PHP dan My.SQL","type":"article-journal","volume":"53"},"uris":["http://www.mendeley.com/documents/?uuid=09fab405-24e9-47ae-912f-db641a280a68"]}],"mendeley":{"formattedCitation":"(Kurniawan, T. Bayu, 2020)","plainTextFormattedCitation":"(Kurniawan, T. Bayu, 2020)","previouslyFormattedCitation":"(Kurniawan, T. Bayu, 2020)"},"properties":{"noteIndex":0},"schema":"https://github.com/citation-style-language/schema/raw/master/csl-citation.json"}</w:instrText>
      </w:r>
      <w:r w:rsidR="00B26A7E">
        <w:rPr>
          <w:rFonts w:ascii="Tahoma" w:hAnsi="Tahoma" w:cs="Tahoma"/>
          <w:color w:val="000000" w:themeColor="text1"/>
          <w:sz w:val="24"/>
          <w:szCs w:val="24"/>
        </w:rPr>
        <w:fldChar w:fldCharType="separate"/>
      </w:r>
      <w:r w:rsidR="00B26A7E" w:rsidRPr="00B26A7E">
        <w:rPr>
          <w:rFonts w:ascii="Tahoma" w:hAnsi="Tahoma" w:cs="Tahoma"/>
          <w:noProof/>
          <w:color w:val="000000" w:themeColor="text1"/>
          <w:sz w:val="24"/>
          <w:szCs w:val="24"/>
        </w:rPr>
        <w:t>(Kurniawan, T. Bayu, 2020)</w:t>
      </w:r>
      <w:r w:rsidR="00B26A7E">
        <w:rPr>
          <w:rFonts w:ascii="Tahoma" w:hAnsi="Tahoma" w:cs="Tahoma"/>
          <w:color w:val="000000" w:themeColor="text1"/>
          <w:sz w:val="24"/>
          <w:szCs w:val="24"/>
        </w:rPr>
        <w:fldChar w:fldCharType="end"/>
      </w:r>
      <w:r>
        <w:rPr>
          <w:rFonts w:ascii="Tahoma" w:hAnsi="Tahoma" w:cs="Tahoma"/>
          <w:color w:val="000000" w:themeColor="text1"/>
          <w:sz w:val="24"/>
          <w:szCs w:val="24"/>
        </w:rPr>
        <w:t>.</w:t>
      </w:r>
      <w:r w:rsidR="00B26A7E">
        <w:rPr>
          <w:rFonts w:ascii="Tahoma" w:hAnsi="Tahoma" w:cs="Tahoma"/>
          <w:color w:val="000000" w:themeColor="text1"/>
          <w:sz w:val="24"/>
          <w:szCs w:val="24"/>
        </w:rPr>
        <w:t xml:space="preserve"> Sequence diagram terdiri dari dimensi vertical (waktu) dan dimensi horizontal (object- object yang terkait). Berikut adalah simbol-simbol dari sequence diagram:</w:t>
      </w:r>
    </w:p>
    <w:p w14:paraId="10BD37E9" w14:textId="77777777" w:rsidR="00886755" w:rsidRDefault="00886755" w:rsidP="00B26A7E">
      <w:pPr>
        <w:pStyle w:val="ListParagraph"/>
        <w:ind w:left="2552" w:firstLine="720"/>
        <w:jc w:val="both"/>
        <w:rPr>
          <w:rFonts w:ascii="Tahoma" w:hAnsi="Tahoma" w:cs="Tahoma"/>
          <w:color w:val="000000" w:themeColor="text1"/>
          <w:sz w:val="24"/>
          <w:szCs w:val="24"/>
        </w:rPr>
      </w:pPr>
    </w:p>
    <w:p w14:paraId="3141BE26" w14:textId="09EE24A4" w:rsidR="00886755" w:rsidRPr="00886755" w:rsidRDefault="00886755" w:rsidP="00886755">
      <w:pPr>
        <w:pStyle w:val="ListParagraph"/>
        <w:ind w:left="3119" w:right="-3" w:firstLine="328"/>
        <w:jc w:val="center"/>
        <w:rPr>
          <w:rFonts w:ascii="Tahoma" w:hAnsi="Tahoma" w:cs="Tahoma"/>
          <w:color w:val="000000" w:themeColor="text1"/>
          <w:sz w:val="24"/>
          <w:szCs w:val="24"/>
        </w:rPr>
      </w:pPr>
      <w:r>
        <w:rPr>
          <w:rFonts w:ascii="Tahoma" w:hAnsi="Tahoma" w:cs="Tahoma"/>
          <w:color w:val="000000" w:themeColor="text1"/>
          <w:sz w:val="24"/>
          <w:szCs w:val="24"/>
        </w:rPr>
        <w:t xml:space="preserve">Table 2.4 Simbol Simbol </w:t>
      </w:r>
      <w:r w:rsidR="00404638">
        <w:rPr>
          <w:rFonts w:ascii="Tahoma" w:hAnsi="Tahoma" w:cs="Tahoma"/>
          <w:color w:val="000000" w:themeColor="text1"/>
          <w:sz w:val="24"/>
          <w:szCs w:val="24"/>
        </w:rPr>
        <w:t>Sequence Diagram</w:t>
      </w:r>
    </w:p>
    <w:tbl>
      <w:tblPr>
        <w:tblStyle w:val="TableGrid"/>
        <w:tblW w:w="6232" w:type="dxa"/>
        <w:tblInd w:w="2552" w:type="dxa"/>
        <w:tblLayout w:type="fixed"/>
        <w:tblLook w:val="04A0" w:firstRow="1" w:lastRow="0" w:firstColumn="1" w:lastColumn="0" w:noHBand="0" w:noVBand="1"/>
      </w:tblPr>
      <w:tblGrid>
        <w:gridCol w:w="562"/>
        <w:gridCol w:w="1559"/>
        <w:gridCol w:w="1559"/>
        <w:gridCol w:w="2552"/>
      </w:tblGrid>
      <w:tr w:rsidR="009F7B28" w14:paraId="028B92AB" w14:textId="77777777" w:rsidTr="00886755">
        <w:tc>
          <w:tcPr>
            <w:tcW w:w="562" w:type="dxa"/>
          </w:tcPr>
          <w:p w14:paraId="71B64070" w14:textId="54406955" w:rsidR="00B26A7E" w:rsidRDefault="00B26A7E"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No</w:t>
            </w:r>
          </w:p>
        </w:tc>
        <w:tc>
          <w:tcPr>
            <w:tcW w:w="1559" w:type="dxa"/>
          </w:tcPr>
          <w:p w14:paraId="77D2FD59" w14:textId="726955AF" w:rsidR="00B26A7E" w:rsidRDefault="00B26A7E"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Gambar</w:t>
            </w:r>
          </w:p>
        </w:tc>
        <w:tc>
          <w:tcPr>
            <w:tcW w:w="1559" w:type="dxa"/>
          </w:tcPr>
          <w:p w14:paraId="744E387D" w14:textId="20A145A3" w:rsidR="00B26A7E" w:rsidRDefault="00B26A7E"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Nama</w:t>
            </w:r>
          </w:p>
        </w:tc>
        <w:tc>
          <w:tcPr>
            <w:tcW w:w="2552" w:type="dxa"/>
          </w:tcPr>
          <w:p w14:paraId="77DA08AB" w14:textId="0565432A" w:rsidR="00B26A7E" w:rsidRDefault="00B26A7E"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Keterangan</w:t>
            </w:r>
          </w:p>
        </w:tc>
      </w:tr>
      <w:tr w:rsidR="009F7B28" w14:paraId="384202BD" w14:textId="77777777" w:rsidTr="00886755">
        <w:tc>
          <w:tcPr>
            <w:tcW w:w="562" w:type="dxa"/>
          </w:tcPr>
          <w:p w14:paraId="3F86580D" w14:textId="0D7262D7"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w:t>
            </w:r>
          </w:p>
        </w:tc>
        <w:tc>
          <w:tcPr>
            <w:tcW w:w="1559" w:type="dxa"/>
          </w:tcPr>
          <w:p w14:paraId="1FECD1D4" w14:textId="65FBCD23" w:rsidR="00B26A7E" w:rsidRDefault="00B26A7E" w:rsidP="00B26A7E">
            <w:pPr>
              <w:pStyle w:val="ListParagraph"/>
              <w:ind w:left="0"/>
              <w:jc w:val="both"/>
              <w:rPr>
                <w:rFonts w:ascii="Tahoma" w:hAnsi="Tahoma" w:cs="Tahoma"/>
                <w:color w:val="000000" w:themeColor="text1"/>
                <w:sz w:val="24"/>
                <w:szCs w:val="24"/>
              </w:rPr>
            </w:pPr>
            <w:r w:rsidRPr="00B26A7E">
              <w:rPr>
                <w:rFonts w:ascii="Tahoma" w:hAnsi="Tahoma" w:cs="Tahoma"/>
                <w:noProof/>
                <w:color w:val="000000" w:themeColor="text1"/>
                <w:sz w:val="24"/>
                <w:szCs w:val="24"/>
              </w:rPr>
              <w:drawing>
                <wp:inline distT="0" distB="0" distL="0" distR="0" wp14:anchorId="07F9AE8E" wp14:editId="7C903189">
                  <wp:extent cx="425450" cy="1017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9495" cy="1026668"/>
                          </a:xfrm>
                          <a:prstGeom prst="rect">
                            <a:avLst/>
                          </a:prstGeom>
                        </pic:spPr>
                      </pic:pic>
                    </a:graphicData>
                  </a:graphic>
                </wp:inline>
              </w:drawing>
            </w:r>
          </w:p>
        </w:tc>
        <w:tc>
          <w:tcPr>
            <w:tcW w:w="1559" w:type="dxa"/>
          </w:tcPr>
          <w:p w14:paraId="5B3A7A18" w14:textId="2CF37F21"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ctivation Box</w:t>
            </w:r>
          </w:p>
        </w:tc>
        <w:tc>
          <w:tcPr>
            <w:tcW w:w="2552" w:type="dxa"/>
          </w:tcPr>
          <w:p w14:paraId="6D6AE0E1" w14:textId="6B9E1BBC"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mempersentasikan waktu yang dibutuhkan oleh object untuk menyelesaikan suatu tugas</w:t>
            </w:r>
          </w:p>
        </w:tc>
      </w:tr>
      <w:tr w:rsidR="009F7B28" w14:paraId="69E6048A" w14:textId="77777777" w:rsidTr="00886755">
        <w:tc>
          <w:tcPr>
            <w:tcW w:w="562" w:type="dxa"/>
          </w:tcPr>
          <w:p w14:paraId="576FCED2" w14:textId="78467851"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lastRenderedPageBreak/>
              <w:t>2</w:t>
            </w:r>
          </w:p>
        </w:tc>
        <w:tc>
          <w:tcPr>
            <w:tcW w:w="1559" w:type="dxa"/>
          </w:tcPr>
          <w:p w14:paraId="775E3709" w14:textId="7CDD5D6D" w:rsidR="00B26A7E" w:rsidRDefault="00420D71" w:rsidP="00B26A7E">
            <w:pPr>
              <w:pStyle w:val="ListParagraph"/>
              <w:ind w:left="0"/>
              <w:jc w:val="both"/>
              <w:rPr>
                <w:rFonts w:ascii="Tahoma" w:hAnsi="Tahoma" w:cs="Tahoma"/>
                <w:color w:val="000000" w:themeColor="text1"/>
                <w:sz w:val="24"/>
                <w:szCs w:val="24"/>
              </w:rPr>
            </w:pPr>
            <w:r w:rsidRPr="00420D71">
              <w:rPr>
                <w:rFonts w:ascii="Tahoma" w:hAnsi="Tahoma" w:cs="Tahoma"/>
                <w:noProof/>
                <w:color w:val="000000" w:themeColor="text1"/>
                <w:sz w:val="24"/>
                <w:szCs w:val="24"/>
              </w:rPr>
              <w:drawing>
                <wp:inline distT="0" distB="0" distL="0" distR="0" wp14:anchorId="5356094B" wp14:editId="57E817F5">
                  <wp:extent cx="356040" cy="6350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448" cy="644645"/>
                          </a:xfrm>
                          <a:prstGeom prst="rect">
                            <a:avLst/>
                          </a:prstGeom>
                        </pic:spPr>
                      </pic:pic>
                    </a:graphicData>
                  </a:graphic>
                </wp:inline>
              </w:drawing>
            </w:r>
          </w:p>
        </w:tc>
        <w:tc>
          <w:tcPr>
            <w:tcW w:w="1559" w:type="dxa"/>
          </w:tcPr>
          <w:p w14:paraId="747251EC" w14:textId="48A4F1D3"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ctors</w:t>
            </w:r>
          </w:p>
        </w:tc>
        <w:tc>
          <w:tcPr>
            <w:tcW w:w="2552" w:type="dxa"/>
          </w:tcPr>
          <w:p w14:paraId="60BDBC19" w14:textId="7E174A2E"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indak sebagai seorang pengguna yang mampu berinteraksi baik didalam maupun diluar sistem</w:t>
            </w:r>
          </w:p>
        </w:tc>
      </w:tr>
      <w:tr w:rsidR="009F7B28" w14:paraId="18487E02" w14:textId="77777777" w:rsidTr="00886755">
        <w:tc>
          <w:tcPr>
            <w:tcW w:w="562" w:type="dxa"/>
          </w:tcPr>
          <w:p w14:paraId="38490CD5" w14:textId="4282ADB1"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3</w:t>
            </w:r>
          </w:p>
        </w:tc>
        <w:tc>
          <w:tcPr>
            <w:tcW w:w="1559" w:type="dxa"/>
          </w:tcPr>
          <w:p w14:paraId="657E1407" w14:textId="788E90D1" w:rsidR="00B26A7E" w:rsidRDefault="00420D71" w:rsidP="00B26A7E">
            <w:pPr>
              <w:pStyle w:val="ListParagraph"/>
              <w:ind w:left="0"/>
              <w:jc w:val="both"/>
              <w:rPr>
                <w:rFonts w:ascii="Tahoma" w:hAnsi="Tahoma" w:cs="Tahoma"/>
                <w:color w:val="000000" w:themeColor="text1"/>
                <w:sz w:val="24"/>
                <w:szCs w:val="24"/>
              </w:rPr>
            </w:pPr>
            <w:r w:rsidRPr="00420D71">
              <w:rPr>
                <w:rFonts w:ascii="Tahoma" w:hAnsi="Tahoma" w:cs="Tahoma"/>
                <w:noProof/>
                <w:color w:val="000000" w:themeColor="text1"/>
                <w:sz w:val="24"/>
                <w:szCs w:val="24"/>
              </w:rPr>
              <w:drawing>
                <wp:inline distT="0" distB="0" distL="0" distR="0" wp14:anchorId="10569BFD" wp14:editId="4FD6DFEE">
                  <wp:extent cx="883778" cy="4635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flipV="1">
                            <a:off x="0" y="0"/>
                            <a:ext cx="895906" cy="469911"/>
                          </a:xfrm>
                          <a:prstGeom prst="rect">
                            <a:avLst/>
                          </a:prstGeom>
                        </pic:spPr>
                      </pic:pic>
                    </a:graphicData>
                  </a:graphic>
                </wp:inline>
              </w:drawing>
            </w:r>
          </w:p>
        </w:tc>
        <w:tc>
          <w:tcPr>
            <w:tcW w:w="1559" w:type="dxa"/>
          </w:tcPr>
          <w:p w14:paraId="30D349C7" w14:textId="34E874DF"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obejct</w:t>
            </w:r>
          </w:p>
        </w:tc>
        <w:tc>
          <w:tcPr>
            <w:tcW w:w="2552" w:type="dxa"/>
          </w:tcPr>
          <w:p w14:paraId="34C22D16" w14:textId="6AC321EF"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mendemonstrasikan bagaimana sebah object akan berperilaku dalam sebuah sistem.</w:t>
            </w:r>
          </w:p>
        </w:tc>
      </w:tr>
      <w:tr w:rsidR="009F7B28" w14:paraId="4301CC19" w14:textId="77777777" w:rsidTr="00886755">
        <w:tc>
          <w:tcPr>
            <w:tcW w:w="562" w:type="dxa"/>
          </w:tcPr>
          <w:p w14:paraId="3016E47A" w14:textId="2A4E394B"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4</w:t>
            </w:r>
          </w:p>
        </w:tc>
        <w:tc>
          <w:tcPr>
            <w:tcW w:w="1559" w:type="dxa"/>
          </w:tcPr>
          <w:p w14:paraId="7947D650" w14:textId="7F19D7C1" w:rsidR="00B26A7E" w:rsidRDefault="00420D71" w:rsidP="00B26A7E">
            <w:pPr>
              <w:pStyle w:val="ListParagraph"/>
              <w:ind w:left="0"/>
              <w:jc w:val="both"/>
              <w:rPr>
                <w:rFonts w:ascii="Tahoma" w:hAnsi="Tahoma" w:cs="Tahoma"/>
                <w:color w:val="000000" w:themeColor="text1"/>
                <w:sz w:val="24"/>
                <w:szCs w:val="24"/>
              </w:rPr>
            </w:pPr>
            <w:r w:rsidRPr="00420D71">
              <w:rPr>
                <w:rFonts w:ascii="Tahoma" w:hAnsi="Tahoma" w:cs="Tahoma"/>
                <w:noProof/>
                <w:color w:val="000000" w:themeColor="text1"/>
                <w:sz w:val="24"/>
                <w:szCs w:val="24"/>
              </w:rPr>
              <w:drawing>
                <wp:inline distT="0" distB="0" distL="0" distR="0" wp14:anchorId="1D76F76F" wp14:editId="513A071B">
                  <wp:extent cx="863600" cy="1007533"/>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89998" cy="1038331"/>
                          </a:xfrm>
                          <a:prstGeom prst="rect">
                            <a:avLst/>
                          </a:prstGeom>
                        </pic:spPr>
                      </pic:pic>
                    </a:graphicData>
                  </a:graphic>
                </wp:inline>
              </w:drawing>
            </w:r>
          </w:p>
        </w:tc>
        <w:tc>
          <w:tcPr>
            <w:tcW w:w="1559" w:type="dxa"/>
          </w:tcPr>
          <w:p w14:paraId="53F5AB87" w14:textId="4B7158C2"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Lifelines</w:t>
            </w:r>
          </w:p>
        </w:tc>
        <w:tc>
          <w:tcPr>
            <w:tcW w:w="2552" w:type="dxa"/>
          </w:tcPr>
          <w:p w14:paraId="12C24C9D" w14:textId="6C6D4E32"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ugas untuk menunjukan kejadian berurutan yang terjadi pada sebua object selama proses pembuatan sequence diagram</w:t>
            </w:r>
          </w:p>
        </w:tc>
      </w:tr>
      <w:tr w:rsidR="009F7B28" w14:paraId="001B6C4A" w14:textId="77777777" w:rsidTr="00886755">
        <w:tc>
          <w:tcPr>
            <w:tcW w:w="562" w:type="dxa"/>
          </w:tcPr>
          <w:p w14:paraId="36FFA33D" w14:textId="15F8AB7F"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5</w:t>
            </w:r>
          </w:p>
        </w:tc>
        <w:tc>
          <w:tcPr>
            <w:tcW w:w="1559" w:type="dxa"/>
          </w:tcPr>
          <w:p w14:paraId="082631EE" w14:textId="2ECD877E" w:rsidR="00B26A7E" w:rsidRDefault="009F7B28" w:rsidP="00B26A7E">
            <w:pPr>
              <w:pStyle w:val="ListParagraph"/>
              <w:ind w:left="0"/>
              <w:jc w:val="both"/>
              <w:rPr>
                <w:rFonts w:ascii="Tahoma" w:hAnsi="Tahoma" w:cs="Tahoma"/>
                <w:color w:val="000000" w:themeColor="text1"/>
                <w:sz w:val="24"/>
                <w:szCs w:val="24"/>
              </w:rPr>
            </w:pPr>
            <w:r w:rsidRPr="009F7B28">
              <w:rPr>
                <w:rFonts w:ascii="Tahoma" w:hAnsi="Tahoma" w:cs="Tahoma"/>
                <w:noProof/>
                <w:color w:val="000000" w:themeColor="text1"/>
                <w:sz w:val="24"/>
                <w:szCs w:val="24"/>
              </w:rPr>
              <w:drawing>
                <wp:inline distT="0" distB="0" distL="0" distR="0" wp14:anchorId="1DD3A98B" wp14:editId="01D092D6">
                  <wp:extent cx="793750" cy="53509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50910" cy="573629"/>
                          </a:xfrm>
                          <a:prstGeom prst="rect">
                            <a:avLst/>
                          </a:prstGeom>
                        </pic:spPr>
                      </pic:pic>
                    </a:graphicData>
                  </a:graphic>
                </wp:inline>
              </w:drawing>
            </w:r>
          </w:p>
        </w:tc>
        <w:tc>
          <w:tcPr>
            <w:tcW w:w="1559" w:type="dxa"/>
          </w:tcPr>
          <w:p w14:paraId="3C5637FA" w14:textId="12406D71" w:rsidR="00B26A7E" w:rsidRDefault="009F7B2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Option Loop</w:t>
            </w:r>
          </w:p>
        </w:tc>
        <w:tc>
          <w:tcPr>
            <w:tcW w:w="2552" w:type="dxa"/>
          </w:tcPr>
          <w:p w14:paraId="52AE345B" w14:textId="209478D9" w:rsidR="00B26A7E" w:rsidRDefault="009F7B2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ugas untuk melakukan scenario pemodelan jika keadaan hanya akan terjadi pada kondisi tertentu</w:t>
            </w:r>
          </w:p>
        </w:tc>
      </w:tr>
      <w:tr w:rsidR="009F7B28" w14:paraId="05B8B6B9" w14:textId="77777777" w:rsidTr="00886755">
        <w:tc>
          <w:tcPr>
            <w:tcW w:w="562" w:type="dxa"/>
          </w:tcPr>
          <w:p w14:paraId="37161592" w14:textId="7FD7D1EB"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6</w:t>
            </w:r>
          </w:p>
        </w:tc>
        <w:tc>
          <w:tcPr>
            <w:tcW w:w="1559" w:type="dxa"/>
          </w:tcPr>
          <w:p w14:paraId="65464ED7" w14:textId="6A384AF9" w:rsidR="00B26A7E" w:rsidRDefault="009F7B28" w:rsidP="00B26A7E">
            <w:pPr>
              <w:pStyle w:val="ListParagraph"/>
              <w:ind w:left="0"/>
              <w:jc w:val="both"/>
              <w:rPr>
                <w:rFonts w:ascii="Tahoma" w:hAnsi="Tahoma" w:cs="Tahoma"/>
                <w:color w:val="000000" w:themeColor="text1"/>
                <w:sz w:val="24"/>
                <w:szCs w:val="24"/>
              </w:rPr>
            </w:pPr>
            <w:r w:rsidRPr="009F7B28">
              <w:rPr>
                <w:rFonts w:ascii="Tahoma" w:hAnsi="Tahoma" w:cs="Tahoma"/>
                <w:noProof/>
                <w:color w:val="000000" w:themeColor="text1"/>
                <w:sz w:val="24"/>
                <w:szCs w:val="24"/>
              </w:rPr>
              <w:drawing>
                <wp:inline distT="0" distB="0" distL="0" distR="0" wp14:anchorId="0CA11823" wp14:editId="62343188">
                  <wp:extent cx="736600" cy="138711"/>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flipV="1">
                            <a:off x="0" y="0"/>
                            <a:ext cx="743001" cy="139916"/>
                          </a:xfrm>
                          <a:prstGeom prst="rect">
                            <a:avLst/>
                          </a:prstGeom>
                        </pic:spPr>
                      </pic:pic>
                    </a:graphicData>
                  </a:graphic>
                </wp:inline>
              </w:drawing>
            </w:r>
          </w:p>
        </w:tc>
        <w:tc>
          <w:tcPr>
            <w:tcW w:w="1559" w:type="dxa"/>
          </w:tcPr>
          <w:p w14:paraId="554B7D4C" w14:textId="484A9063" w:rsidR="00B26A7E"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Synchronous message</w:t>
            </w:r>
          </w:p>
        </w:tc>
        <w:tc>
          <w:tcPr>
            <w:tcW w:w="2552" w:type="dxa"/>
          </w:tcPr>
          <w:p w14:paraId="4C12BBBA" w14:textId="14D0B045" w:rsidR="00B26A7E"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akan memberikan isyarat bila pengirim harus menunggu respon pesan sebelum melanjutkan</w:t>
            </w:r>
          </w:p>
        </w:tc>
      </w:tr>
      <w:tr w:rsidR="009F7B28" w14:paraId="69A6E557" w14:textId="77777777" w:rsidTr="00886755">
        <w:tc>
          <w:tcPr>
            <w:tcW w:w="562" w:type="dxa"/>
          </w:tcPr>
          <w:p w14:paraId="1A469D1E" w14:textId="159D19B6" w:rsidR="00B26A7E" w:rsidRDefault="00420D71"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lastRenderedPageBreak/>
              <w:t>7</w:t>
            </w:r>
          </w:p>
        </w:tc>
        <w:tc>
          <w:tcPr>
            <w:tcW w:w="1559" w:type="dxa"/>
          </w:tcPr>
          <w:p w14:paraId="22064D6F" w14:textId="7ABE6601" w:rsidR="00B26A7E"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755C1EE9" wp14:editId="6A1AB5DF">
                  <wp:extent cx="771525" cy="19939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71525" cy="199390"/>
                          </a:xfrm>
                          <a:prstGeom prst="rect">
                            <a:avLst/>
                          </a:prstGeom>
                        </pic:spPr>
                      </pic:pic>
                    </a:graphicData>
                  </a:graphic>
                </wp:inline>
              </w:drawing>
            </w:r>
          </w:p>
        </w:tc>
        <w:tc>
          <w:tcPr>
            <w:tcW w:w="1559" w:type="dxa"/>
          </w:tcPr>
          <w:p w14:paraId="66D56461" w14:textId="32CB9C91" w:rsidR="00B26A7E"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Replay message</w:t>
            </w:r>
          </w:p>
        </w:tc>
        <w:tc>
          <w:tcPr>
            <w:tcW w:w="2552" w:type="dxa"/>
          </w:tcPr>
          <w:p w14:paraId="2378BAE7" w14:textId="216D9271" w:rsidR="00B26A7E"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untuk balasan sebuah panggilan tertentu</w:t>
            </w:r>
          </w:p>
        </w:tc>
      </w:tr>
      <w:tr w:rsidR="00FA2258" w14:paraId="27E9B411" w14:textId="77777777" w:rsidTr="00886755">
        <w:tc>
          <w:tcPr>
            <w:tcW w:w="562" w:type="dxa"/>
          </w:tcPr>
          <w:p w14:paraId="36B4EFEB" w14:textId="4BADB9C1"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8</w:t>
            </w:r>
          </w:p>
        </w:tc>
        <w:tc>
          <w:tcPr>
            <w:tcW w:w="1559" w:type="dxa"/>
          </w:tcPr>
          <w:p w14:paraId="5664D9A5" w14:textId="10C2F05B"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218B8437" wp14:editId="005BEB74">
                  <wp:extent cx="771525" cy="107569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71525" cy="1075690"/>
                          </a:xfrm>
                          <a:prstGeom prst="rect">
                            <a:avLst/>
                          </a:prstGeom>
                        </pic:spPr>
                      </pic:pic>
                    </a:graphicData>
                  </a:graphic>
                </wp:inline>
              </w:drawing>
            </w:r>
          </w:p>
        </w:tc>
        <w:tc>
          <w:tcPr>
            <w:tcW w:w="1559" w:type="dxa"/>
          </w:tcPr>
          <w:p w14:paraId="75FE6F85" w14:textId="30D5A609"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Delete message</w:t>
            </w:r>
          </w:p>
        </w:tc>
        <w:tc>
          <w:tcPr>
            <w:tcW w:w="2552" w:type="dxa"/>
          </w:tcPr>
          <w:p w14:paraId="3D0946B0" w14:textId="033FDEA2"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untuk menghapus sebuah object</w:t>
            </w:r>
          </w:p>
        </w:tc>
      </w:tr>
      <w:tr w:rsidR="00FA2258" w14:paraId="7C8D3232" w14:textId="77777777" w:rsidTr="00886755">
        <w:tc>
          <w:tcPr>
            <w:tcW w:w="562" w:type="dxa"/>
          </w:tcPr>
          <w:p w14:paraId="1E855847" w14:textId="4FCB951C"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9</w:t>
            </w:r>
          </w:p>
        </w:tc>
        <w:tc>
          <w:tcPr>
            <w:tcW w:w="1559" w:type="dxa"/>
          </w:tcPr>
          <w:p w14:paraId="7C98502A" w14:textId="0EAFB3C6"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0590723F" wp14:editId="117BA106">
                  <wp:extent cx="771525" cy="78676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71525" cy="786765"/>
                          </a:xfrm>
                          <a:prstGeom prst="rect">
                            <a:avLst/>
                          </a:prstGeom>
                        </pic:spPr>
                      </pic:pic>
                    </a:graphicData>
                  </a:graphic>
                </wp:inline>
              </w:drawing>
            </w:r>
          </w:p>
        </w:tc>
        <w:tc>
          <w:tcPr>
            <w:tcW w:w="1559" w:type="dxa"/>
          </w:tcPr>
          <w:p w14:paraId="7A485A2F" w14:textId="7FC0BFE2"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General</w:t>
            </w:r>
          </w:p>
        </w:tc>
        <w:tc>
          <w:tcPr>
            <w:tcW w:w="2552" w:type="dxa"/>
          </w:tcPr>
          <w:p w14:paraId="44B8B1E3" w14:textId="357A7711"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mempersentasikan entitas tunggal</w:t>
            </w:r>
          </w:p>
        </w:tc>
      </w:tr>
      <w:tr w:rsidR="00FA2258" w14:paraId="07C81C98" w14:textId="77777777" w:rsidTr="00886755">
        <w:tc>
          <w:tcPr>
            <w:tcW w:w="562" w:type="dxa"/>
          </w:tcPr>
          <w:p w14:paraId="1BB9FC44" w14:textId="612D71E8"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0</w:t>
            </w:r>
          </w:p>
        </w:tc>
        <w:tc>
          <w:tcPr>
            <w:tcW w:w="1559" w:type="dxa"/>
          </w:tcPr>
          <w:p w14:paraId="490F8DC6" w14:textId="1DD4B8AE"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04BDA2BD" wp14:editId="7A18D09F">
                  <wp:extent cx="713105" cy="47117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13105" cy="471170"/>
                          </a:xfrm>
                          <a:prstGeom prst="rect">
                            <a:avLst/>
                          </a:prstGeom>
                        </pic:spPr>
                      </pic:pic>
                    </a:graphicData>
                  </a:graphic>
                </wp:inline>
              </w:drawing>
            </w:r>
          </w:p>
        </w:tc>
        <w:tc>
          <w:tcPr>
            <w:tcW w:w="1559" w:type="dxa"/>
          </w:tcPr>
          <w:p w14:paraId="74BED34C" w14:textId="25EF3271"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Boundary</w:t>
            </w:r>
          </w:p>
        </w:tc>
        <w:tc>
          <w:tcPr>
            <w:tcW w:w="2552" w:type="dxa"/>
          </w:tcPr>
          <w:p w14:paraId="57BCF9CD" w14:textId="1C4C3F55" w:rsidR="00FA2258" w:rsidRP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 xml:space="preserve">Merupakan komponen yang berupa </w:t>
            </w:r>
            <w:r>
              <w:rPr>
                <w:rFonts w:ascii="Tahoma" w:hAnsi="Tahoma" w:cs="Tahoma"/>
                <w:i/>
                <w:color w:val="000000" w:themeColor="text1"/>
                <w:sz w:val="24"/>
                <w:szCs w:val="24"/>
              </w:rPr>
              <w:t xml:space="preserve">user interface </w:t>
            </w:r>
            <w:r>
              <w:rPr>
                <w:rFonts w:ascii="Tahoma" w:hAnsi="Tahoma" w:cs="Tahoma"/>
                <w:color w:val="000000" w:themeColor="text1"/>
                <w:sz w:val="24"/>
                <w:szCs w:val="24"/>
              </w:rPr>
              <w:t>atau alat yang digunakan untuk interaksi antar sistem</w:t>
            </w:r>
          </w:p>
        </w:tc>
      </w:tr>
      <w:tr w:rsidR="00FA2258" w14:paraId="23683DD5" w14:textId="77777777" w:rsidTr="00886755">
        <w:tc>
          <w:tcPr>
            <w:tcW w:w="562" w:type="dxa"/>
          </w:tcPr>
          <w:p w14:paraId="10BBB380" w14:textId="53415C55"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1</w:t>
            </w:r>
          </w:p>
        </w:tc>
        <w:tc>
          <w:tcPr>
            <w:tcW w:w="1559" w:type="dxa"/>
          </w:tcPr>
          <w:p w14:paraId="0BE1EAED" w14:textId="2818B835"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575FA291" wp14:editId="0AEC824D">
                  <wp:extent cx="713105" cy="7550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13105" cy="755015"/>
                          </a:xfrm>
                          <a:prstGeom prst="rect">
                            <a:avLst/>
                          </a:prstGeom>
                        </pic:spPr>
                      </pic:pic>
                    </a:graphicData>
                  </a:graphic>
                </wp:inline>
              </w:drawing>
            </w:r>
          </w:p>
        </w:tc>
        <w:tc>
          <w:tcPr>
            <w:tcW w:w="1559" w:type="dxa"/>
          </w:tcPr>
          <w:p w14:paraId="74FE4D20" w14:textId="71E397B1"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Control</w:t>
            </w:r>
          </w:p>
        </w:tc>
        <w:tc>
          <w:tcPr>
            <w:tcW w:w="2552" w:type="dxa"/>
          </w:tcPr>
          <w:p w14:paraId="5AE1CC52" w14:textId="04EA2109"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ugas untuk mengatus arus informasi dalam sebuah scenario sistem</w:t>
            </w:r>
          </w:p>
        </w:tc>
      </w:tr>
      <w:tr w:rsidR="00FA2258" w14:paraId="5A37DFF6" w14:textId="77777777" w:rsidTr="00886755">
        <w:tc>
          <w:tcPr>
            <w:tcW w:w="562" w:type="dxa"/>
          </w:tcPr>
          <w:p w14:paraId="06D91168" w14:textId="5405F278"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2</w:t>
            </w:r>
          </w:p>
        </w:tc>
        <w:tc>
          <w:tcPr>
            <w:tcW w:w="1559" w:type="dxa"/>
          </w:tcPr>
          <w:p w14:paraId="507D89D0" w14:textId="1B22A557"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1B2DBF18" wp14:editId="4508AFF2">
                  <wp:extent cx="713105" cy="6470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13105" cy="647065"/>
                          </a:xfrm>
                          <a:prstGeom prst="rect">
                            <a:avLst/>
                          </a:prstGeom>
                        </pic:spPr>
                      </pic:pic>
                    </a:graphicData>
                  </a:graphic>
                </wp:inline>
              </w:drawing>
            </w:r>
          </w:p>
        </w:tc>
        <w:tc>
          <w:tcPr>
            <w:tcW w:w="1559" w:type="dxa"/>
          </w:tcPr>
          <w:p w14:paraId="7B1CD1E4" w14:textId="1560FFEB"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Entity</w:t>
            </w:r>
          </w:p>
        </w:tc>
        <w:tc>
          <w:tcPr>
            <w:tcW w:w="2552" w:type="dxa"/>
          </w:tcPr>
          <w:p w14:paraId="1BAD1629" w14:textId="55E38D35"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ugas untuk menyimpan data atau informasi.</w:t>
            </w:r>
          </w:p>
        </w:tc>
      </w:tr>
      <w:tr w:rsidR="00FA2258" w14:paraId="55AB9620" w14:textId="77777777" w:rsidTr="00886755">
        <w:tc>
          <w:tcPr>
            <w:tcW w:w="562" w:type="dxa"/>
          </w:tcPr>
          <w:p w14:paraId="4F4F2EA0" w14:textId="2B4A5118"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3</w:t>
            </w:r>
          </w:p>
        </w:tc>
        <w:tc>
          <w:tcPr>
            <w:tcW w:w="1559" w:type="dxa"/>
          </w:tcPr>
          <w:p w14:paraId="2BBC901C" w14:textId="32F0E395" w:rsidR="00FA2258" w:rsidRPr="00FA2258" w:rsidRDefault="00FA2258" w:rsidP="00B26A7E">
            <w:pPr>
              <w:pStyle w:val="ListParagraph"/>
              <w:ind w:left="0"/>
              <w:jc w:val="both"/>
              <w:rPr>
                <w:rFonts w:ascii="Tahoma" w:hAnsi="Tahoma" w:cs="Tahoma"/>
                <w:color w:val="000000" w:themeColor="text1"/>
                <w:sz w:val="24"/>
                <w:szCs w:val="24"/>
              </w:rPr>
            </w:pPr>
            <w:r w:rsidRPr="00FA2258">
              <w:rPr>
                <w:rFonts w:ascii="Tahoma" w:hAnsi="Tahoma" w:cs="Tahoma"/>
                <w:noProof/>
                <w:color w:val="000000" w:themeColor="text1"/>
                <w:sz w:val="24"/>
                <w:szCs w:val="24"/>
              </w:rPr>
              <w:drawing>
                <wp:inline distT="0" distB="0" distL="0" distR="0" wp14:anchorId="5E57A08C" wp14:editId="62B6F765">
                  <wp:extent cx="713105" cy="18732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713105" cy="187325"/>
                          </a:xfrm>
                          <a:prstGeom prst="rect">
                            <a:avLst/>
                          </a:prstGeom>
                        </pic:spPr>
                      </pic:pic>
                    </a:graphicData>
                  </a:graphic>
                </wp:inline>
              </w:drawing>
            </w:r>
          </w:p>
        </w:tc>
        <w:tc>
          <w:tcPr>
            <w:tcW w:w="1559" w:type="dxa"/>
          </w:tcPr>
          <w:p w14:paraId="7BF14FCB" w14:textId="5153F5A5"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synchronous message</w:t>
            </w:r>
          </w:p>
        </w:tc>
        <w:tc>
          <w:tcPr>
            <w:tcW w:w="2552" w:type="dxa"/>
          </w:tcPr>
          <w:p w14:paraId="738F25D7" w14:textId="182E5D23" w:rsidR="00FA2258" w:rsidRDefault="00FA2258" w:rsidP="00B26A7E">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tugas untuk memberikan pesan jika tidak memerlukan respon sebelum pengirim melanjutkan aktivitas</w:t>
            </w:r>
            <w:r w:rsidR="009547AE">
              <w:rPr>
                <w:rFonts w:ascii="Tahoma" w:hAnsi="Tahoma" w:cs="Tahoma"/>
                <w:color w:val="000000" w:themeColor="text1"/>
                <w:sz w:val="24"/>
                <w:szCs w:val="24"/>
              </w:rPr>
              <w:t>.</w:t>
            </w:r>
          </w:p>
        </w:tc>
      </w:tr>
    </w:tbl>
    <w:p w14:paraId="61C9AF79" w14:textId="77777777" w:rsidR="00B26A7E" w:rsidRPr="00B26A7E" w:rsidRDefault="00B26A7E" w:rsidP="00B26A7E">
      <w:pPr>
        <w:pStyle w:val="ListParagraph"/>
        <w:ind w:left="2552" w:firstLine="720"/>
        <w:jc w:val="both"/>
        <w:rPr>
          <w:rFonts w:ascii="Tahoma" w:hAnsi="Tahoma" w:cs="Tahoma"/>
          <w:color w:val="000000" w:themeColor="text1"/>
          <w:sz w:val="24"/>
          <w:szCs w:val="24"/>
        </w:rPr>
      </w:pPr>
    </w:p>
    <w:p w14:paraId="7858DDC4" w14:textId="3466637D" w:rsidR="00404638" w:rsidRDefault="00404638" w:rsidP="00404638">
      <w:pPr>
        <w:pStyle w:val="ListParagraph"/>
        <w:numPr>
          <w:ilvl w:val="3"/>
          <w:numId w:val="19"/>
        </w:numPr>
        <w:ind w:left="2552"/>
        <w:jc w:val="both"/>
        <w:rPr>
          <w:rFonts w:ascii="Tahoma" w:hAnsi="Tahoma" w:cs="Tahoma"/>
          <w:color w:val="000000" w:themeColor="text1"/>
          <w:sz w:val="24"/>
          <w:szCs w:val="24"/>
        </w:rPr>
      </w:pPr>
      <w:r>
        <w:rPr>
          <w:rFonts w:ascii="Tahoma" w:hAnsi="Tahoma" w:cs="Tahoma"/>
          <w:color w:val="000000" w:themeColor="text1"/>
          <w:sz w:val="24"/>
          <w:szCs w:val="24"/>
        </w:rPr>
        <w:t>Notasi Class Diagram</w:t>
      </w:r>
    </w:p>
    <w:p w14:paraId="5703844E" w14:textId="1F579DF8" w:rsidR="00404638" w:rsidRDefault="00404638" w:rsidP="00404638">
      <w:pPr>
        <w:pStyle w:val="ListParagraph"/>
        <w:ind w:left="2552"/>
        <w:jc w:val="both"/>
        <w:rPr>
          <w:rFonts w:ascii="Tahoma" w:hAnsi="Tahoma" w:cs="Tahoma"/>
          <w:color w:val="000000" w:themeColor="text1"/>
          <w:sz w:val="24"/>
          <w:szCs w:val="24"/>
        </w:rPr>
      </w:pPr>
      <w:r w:rsidRPr="00404638">
        <w:rPr>
          <w:rFonts w:ascii="Tahoma" w:hAnsi="Tahoma" w:cs="Tahoma"/>
          <w:i/>
          <w:color w:val="000000" w:themeColor="text1"/>
          <w:sz w:val="24"/>
          <w:szCs w:val="24"/>
        </w:rPr>
        <w:lastRenderedPageBreak/>
        <w:t>Class diagram</w:t>
      </w:r>
      <w:r>
        <w:rPr>
          <w:rFonts w:ascii="Tahoma" w:hAnsi="Tahoma" w:cs="Tahoma"/>
          <w:i/>
          <w:color w:val="000000" w:themeColor="text1"/>
          <w:sz w:val="24"/>
          <w:szCs w:val="24"/>
        </w:rPr>
        <w:t xml:space="preserve"> </w:t>
      </w:r>
      <w:r>
        <w:rPr>
          <w:rFonts w:ascii="Tahoma" w:hAnsi="Tahoma" w:cs="Tahoma"/>
          <w:color w:val="000000" w:themeColor="text1"/>
          <w:sz w:val="24"/>
          <w:szCs w:val="24"/>
        </w:rPr>
        <w:t xml:space="preserve">digambarkan dengan struktur segi pendifinisian kelas kelas yang akan dibuat untuk membangun sistem. </w:t>
      </w:r>
      <w:r>
        <w:rPr>
          <w:rFonts w:ascii="Tahoma" w:hAnsi="Tahoma" w:cs="Tahoma"/>
          <w:i/>
          <w:color w:val="000000" w:themeColor="text1"/>
          <w:sz w:val="24"/>
          <w:szCs w:val="24"/>
        </w:rPr>
        <w:t xml:space="preserve">Class diagram </w:t>
      </w:r>
      <w:r>
        <w:rPr>
          <w:rFonts w:ascii="Tahoma" w:hAnsi="Tahoma" w:cs="Tahoma"/>
          <w:color w:val="000000" w:themeColor="text1"/>
          <w:sz w:val="24"/>
          <w:szCs w:val="24"/>
        </w:rPr>
        <w:t xml:space="preserve">memiliki  kelas yang dapat disebut dengan artibut dan metode atau operasi </w:t>
      </w:r>
      <w:r>
        <w:rPr>
          <w:rFonts w:ascii="Tahoma" w:hAnsi="Tahoma" w:cs="Tahoma"/>
          <w:color w:val="000000" w:themeColor="text1"/>
          <w:sz w:val="24"/>
          <w:szCs w:val="24"/>
        </w:rPr>
        <w:fldChar w:fldCharType="begin" w:fldLock="1"/>
      </w:r>
      <w:r w:rsidR="00541A3F">
        <w:rPr>
          <w:rFonts w:ascii="Tahoma" w:hAnsi="Tahoma" w:cs="Tahoma"/>
          <w:color w:val="000000" w:themeColor="text1"/>
          <w:sz w:val="24"/>
          <w:szCs w:val="24"/>
        </w:rPr>
        <w:instrText>ADDIN CSL_CITATION {"citationItems":[{"id":"ITEM-1","itemData":{"abstract":"Abstrak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Kata Kunci: Kepadatan Penduduk, PHP, Sistem Informasi","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ad1a537c-d04d-4531-b888-cf6366c15329"]}],"mendeley":{"formattedCitation":"(Aprianti &amp; Maliha, 2016)","plainTextFormattedCitation":"(Aprianti &amp; Maliha, 2016)","previouslyFormattedCitation":"(Aprianti &amp; Maliha, 2016)"},"properties":{"noteIndex":0},"schema":"https://github.com/citation-style-language/schema/raw/master/csl-citation.json"}</w:instrText>
      </w:r>
      <w:r>
        <w:rPr>
          <w:rFonts w:ascii="Tahoma" w:hAnsi="Tahoma" w:cs="Tahoma"/>
          <w:color w:val="000000" w:themeColor="text1"/>
          <w:sz w:val="24"/>
          <w:szCs w:val="24"/>
        </w:rPr>
        <w:fldChar w:fldCharType="separate"/>
      </w:r>
      <w:r w:rsidRPr="00404638">
        <w:rPr>
          <w:rFonts w:ascii="Tahoma" w:hAnsi="Tahoma" w:cs="Tahoma"/>
          <w:noProof/>
          <w:color w:val="000000" w:themeColor="text1"/>
          <w:sz w:val="24"/>
          <w:szCs w:val="24"/>
        </w:rPr>
        <w:t>(Aprianti &amp; Maliha, 2016)</w:t>
      </w:r>
      <w:r>
        <w:rPr>
          <w:rFonts w:ascii="Tahoma" w:hAnsi="Tahoma" w:cs="Tahoma"/>
          <w:color w:val="000000" w:themeColor="text1"/>
          <w:sz w:val="24"/>
          <w:szCs w:val="24"/>
        </w:rPr>
        <w:fldChar w:fldCharType="end"/>
      </w:r>
      <w:r>
        <w:rPr>
          <w:rFonts w:ascii="Tahoma" w:hAnsi="Tahoma" w:cs="Tahoma"/>
          <w:color w:val="000000" w:themeColor="text1"/>
          <w:sz w:val="24"/>
          <w:szCs w:val="24"/>
        </w:rPr>
        <w:t>.</w:t>
      </w:r>
    </w:p>
    <w:p w14:paraId="138D1A66" w14:textId="6DE5610F" w:rsidR="00404638" w:rsidRDefault="00404638" w:rsidP="00404638">
      <w:pPr>
        <w:pStyle w:val="ListParagraph"/>
        <w:ind w:left="2552"/>
        <w:jc w:val="both"/>
        <w:rPr>
          <w:rFonts w:ascii="Tahoma" w:hAnsi="Tahoma" w:cs="Tahoma"/>
          <w:color w:val="000000" w:themeColor="text1"/>
          <w:sz w:val="24"/>
          <w:szCs w:val="24"/>
        </w:rPr>
      </w:pPr>
      <w:r>
        <w:rPr>
          <w:rFonts w:ascii="Tahoma" w:hAnsi="Tahoma" w:cs="Tahoma"/>
          <w:color w:val="000000" w:themeColor="text1"/>
          <w:sz w:val="24"/>
          <w:szCs w:val="24"/>
        </w:rPr>
        <w:t xml:space="preserve">Simbol simbol dari </w:t>
      </w:r>
      <w:r>
        <w:rPr>
          <w:rFonts w:ascii="Tahoma" w:hAnsi="Tahoma" w:cs="Tahoma"/>
          <w:i/>
          <w:color w:val="000000" w:themeColor="text1"/>
          <w:sz w:val="24"/>
          <w:szCs w:val="24"/>
        </w:rPr>
        <w:t xml:space="preserve">class diagram </w:t>
      </w:r>
      <w:r>
        <w:rPr>
          <w:rFonts w:ascii="Tahoma" w:hAnsi="Tahoma" w:cs="Tahoma"/>
          <w:color w:val="000000" w:themeColor="text1"/>
          <w:sz w:val="24"/>
          <w:szCs w:val="24"/>
        </w:rPr>
        <w:t>ada pada table 2.5</w:t>
      </w:r>
    </w:p>
    <w:p w14:paraId="13C96C9F" w14:textId="77777777" w:rsidR="00D7294A" w:rsidRDefault="00D7294A" w:rsidP="00404638">
      <w:pPr>
        <w:pStyle w:val="ListParagraph"/>
        <w:ind w:left="2552"/>
        <w:jc w:val="both"/>
        <w:rPr>
          <w:rFonts w:ascii="Tahoma" w:hAnsi="Tahoma" w:cs="Tahoma"/>
          <w:color w:val="000000" w:themeColor="text1"/>
          <w:sz w:val="24"/>
          <w:szCs w:val="24"/>
        </w:rPr>
      </w:pPr>
    </w:p>
    <w:p w14:paraId="1403EC75" w14:textId="46D2BEAA" w:rsidR="00404638" w:rsidRPr="00886755" w:rsidRDefault="00404638" w:rsidP="00404638">
      <w:pPr>
        <w:pStyle w:val="ListParagraph"/>
        <w:ind w:left="3119" w:right="-3" w:firstLine="328"/>
        <w:jc w:val="center"/>
        <w:rPr>
          <w:rFonts w:ascii="Tahoma" w:hAnsi="Tahoma" w:cs="Tahoma"/>
          <w:color w:val="000000" w:themeColor="text1"/>
          <w:sz w:val="24"/>
          <w:szCs w:val="24"/>
        </w:rPr>
      </w:pPr>
      <w:r>
        <w:rPr>
          <w:rFonts w:ascii="Tahoma" w:hAnsi="Tahoma" w:cs="Tahoma"/>
          <w:color w:val="000000" w:themeColor="text1"/>
          <w:sz w:val="24"/>
          <w:szCs w:val="24"/>
        </w:rPr>
        <w:t>Table 2.5 Simbol Simbol Class Diagram</w:t>
      </w:r>
    </w:p>
    <w:tbl>
      <w:tblPr>
        <w:tblStyle w:val="TableGrid"/>
        <w:tblW w:w="6232" w:type="dxa"/>
        <w:tblInd w:w="2552" w:type="dxa"/>
        <w:tblLayout w:type="fixed"/>
        <w:tblLook w:val="04A0" w:firstRow="1" w:lastRow="0" w:firstColumn="1" w:lastColumn="0" w:noHBand="0" w:noVBand="1"/>
      </w:tblPr>
      <w:tblGrid>
        <w:gridCol w:w="562"/>
        <w:gridCol w:w="1559"/>
        <w:gridCol w:w="1559"/>
        <w:gridCol w:w="2552"/>
      </w:tblGrid>
      <w:tr w:rsidR="00D7294A" w14:paraId="37DB0FA1" w14:textId="77777777" w:rsidTr="00453716">
        <w:tc>
          <w:tcPr>
            <w:tcW w:w="562" w:type="dxa"/>
          </w:tcPr>
          <w:p w14:paraId="47FF4FBF"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No</w:t>
            </w:r>
          </w:p>
        </w:tc>
        <w:tc>
          <w:tcPr>
            <w:tcW w:w="1559" w:type="dxa"/>
          </w:tcPr>
          <w:p w14:paraId="28A32EC6"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Gambar</w:t>
            </w:r>
          </w:p>
        </w:tc>
        <w:tc>
          <w:tcPr>
            <w:tcW w:w="1559" w:type="dxa"/>
          </w:tcPr>
          <w:p w14:paraId="17463A59"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Nama</w:t>
            </w:r>
          </w:p>
        </w:tc>
        <w:tc>
          <w:tcPr>
            <w:tcW w:w="2552" w:type="dxa"/>
          </w:tcPr>
          <w:p w14:paraId="7C3928B1"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Keterangan</w:t>
            </w:r>
          </w:p>
        </w:tc>
      </w:tr>
      <w:tr w:rsidR="00D7294A" w14:paraId="59BCB8C4" w14:textId="77777777" w:rsidTr="00453716">
        <w:tc>
          <w:tcPr>
            <w:tcW w:w="562" w:type="dxa"/>
          </w:tcPr>
          <w:p w14:paraId="69F35ABE"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1</w:t>
            </w:r>
          </w:p>
        </w:tc>
        <w:tc>
          <w:tcPr>
            <w:tcW w:w="1559" w:type="dxa"/>
          </w:tcPr>
          <w:p w14:paraId="37ED2143" w14:textId="1564A30B" w:rsidR="00D7294A" w:rsidRDefault="0070758D" w:rsidP="00453716">
            <w:pPr>
              <w:pStyle w:val="ListParagraph"/>
              <w:ind w:left="0"/>
              <w:jc w:val="both"/>
              <w:rPr>
                <w:rFonts w:ascii="Tahoma" w:hAnsi="Tahoma" w:cs="Tahoma"/>
                <w:color w:val="000000" w:themeColor="text1"/>
                <w:sz w:val="24"/>
                <w:szCs w:val="24"/>
              </w:rPr>
            </w:pPr>
            <w:r w:rsidRPr="0070758D">
              <w:rPr>
                <w:rFonts w:ascii="Tahoma" w:hAnsi="Tahoma" w:cs="Tahoma"/>
                <w:noProof/>
                <w:color w:val="000000" w:themeColor="text1"/>
                <w:sz w:val="24"/>
                <w:szCs w:val="24"/>
              </w:rPr>
              <w:drawing>
                <wp:inline distT="0" distB="0" distL="0" distR="0" wp14:anchorId="50CF88AE" wp14:editId="44BB5114">
                  <wp:extent cx="852805" cy="436880"/>
                  <wp:effectExtent l="0" t="0" r="444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52805" cy="436880"/>
                          </a:xfrm>
                          <a:prstGeom prst="rect">
                            <a:avLst/>
                          </a:prstGeom>
                        </pic:spPr>
                      </pic:pic>
                    </a:graphicData>
                  </a:graphic>
                </wp:inline>
              </w:drawing>
            </w:r>
          </w:p>
        </w:tc>
        <w:tc>
          <w:tcPr>
            <w:tcW w:w="1559" w:type="dxa"/>
          </w:tcPr>
          <w:p w14:paraId="1F21D2F2" w14:textId="14BDC99E" w:rsidR="00D7294A" w:rsidRDefault="0070758D"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Class</w:t>
            </w:r>
          </w:p>
        </w:tc>
        <w:tc>
          <w:tcPr>
            <w:tcW w:w="2552" w:type="dxa"/>
          </w:tcPr>
          <w:p w14:paraId="6FA64BF4" w14:textId="2DB60364" w:rsidR="00D7294A" w:rsidRDefault="00D7294A" w:rsidP="009B0AC5">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 xml:space="preserve">Merupakan komponen yang </w:t>
            </w:r>
            <w:r w:rsidR="009B0AC5">
              <w:rPr>
                <w:rFonts w:ascii="Tahoma" w:hAnsi="Tahoma" w:cs="Tahoma"/>
                <w:color w:val="000000" w:themeColor="text1"/>
                <w:sz w:val="24"/>
                <w:szCs w:val="24"/>
              </w:rPr>
              <w:t>ada pada struktur sistem</w:t>
            </w:r>
          </w:p>
        </w:tc>
      </w:tr>
      <w:tr w:rsidR="00D7294A" w14:paraId="22335829" w14:textId="77777777" w:rsidTr="00453716">
        <w:tc>
          <w:tcPr>
            <w:tcW w:w="562" w:type="dxa"/>
          </w:tcPr>
          <w:p w14:paraId="38090B0C"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2</w:t>
            </w:r>
          </w:p>
        </w:tc>
        <w:tc>
          <w:tcPr>
            <w:tcW w:w="1559" w:type="dxa"/>
          </w:tcPr>
          <w:p w14:paraId="4DF9AF03" w14:textId="01B25358" w:rsidR="00D7294A" w:rsidRDefault="0036319C" w:rsidP="00453716">
            <w:pPr>
              <w:pStyle w:val="ListParagraph"/>
              <w:ind w:left="0"/>
              <w:jc w:val="both"/>
              <w:rPr>
                <w:rFonts w:ascii="Tahoma" w:hAnsi="Tahoma" w:cs="Tahoma"/>
                <w:color w:val="000000" w:themeColor="text1"/>
                <w:sz w:val="24"/>
                <w:szCs w:val="24"/>
              </w:rPr>
            </w:pPr>
            <w:r w:rsidRPr="0036319C">
              <w:rPr>
                <w:rFonts w:ascii="Tahoma" w:hAnsi="Tahoma" w:cs="Tahoma"/>
                <w:noProof/>
                <w:color w:val="000000" w:themeColor="text1"/>
                <w:sz w:val="24"/>
                <w:szCs w:val="24"/>
              </w:rPr>
              <w:drawing>
                <wp:inline distT="0" distB="0" distL="0" distR="0" wp14:anchorId="31340101" wp14:editId="33175962">
                  <wp:extent cx="852805" cy="426720"/>
                  <wp:effectExtent l="0" t="0" r="444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52805" cy="426720"/>
                          </a:xfrm>
                          <a:prstGeom prst="rect">
                            <a:avLst/>
                          </a:prstGeom>
                        </pic:spPr>
                      </pic:pic>
                    </a:graphicData>
                  </a:graphic>
                </wp:inline>
              </w:drawing>
            </w:r>
          </w:p>
        </w:tc>
        <w:tc>
          <w:tcPr>
            <w:tcW w:w="1559" w:type="dxa"/>
          </w:tcPr>
          <w:p w14:paraId="7EBBF641" w14:textId="67CDDB56" w:rsidR="00D7294A" w:rsidRDefault="0036319C"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interface</w:t>
            </w:r>
          </w:p>
        </w:tc>
        <w:tc>
          <w:tcPr>
            <w:tcW w:w="2552" w:type="dxa"/>
          </w:tcPr>
          <w:p w14:paraId="0BE31899" w14:textId="79444572" w:rsidR="00D7294A" w:rsidRDefault="00085A20" w:rsidP="00085A20">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yang bersifat abstrak atau tidak memiliki implementasi. Interface juga merupakan wadah dari kumpulan method</w:t>
            </w:r>
          </w:p>
        </w:tc>
      </w:tr>
      <w:tr w:rsidR="00D7294A" w14:paraId="2EB34904" w14:textId="77777777" w:rsidTr="00453716">
        <w:tc>
          <w:tcPr>
            <w:tcW w:w="562" w:type="dxa"/>
          </w:tcPr>
          <w:p w14:paraId="26C9E7AD"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3</w:t>
            </w:r>
          </w:p>
        </w:tc>
        <w:tc>
          <w:tcPr>
            <w:tcW w:w="1559" w:type="dxa"/>
          </w:tcPr>
          <w:p w14:paraId="2AC995F7" w14:textId="18FDBD97" w:rsidR="00D7294A" w:rsidRDefault="00A04BD1" w:rsidP="00453716">
            <w:pPr>
              <w:pStyle w:val="ListParagraph"/>
              <w:ind w:left="0"/>
              <w:jc w:val="both"/>
              <w:rPr>
                <w:rFonts w:ascii="Tahoma" w:hAnsi="Tahoma" w:cs="Tahoma"/>
                <w:color w:val="000000" w:themeColor="text1"/>
                <w:sz w:val="24"/>
                <w:szCs w:val="24"/>
              </w:rPr>
            </w:pPr>
            <w:r w:rsidRPr="00A04BD1">
              <w:rPr>
                <w:rFonts w:ascii="Tahoma" w:hAnsi="Tahoma" w:cs="Tahoma"/>
                <w:noProof/>
                <w:color w:val="000000" w:themeColor="text1"/>
                <w:sz w:val="24"/>
                <w:szCs w:val="24"/>
              </w:rPr>
              <w:drawing>
                <wp:inline distT="0" distB="0" distL="0" distR="0" wp14:anchorId="595F0100" wp14:editId="2CB65137">
                  <wp:extent cx="852805" cy="102870"/>
                  <wp:effectExtent l="0" t="0" r="444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52805" cy="102870"/>
                          </a:xfrm>
                          <a:prstGeom prst="rect">
                            <a:avLst/>
                          </a:prstGeom>
                        </pic:spPr>
                      </pic:pic>
                    </a:graphicData>
                  </a:graphic>
                </wp:inline>
              </w:drawing>
            </w:r>
          </w:p>
        </w:tc>
        <w:tc>
          <w:tcPr>
            <w:tcW w:w="1559" w:type="dxa"/>
          </w:tcPr>
          <w:p w14:paraId="128AEE77" w14:textId="19C2D7F5" w:rsidR="00D7294A" w:rsidRDefault="00A04BD1"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ssociation</w:t>
            </w:r>
          </w:p>
        </w:tc>
        <w:tc>
          <w:tcPr>
            <w:tcW w:w="2552" w:type="dxa"/>
          </w:tcPr>
          <w:p w14:paraId="76EAF483" w14:textId="1F34FC92" w:rsidR="00D7294A" w:rsidRDefault="00D7294A" w:rsidP="00A04BD1">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 xml:space="preserve">Merupakan komponen </w:t>
            </w:r>
            <w:r w:rsidR="00A04BD1">
              <w:rPr>
                <w:rFonts w:ascii="Tahoma" w:hAnsi="Tahoma" w:cs="Tahoma"/>
                <w:color w:val="000000" w:themeColor="text1"/>
                <w:sz w:val="24"/>
                <w:szCs w:val="24"/>
              </w:rPr>
              <w:t>relasi dengan makna umum. Asosiasi juga disertai dengan multiplicity.</w:t>
            </w:r>
          </w:p>
        </w:tc>
      </w:tr>
      <w:tr w:rsidR="00D7294A" w14:paraId="71FD91A7" w14:textId="77777777" w:rsidTr="00453716">
        <w:tc>
          <w:tcPr>
            <w:tcW w:w="562" w:type="dxa"/>
          </w:tcPr>
          <w:p w14:paraId="2F04E902"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4</w:t>
            </w:r>
          </w:p>
        </w:tc>
        <w:tc>
          <w:tcPr>
            <w:tcW w:w="1559" w:type="dxa"/>
          </w:tcPr>
          <w:p w14:paraId="6A6BC14C" w14:textId="5457B5F4" w:rsidR="00D7294A" w:rsidRDefault="00A04BD1" w:rsidP="00453716">
            <w:pPr>
              <w:pStyle w:val="ListParagraph"/>
              <w:ind w:left="0"/>
              <w:jc w:val="both"/>
              <w:rPr>
                <w:rFonts w:ascii="Tahoma" w:hAnsi="Tahoma" w:cs="Tahoma"/>
                <w:color w:val="000000" w:themeColor="text1"/>
                <w:sz w:val="24"/>
                <w:szCs w:val="24"/>
              </w:rPr>
            </w:pPr>
            <w:r w:rsidRPr="00A04BD1">
              <w:rPr>
                <w:rFonts w:ascii="Tahoma" w:hAnsi="Tahoma" w:cs="Tahoma"/>
                <w:noProof/>
                <w:color w:val="000000" w:themeColor="text1"/>
                <w:sz w:val="24"/>
                <w:szCs w:val="24"/>
              </w:rPr>
              <w:drawing>
                <wp:inline distT="0" distB="0" distL="0" distR="0" wp14:anchorId="43EC2EC7" wp14:editId="56CB59AA">
                  <wp:extent cx="852805" cy="127000"/>
                  <wp:effectExtent l="0" t="0" r="4445"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52805" cy="127000"/>
                          </a:xfrm>
                          <a:prstGeom prst="rect">
                            <a:avLst/>
                          </a:prstGeom>
                        </pic:spPr>
                      </pic:pic>
                    </a:graphicData>
                  </a:graphic>
                </wp:inline>
              </w:drawing>
            </w:r>
          </w:p>
        </w:tc>
        <w:tc>
          <w:tcPr>
            <w:tcW w:w="1559" w:type="dxa"/>
          </w:tcPr>
          <w:p w14:paraId="42E37D11" w14:textId="0D1A051B" w:rsidR="00D7294A" w:rsidRDefault="00A04BD1"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Directed association</w:t>
            </w:r>
          </w:p>
        </w:tc>
        <w:tc>
          <w:tcPr>
            <w:tcW w:w="2552" w:type="dxa"/>
          </w:tcPr>
          <w:p w14:paraId="2C41C3B4" w14:textId="6D1DA071" w:rsidR="00D7294A" w:rsidRDefault="00D7294A" w:rsidP="00673E09">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 xml:space="preserve">Merupakan komponen </w:t>
            </w:r>
            <w:r w:rsidR="00673E09">
              <w:rPr>
                <w:rFonts w:ascii="Tahoma" w:hAnsi="Tahoma" w:cs="Tahoma"/>
                <w:color w:val="000000" w:themeColor="text1"/>
                <w:sz w:val="24"/>
                <w:szCs w:val="24"/>
              </w:rPr>
              <w:t>relasi antarkelas dengan makna kelas satu digunakan oleh kelas yang lain.</w:t>
            </w:r>
          </w:p>
        </w:tc>
      </w:tr>
      <w:tr w:rsidR="00D7294A" w14:paraId="20E88876" w14:textId="77777777" w:rsidTr="00453716">
        <w:tc>
          <w:tcPr>
            <w:tcW w:w="562" w:type="dxa"/>
          </w:tcPr>
          <w:p w14:paraId="27C99587"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5</w:t>
            </w:r>
          </w:p>
        </w:tc>
        <w:tc>
          <w:tcPr>
            <w:tcW w:w="1559" w:type="dxa"/>
          </w:tcPr>
          <w:p w14:paraId="7B7A1835" w14:textId="511FD447" w:rsidR="00D7294A" w:rsidRDefault="00673E09" w:rsidP="00453716">
            <w:pPr>
              <w:pStyle w:val="ListParagraph"/>
              <w:ind w:left="0"/>
              <w:jc w:val="both"/>
              <w:rPr>
                <w:rFonts w:ascii="Tahoma" w:hAnsi="Tahoma" w:cs="Tahoma"/>
                <w:color w:val="000000" w:themeColor="text1"/>
                <w:sz w:val="24"/>
                <w:szCs w:val="24"/>
              </w:rPr>
            </w:pPr>
            <w:r w:rsidRPr="00673E09">
              <w:rPr>
                <w:rFonts w:ascii="Tahoma" w:hAnsi="Tahoma" w:cs="Tahoma"/>
                <w:noProof/>
                <w:color w:val="000000" w:themeColor="text1"/>
                <w:sz w:val="24"/>
                <w:szCs w:val="24"/>
              </w:rPr>
              <w:drawing>
                <wp:inline distT="0" distB="0" distL="0" distR="0" wp14:anchorId="4D1F8454" wp14:editId="4D2470DE">
                  <wp:extent cx="852805" cy="213360"/>
                  <wp:effectExtent l="0" t="0" r="444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52805" cy="213360"/>
                          </a:xfrm>
                          <a:prstGeom prst="rect">
                            <a:avLst/>
                          </a:prstGeom>
                        </pic:spPr>
                      </pic:pic>
                    </a:graphicData>
                  </a:graphic>
                </wp:inline>
              </w:drawing>
            </w:r>
          </w:p>
        </w:tc>
        <w:tc>
          <w:tcPr>
            <w:tcW w:w="1559" w:type="dxa"/>
          </w:tcPr>
          <w:p w14:paraId="15FFA3FD" w14:textId="721440E0" w:rsidR="00D7294A" w:rsidRDefault="00673E09"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Generalisasi</w:t>
            </w:r>
          </w:p>
        </w:tc>
        <w:tc>
          <w:tcPr>
            <w:tcW w:w="2552" w:type="dxa"/>
          </w:tcPr>
          <w:p w14:paraId="0B42E8C5" w14:textId="264B33D3" w:rsidR="00D7294A" w:rsidRDefault="00EA170D" w:rsidP="00EA170D">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 relasi yang bermakna generalisasi spesialisasi.</w:t>
            </w:r>
          </w:p>
        </w:tc>
      </w:tr>
      <w:tr w:rsidR="00D7294A" w14:paraId="13683FCD" w14:textId="77777777" w:rsidTr="00453716">
        <w:tc>
          <w:tcPr>
            <w:tcW w:w="562" w:type="dxa"/>
          </w:tcPr>
          <w:p w14:paraId="13C7E7DE"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6</w:t>
            </w:r>
          </w:p>
        </w:tc>
        <w:tc>
          <w:tcPr>
            <w:tcW w:w="1559" w:type="dxa"/>
          </w:tcPr>
          <w:p w14:paraId="7716F0AF" w14:textId="2BE5496A" w:rsidR="00D7294A" w:rsidRDefault="00EA170D" w:rsidP="00453716">
            <w:pPr>
              <w:pStyle w:val="ListParagraph"/>
              <w:ind w:left="0"/>
              <w:jc w:val="both"/>
              <w:rPr>
                <w:rFonts w:ascii="Tahoma" w:hAnsi="Tahoma" w:cs="Tahoma"/>
                <w:color w:val="000000" w:themeColor="text1"/>
                <w:sz w:val="24"/>
                <w:szCs w:val="24"/>
              </w:rPr>
            </w:pPr>
            <w:r w:rsidRPr="00EA170D">
              <w:rPr>
                <w:rFonts w:ascii="Tahoma" w:hAnsi="Tahoma" w:cs="Tahoma"/>
                <w:noProof/>
                <w:color w:val="000000" w:themeColor="text1"/>
                <w:sz w:val="24"/>
                <w:szCs w:val="24"/>
              </w:rPr>
              <w:drawing>
                <wp:inline distT="0" distB="0" distL="0" distR="0" wp14:anchorId="163E2F97" wp14:editId="6AB483A7">
                  <wp:extent cx="852805" cy="183515"/>
                  <wp:effectExtent l="0" t="0" r="4445"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52805" cy="183515"/>
                          </a:xfrm>
                          <a:prstGeom prst="rect">
                            <a:avLst/>
                          </a:prstGeom>
                        </pic:spPr>
                      </pic:pic>
                    </a:graphicData>
                  </a:graphic>
                </wp:inline>
              </w:drawing>
            </w:r>
          </w:p>
        </w:tc>
        <w:tc>
          <w:tcPr>
            <w:tcW w:w="1559" w:type="dxa"/>
          </w:tcPr>
          <w:p w14:paraId="461C5CE4" w14:textId="5F065390" w:rsidR="00D7294A" w:rsidRDefault="00EA170D"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dependency</w:t>
            </w:r>
          </w:p>
        </w:tc>
        <w:tc>
          <w:tcPr>
            <w:tcW w:w="2552" w:type="dxa"/>
          </w:tcPr>
          <w:p w14:paraId="49245F49" w14:textId="0D67132A" w:rsidR="00D7294A" w:rsidRDefault="00D7294A" w:rsidP="009D41EF">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 xml:space="preserve">Merupakan komponen </w:t>
            </w:r>
            <w:r w:rsidR="009D41EF">
              <w:rPr>
                <w:rFonts w:ascii="Tahoma" w:hAnsi="Tahoma" w:cs="Tahoma"/>
                <w:color w:val="000000" w:themeColor="text1"/>
                <w:sz w:val="24"/>
                <w:szCs w:val="24"/>
              </w:rPr>
              <w:t xml:space="preserve">relasi yang </w:t>
            </w:r>
            <w:r w:rsidR="00684FFA">
              <w:rPr>
                <w:rFonts w:ascii="Tahoma" w:hAnsi="Tahoma" w:cs="Tahoma"/>
                <w:color w:val="000000" w:themeColor="text1"/>
                <w:sz w:val="24"/>
                <w:szCs w:val="24"/>
              </w:rPr>
              <w:t xml:space="preserve">memiliki </w:t>
            </w:r>
            <w:r w:rsidR="00684FFA">
              <w:rPr>
                <w:rFonts w:ascii="Tahoma" w:hAnsi="Tahoma" w:cs="Tahoma"/>
                <w:color w:val="000000" w:themeColor="text1"/>
                <w:sz w:val="24"/>
                <w:szCs w:val="24"/>
              </w:rPr>
              <w:lastRenderedPageBreak/>
              <w:t>makna kebergantungan antarkelas.</w:t>
            </w:r>
          </w:p>
        </w:tc>
      </w:tr>
      <w:tr w:rsidR="00D7294A" w14:paraId="2DF5D543" w14:textId="77777777" w:rsidTr="00453716">
        <w:tc>
          <w:tcPr>
            <w:tcW w:w="562" w:type="dxa"/>
          </w:tcPr>
          <w:p w14:paraId="21644B81" w14:textId="77777777" w:rsidR="00D7294A" w:rsidRDefault="00D7294A"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lastRenderedPageBreak/>
              <w:t>7</w:t>
            </w:r>
          </w:p>
        </w:tc>
        <w:tc>
          <w:tcPr>
            <w:tcW w:w="1559" w:type="dxa"/>
          </w:tcPr>
          <w:p w14:paraId="1FB157E7" w14:textId="67397FCC" w:rsidR="00D7294A" w:rsidRDefault="009D41EF" w:rsidP="00453716">
            <w:pPr>
              <w:pStyle w:val="ListParagraph"/>
              <w:ind w:left="0"/>
              <w:jc w:val="both"/>
              <w:rPr>
                <w:rFonts w:ascii="Tahoma" w:hAnsi="Tahoma" w:cs="Tahoma"/>
                <w:color w:val="000000" w:themeColor="text1"/>
                <w:sz w:val="24"/>
                <w:szCs w:val="24"/>
              </w:rPr>
            </w:pPr>
            <w:r w:rsidRPr="009D41EF">
              <w:rPr>
                <w:rFonts w:ascii="Tahoma" w:hAnsi="Tahoma" w:cs="Tahoma"/>
                <w:noProof/>
                <w:color w:val="000000" w:themeColor="text1"/>
                <w:sz w:val="24"/>
                <w:szCs w:val="24"/>
              </w:rPr>
              <w:drawing>
                <wp:inline distT="0" distB="0" distL="0" distR="0" wp14:anchorId="23E8AF52" wp14:editId="309A9A15">
                  <wp:extent cx="852805" cy="114935"/>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52805" cy="114935"/>
                          </a:xfrm>
                          <a:prstGeom prst="rect">
                            <a:avLst/>
                          </a:prstGeom>
                        </pic:spPr>
                      </pic:pic>
                    </a:graphicData>
                  </a:graphic>
                </wp:inline>
              </w:drawing>
            </w:r>
          </w:p>
        </w:tc>
        <w:tc>
          <w:tcPr>
            <w:tcW w:w="1559" w:type="dxa"/>
          </w:tcPr>
          <w:p w14:paraId="7185E9B2" w14:textId="793B8157" w:rsidR="00D7294A" w:rsidRDefault="009D41EF" w:rsidP="00453716">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aggregation</w:t>
            </w:r>
          </w:p>
        </w:tc>
        <w:tc>
          <w:tcPr>
            <w:tcW w:w="2552" w:type="dxa"/>
          </w:tcPr>
          <w:p w14:paraId="39633505" w14:textId="678CA6DD" w:rsidR="00D7294A" w:rsidRDefault="00D7294A" w:rsidP="009D41EF">
            <w:pPr>
              <w:pStyle w:val="ListParagraph"/>
              <w:ind w:left="0"/>
              <w:jc w:val="both"/>
              <w:rPr>
                <w:rFonts w:ascii="Tahoma" w:hAnsi="Tahoma" w:cs="Tahoma"/>
                <w:color w:val="000000" w:themeColor="text1"/>
                <w:sz w:val="24"/>
                <w:szCs w:val="24"/>
              </w:rPr>
            </w:pPr>
            <w:r>
              <w:rPr>
                <w:rFonts w:ascii="Tahoma" w:hAnsi="Tahoma" w:cs="Tahoma"/>
                <w:color w:val="000000" w:themeColor="text1"/>
                <w:sz w:val="24"/>
                <w:szCs w:val="24"/>
              </w:rPr>
              <w:t>Merupakan komponen</w:t>
            </w:r>
            <w:r w:rsidR="009D41EF">
              <w:rPr>
                <w:rFonts w:ascii="Tahoma" w:hAnsi="Tahoma" w:cs="Tahoma"/>
                <w:color w:val="000000" w:themeColor="text1"/>
                <w:sz w:val="24"/>
                <w:szCs w:val="24"/>
              </w:rPr>
              <w:t xml:space="preserve"> relasi yang memiliki makna semua-bagian</w:t>
            </w:r>
            <w:r>
              <w:rPr>
                <w:rFonts w:ascii="Tahoma" w:hAnsi="Tahoma" w:cs="Tahoma"/>
                <w:color w:val="000000" w:themeColor="text1"/>
                <w:sz w:val="24"/>
                <w:szCs w:val="24"/>
              </w:rPr>
              <w:t xml:space="preserve"> </w:t>
            </w:r>
          </w:p>
        </w:tc>
      </w:tr>
    </w:tbl>
    <w:p w14:paraId="2D39B8B9" w14:textId="77777777" w:rsidR="00ED55A7" w:rsidRPr="00126A33" w:rsidRDefault="00ED55A7" w:rsidP="00126A33">
      <w:pPr>
        <w:rPr>
          <w:rFonts w:ascii="Tahoma" w:hAnsi="Tahoma" w:cs="Tahoma"/>
          <w:color w:val="000000" w:themeColor="text1"/>
          <w:sz w:val="24"/>
          <w:szCs w:val="24"/>
        </w:rPr>
      </w:pPr>
    </w:p>
    <w:p w14:paraId="7A7C1FCD" w14:textId="77777777" w:rsidR="00C550D5" w:rsidRPr="00C550D5" w:rsidRDefault="00C550D5" w:rsidP="00C550D5">
      <w:pPr>
        <w:pStyle w:val="ListParagraph"/>
        <w:rPr>
          <w:rFonts w:ascii="Tahoma" w:hAnsi="Tahoma" w:cs="Tahoma"/>
          <w:color w:val="000000" w:themeColor="text1"/>
          <w:sz w:val="24"/>
          <w:szCs w:val="24"/>
        </w:rPr>
      </w:pPr>
    </w:p>
    <w:p w14:paraId="1154E0D6" w14:textId="77777777" w:rsidR="009E76AD" w:rsidRDefault="00C550D5" w:rsidP="009E76AD">
      <w:pPr>
        <w:pStyle w:val="ListParagraph"/>
        <w:numPr>
          <w:ilvl w:val="1"/>
          <w:numId w:val="19"/>
        </w:numPr>
        <w:rPr>
          <w:rFonts w:ascii="Tahoma" w:hAnsi="Tahoma" w:cs="Tahoma"/>
          <w:color w:val="000000" w:themeColor="text1"/>
          <w:sz w:val="24"/>
          <w:szCs w:val="24"/>
        </w:rPr>
      </w:pPr>
      <w:r>
        <w:rPr>
          <w:rFonts w:ascii="Tahoma" w:hAnsi="Tahoma" w:cs="Tahoma"/>
          <w:color w:val="000000" w:themeColor="text1"/>
          <w:sz w:val="24"/>
          <w:szCs w:val="24"/>
        </w:rPr>
        <w:t>Adonis JS</w:t>
      </w:r>
    </w:p>
    <w:p w14:paraId="1BF8D53E" w14:textId="77777777" w:rsidR="009E76AD" w:rsidRDefault="009E76AD" w:rsidP="009E76AD">
      <w:pPr>
        <w:pStyle w:val="ListParagraph"/>
        <w:ind w:firstLine="720"/>
        <w:jc w:val="both"/>
        <w:rPr>
          <w:rFonts w:ascii="Tahoma" w:hAnsi="Tahoma" w:cs="Tahoma"/>
          <w:sz w:val="24"/>
        </w:rPr>
      </w:pPr>
      <w:r w:rsidRPr="009E76AD">
        <w:rPr>
          <w:rFonts w:ascii="Tahoma" w:hAnsi="Tahoma" w:cs="Tahoma"/>
          <w:sz w:val="24"/>
        </w:rPr>
        <w:t>Adonis JS adalah sebuah framework Node.JS ya</w:t>
      </w:r>
      <w:r>
        <w:rPr>
          <w:rFonts w:ascii="Tahoma" w:hAnsi="Tahoma" w:cs="Tahoma"/>
          <w:sz w:val="24"/>
        </w:rPr>
        <w:t xml:space="preserve">ng </w:t>
      </w:r>
      <w:r w:rsidRPr="009E76AD">
        <w:rPr>
          <w:rFonts w:ascii="Tahoma" w:hAnsi="Tahoma" w:cs="Tahoma"/>
          <w:sz w:val="24"/>
        </w:rPr>
        <w:t xml:space="preserve">terinspirasi dari framework laravel. Fitur fitur Adonis yang terinspirasi dengan laravel yaitu Ioc Container, Provider, ORM, Migration, </w:t>
      </w:r>
      <w:proofErr w:type="gramStart"/>
      <w:r w:rsidRPr="009E76AD">
        <w:rPr>
          <w:rFonts w:ascii="Tahoma" w:hAnsi="Tahoma" w:cs="Tahoma"/>
          <w:sz w:val="24"/>
        </w:rPr>
        <w:t>Middleware,dll</w:t>
      </w:r>
      <w:proofErr w:type="gramEnd"/>
      <w:r w:rsidRPr="009E76AD">
        <w:rPr>
          <w:rFonts w:ascii="Tahoma" w:hAnsi="Tahoma" w:cs="Tahoma"/>
          <w:sz w:val="24"/>
        </w:rPr>
        <w:t>.</w:t>
      </w:r>
    </w:p>
    <w:p w14:paraId="691BA304" w14:textId="77777777" w:rsidR="009E76AD" w:rsidRDefault="009E76AD" w:rsidP="009E76AD">
      <w:pPr>
        <w:pStyle w:val="ListParagraph"/>
        <w:ind w:firstLine="720"/>
        <w:jc w:val="both"/>
        <w:rPr>
          <w:rFonts w:ascii="Tahoma" w:hAnsi="Tahoma" w:cs="Tahoma"/>
          <w:sz w:val="24"/>
        </w:rPr>
      </w:pPr>
      <w:r w:rsidRPr="009E76AD">
        <w:rPr>
          <w:rFonts w:ascii="Tahoma" w:hAnsi="Tahoma" w:cs="Tahoma"/>
          <w:sz w:val="24"/>
        </w:rPr>
        <w:t xml:space="preserve">Framework Adonis menggunakan konsep MVC </w:t>
      </w:r>
      <w:r w:rsidRPr="009E76AD">
        <w:rPr>
          <w:rFonts w:ascii="Tahoma" w:hAnsi="Tahoma" w:cs="Tahoma"/>
          <w:i/>
          <w:sz w:val="24"/>
        </w:rPr>
        <w:t>(Model View Controller)</w:t>
      </w:r>
      <w:r w:rsidRPr="009E76AD">
        <w:rPr>
          <w:rFonts w:ascii="Tahoma" w:hAnsi="Tahoma" w:cs="Tahoma"/>
          <w:sz w:val="24"/>
        </w:rPr>
        <w:t>, tetapi juga dapat digunakan untuk membuat API saja. Adonis dapat menghemat waktu dalam pengembangan web karena di dalam Adonis terdapat banyak fitur yang dapat digunakan sehingga tidak perlu mencari library tambahan.</w:t>
      </w:r>
    </w:p>
    <w:p w14:paraId="24CD9EE4" w14:textId="7B1ED699" w:rsidR="009E76AD" w:rsidRPr="009E76AD" w:rsidRDefault="009E76AD" w:rsidP="009E76AD">
      <w:pPr>
        <w:pStyle w:val="ListParagraph"/>
        <w:ind w:firstLine="720"/>
        <w:jc w:val="both"/>
        <w:rPr>
          <w:rFonts w:ascii="Tahoma" w:hAnsi="Tahoma" w:cs="Tahoma"/>
          <w:color w:val="000000" w:themeColor="text1"/>
          <w:sz w:val="24"/>
          <w:szCs w:val="24"/>
        </w:rPr>
      </w:pPr>
      <w:r w:rsidRPr="009E76AD">
        <w:rPr>
          <w:rFonts w:ascii="Tahoma" w:hAnsi="Tahoma" w:cs="Tahoma"/>
          <w:sz w:val="24"/>
        </w:rPr>
        <w:t xml:space="preserve">Adonis JS mempunyai sintaks kode yang elegan dan minimalis. Adonis juga mampu berjalan di banyak sistem operasi diantaranya: sistem operasi Microsoft Windows (semua versi), Linux, Mac </w:t>
      </w:r>
      <w:proofErr w:type="gramStart"/>
      <w:r w:rsidRPr="009E76AD">
        <w:rPr>
          <w:rFonts w:ascii="Tahoma" w:hAnsi="Tahoma" w:cs="Tahoma"/>
          <w:sz w:val="24"/>
        </w:rPr>
        <w:t>Os,Solaris</w:t>
      </w:r>
      <w:proofErr w:type="gramEnd"/>
      <w:r w:rsidRPr="009E76AD">
        <w:rPr>
          <w:rFonts w:ascii="Tahoma" w:hAnsi="Tahoma" w:cs="Tahoma"/>
          <w:sz w:val="24"/>
        </w:rPr>
        <w:t>.</w:t>
      </w:r>
    </w:p>
    <w:p w14:paraId="72539B32" w14:textId="77777777" w:rsidR="009E76AD" w:rsidRDefault="009E76AD" w:rsidP="009E76AD">
      <w:pPr>
        <w:pStyle w:val="ListParagraph"/>
        <w:rPr>
          <w:rFonts w:ascii="Tahoma" w:hAnsi="Tahoma" w:cs="Tahoma"/>
          <w:color w:val="000000" w:themeColor="text1"/>
          <w:sz w:val="24"/>
          <w:szCs w:val="24"/>
        </w:rPr>
      </w:pPr>
    </w:p>
    <w:p w14:paraId="54459CCE" w14:textId="5155BF59" w:rsidR="00366212" w:rsidRDefault="00366212" w:rsidP="00366212">
      <w:pPr>
        <w:pStyle w:val="ListParagraph"/>
        <w:numPr>
          <w:ilvl w:val="1"/>
          <w:numId w:val="19"/>
        </w:numPr>
        <w:rPr>
          <w:rFonts w:ascii="Tahoma" w:hAnsi="Tahoma" w:cs="Tahoma"/>
          <w:color w:val="000000" w:themeColor="text1"/>
          <w:sz w:val="24"/>
          <w:szCs w:val="24"/>
        </w:rPr>
      </w:pPr>
      <w:r>
        <w:rPr>
          <w:rFonts w:ascii="Tahoma" w:hAnsi="Tahoma" w:cs="Tahoma"/>
          <w:color w:val="000000" w:themeColor="text1"/>
          <w:sz w:val="24"/>
          <w:szCs w:val="24"/>
        </w:rPr>
        <w:t>Tools Perancangan Sistem</w:t>
      </w:r>
    </w:p>
    <w:p w14:paraId="619A8B3A" w14:textId="12BDDC96" w:rsidR="00366212" w:rsidRDefault="00366212" w:rsidP="00366212">
      <w:pPr>
        <w:pStyle w:val="ListParagraph"/>
        <w:numPr>
          <w:ilvl w:val="2"/>
          <w:numId w:val="19"/>
        </w:numPr>
        <w:ind w:left="1418"/>
        <w:rPr>
          <w:rFonts w:ascii="Tahoma" w:hAnsi="Tahoma" w:cs="Tahoma"/>
          <w:color w:val="000000" w:themeColor="text1"/>
          <w:sz w:val="24"/>
          <w:szCs w:val="24"/>
        </w:rPr>
      </w:pPr>
      <w:r>
        <w:rPr>
          <w:rFonts w:ascii="Tahoma" w:hAnsi="Tahoma" w:cs="Tahoma"/>
          <w:color w:val="000000" w:themeColor="text1"/>
          <w:sz w:val="24"/>
          <w:szCs w:val="24"/>
        </w:rPr>
        <w:t>Navicat</w:t>
      </w:r>
    </w:p>
    <w:p w14:paraId="18C41F5E" w14:textId="275F3CE2" w:rsidR="00F87274" w:rsidRDefault="00F87274" w:rsidP="006402F8">
      <w:pPr>
        <w:pStyle w:val="ListParagraph"/>
        <w:ind w:left="1440" w:firstLine="720"/>
        <w:jc w:val="both"/>
        <w:rPr>
          <w:rFonts w:ascii="Tahoma" w:hAnsi="Tahoma" w:cs="Tahoma"/>
          <w:color w:val="000000" w:themeColor="text1"/>
          <w:sz w:val="24"/>
          <w:szCs w:val="24"/>
        </w:rPr>
      </w:pPr>
      <w:r>
        <w:rPr>
          <w:rFonts w:ascii="Tahoma" w:hAnsi="Tahoma" w:cs="Tahoma"/>
          <w:color w:val="000000" w:themeColor="text1"/>
          <w:sz w:val="24"/>
          <w:szCs w:val="24"/>
        </w:rPr>
        <w:t>Navicat merupakan sebuah aplikasi software untuk administrasi semua database. Database yang ada di navicate yaitu</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PostgreSQL,</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MYSQL,</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SQLite,</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oracle,</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mariaDB,</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mongoDB,</w:t>
      </w:r>
      <w:r w:rsidR="006402F8">
        <w:rPr>
          <w:rFonts w:ascii="Tahoma" w:hAnsi="Tahoma" w:cs="Tahoma"/>
          <w:color w:val="000000" w:themeColor="text1"/>
          <w:sz w:val="24"/>
          <w:szCs w:val="24"/>
        </w:rPr>
        <w:t xml:space="preserve"> </w:t>
      </w:r>
      <w:r>
        <w:rPr>
          <w:rFonts w:ascii="Tahoma" w:hAnsi="Tahoma" w:cs="Tahoma"/>
          <w:color w:val="000000" w:themeColor="text1"/>
          <w:sz w:val="24"/>
          <w:szCs w:val="24"/>
        </w:rPr>
        <w:t>dll. Navicate juga digunakan untuk pengembangan semua database. Software ini dapat bekerja dengan semua database server dan juga mendukung sebagian fitur database.</w:t>
      </w:r>
    </w:p>
    <w:p w14:paraId="5177FF61" w14:textId="4FBCA2AA" w:rsidR="00366212" w:rsidRDefault="00366212" w:rsidP="006402F8">
      <w:pPr>
        <w:pStyle w:val="ListParagraph"/>
        <w:numPr>
          <w:ilvl w:val="2"/>
          <w:numId w:val="19"/>
        </w:numPr>
        <w:ind w:left="1418"/>
        <w:jc w:val="both"/>
        <w:rPr>
          <w:rFonts w:ascii="Tahoma" w:hAnsi="Tahoma" w:cs="Tahoma"/>
          <w:color w:val="000000" w:themeColor="text1"/>
          <w:sz w:val="24"/>
          <w:szCs w:val="24"/>
        </w:rPr>
      </w:pPr>
      <w:r>
        <w:rPr>
          <w:rFonts w:ascii="Tahoma" w:hAnsi="Tahoma" w:cs="Tahoma"/>
          <w:color w:val="000000" w:themeColor="text1"/>
          <w:sz w:val="24"/>
          <w:szCs w:val="24"/>
        </w:rPr>
        <w:t>Visual Studio Code</w:t>
      </w:r>
    </w:p>
    <w:p w14:paraId="12B92881" w14:textId="7EC677A4" w:rsidR="002138C3" w:rsidRDefault="002138C3" w:rsidP="006402F8">
      <w:pPr>
        <w:pStyle w:val="ListParagraph"/>
        <w:ind w:left="1440"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Visual studio code atau VS Code adalah sebuah aplikasi software untuk text editor yang bersifat ringan dan handal yang dibuat oleh </w:t>
      </w:r>
      <w:r>
        <w:rPr>
          <w:rFonts w:ascii="Tahoma" w:hAnsi="Tahoma" w:cs="Tahoma"/>
          <w:i/>
          <w:color w:val="000000" w:themeColor="text1"/>
          <w:sz w:val="24"/>
          <w:szCs w:val="24"/>
        </w:rPr>
        <w:t>Microsoft</w:t>
      </w:r>
      <w:r>
        <w:rPr>
          <w:rFonts w:ascii="Tahoma" w:hAnsi="Tahoma" w:cs="Tahoma"/>
          <w:color w:val="000000" w:themeColor="text1"/>
          <w:sz w:val="24"/>
          <w:szCs w:val="24"/>
        </w:rPr>
        <w:t xml:space="preserve">. Software ini dapat digunakan disemua sistem operasi artinya tersedia untuk versi </w:t>
      </w:r>
      <w:proofErr w:type="gramStart"/>
      <w:r>
        <w:rPr>
          <w:rFonts w:ascii="Tahoma" w:hAnsi="Tahoma" w:cs="Tahoma"/>
          <w:color w:val="000000" w:themeColor="text1"/>
          <w:sz w:val="24"/>
          <w:szCs w:val="24"/>
        </w:rPr>
        <w:t>linux,mac</w:t>
      </w:r>
      <w:proofErr w:type="gramEnd"/>
      <w:r>
        <w:rPr>
          <w:rFonts w:ascii="Tahoma" w:hAnsi="Tahoma" w:cs="Tahoma"/>
          <w:color w:val="000000" w:themeColor="text1"/>
          <w:sz w:val="24"/>
          <w:szCs w:val="24"/>
        </w:rPr>
        <w:t xml:space="preserve">,windows. Text editor ini mendukung semua Bahasa pemrograman mulai dari </w:t>
      </w:r>
      <w:r>
        <w:rPr>
          <w:rFonts w:ascii="Tahoma" w:hAnsi="Tahoma" w:cs="Tahoma"/>
          <w:i/>
          <w:color w:val="000000" w:themeColor="text1"/>
          <w:sz w:val="24"/>
          <w:szCs w:val="24"/>
        </w:rPr>
        <w:t>JavaScript</w:t>
      </w:r>
      <w:r>
        <w:rPr>
          <w:rFonts w:ascii="Tahoma" w:hAnsi="Tahoma" w:cs="Tahoma"/>
          <w:color w:val="000000" w:themeColor="text1"/>
          <w:sz w:val="24"/>
          <w:szCs w:val="24"/>
        </w:rPr>
        <w:t>,</w:t>
      </w:r>
      <w:r>
        <w:rPr>
          <w:rFonts w:ascii="Tahoma" w:hAnsi="Tahoma" w:cs="Tahoma"/>
          <w:i/>
          <w:color w:val="000000" w:themeColor="text1"/>
          <w:sz w:val="24"/>
          <w:szCs w:val="24"/>
        </w:rPr>
        <w:t>TypeScript</w:t>
      </w:r>
      <w:r>
        <w:rPr>
          <w:rFonts w:ascii="Tahoma" w:hAnsi="Tahoma" w:cs="Tahoma"/>
          <w:color w:val="000000" w:themeColor="text1"/>
          <w:sz w:val="24"/>
          <w:szCs w:val="24"/>
        </w:rPr>
        <w:t xml:space="preserve">, dan </w:t>
      </w:r>
      <w:r>
        <w:rPr>
          <w:rFonts w:ascii="Tahoma" w:hAnsi="Tahoma" w:cs="Tahoma"/>
          <w:i/>
          <w:color w:val="000000" w:themeColor="text1"/>
          <w:sz w:val="24"/>
          <w:szCs w:val="24"/>
        </w:rPr>
        <w:t>Node.Js</w:t>
      </w:r>
      <w:r>
        <w:rPr>
          <w:rFonts w:ascii="Tahoma" w:hAnsi="Tahoma" w:cs="Tahoma"/>
          <w:color w:val="000000" w:themeColor="text1"/>
          <w:sz w:val="24"/>
          <w:szCs w:val="24"/>
        </w:rPr>
        <w:t xml:space="preserve">, </w:t>
      </w:r>
      <w:r>
        <w:rPr>
          <w:rFonts w:ascii="Tahoma" w:hAnsi="Tahoma" w:cs="Tahoma"/>
          <w:color w:val="000000" w:themeColor="text1"/>
          <w:sz w:val="24"/>
          <w:szCs w:val="24"/>
        </w:rPr>
        <w:lastRenderedPageBreak/>
        <w:t>serta Bahasa pemrograman lainnya yang dibantu dengan plugin</w:t>
      </w:r>
      <w:r w:rsidR="00541A3F">
        <w:rPr>
          <w:rFonts w:ascii="Tahoma" w:hAnsi="Tahoma" w:cs="Tahoma"/>
          <w:color w:val="000000" w:themeColor="text1"/>
          <w:sz w:val="24"/>
          <w:szCs w:val="24"/>
        </w:rPr>
        <w:t xml:space="preserve"> </w:t>
      </w:r>
      <w:r w:rsidR="00541A3F">
        <w:rPr>
          <w:rFonts w:ascii="Tahoma" w:hAnsi="Tahoma" w:cs="Tahoma"/>
          <w:color w:val="000000" w:themeColor="text1"/>
          <w:sz w:val="24"/>
          <w:szCs w:val="24"/>
        </w:rPr>
        <w:fldChar w:fldCharType="begin" w:fldLock="1"/>
      </w:r>
      <w:r w:rsidR="00097F1C">
        <w:rPr>
          <w:rFonts w:ascii="Tahoma" w:hAnsi="Tahoma" w:cs="Tahoma"/>
          <w:color w:val="000000" w:themeColor="text1"/>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Gligorijevic","given":"N.","non-dropping-particle":"","parse-names":false,"suffix":""},{"dropping-particle":"","family":"Robajac","given":"D.","non-dropping-particle":"","parse-names":false,"suffix":""},{"dropping-particle":"","family":"Nedic","given":"O.","non-dropping-particle":"","parse-names":false,"suffix":""}],"container-title":"Биохимия","id":"ITEM-1","issue":"10","issued":{"date-parts":[["2019"]]},"page":"1511-1518","title":"PERANCANGAN SISTEM INFORMASI PENJUALAN PERUMAHAN MENGUNAKAN METODE SDLC PADA PT. MANDIRI LAND PROSPEROUS BERBASIS MOBILE A.","type":"article-journal","volume":"84"},"uris":["http://www.mendeley.com/documents/?uuid=e9848374-ce91-4f4b-b57e-fc11c749a214"]}],"mendeley":{"formattedCitation":"(Gligorijevic et al., 2019)","plainTextFormattedCitation":"(Gligorijevic et al., 2019)","previouslyFormattedCitation":"(Gligorijevic et al., 2019)"},"properties":{"noteIndex":0},"schema":"https://github.com/citation-style-language/schema/raw/master/csl-citation.json"}</w:instrText>
      </w:r>
      <w:r w:rsidR="00541A3F">
        <w:rPr>
          <w:rFonts w:ascii="Tahoma" w:hAnsi="Tahoma" w:cs="Tahoma"/>
          <w:color w:val="000000" w:themeColor="text1"/>
          <w:sz w:val="24"/>
          <w:szCs w:val="24"/>
        </w:rPr>
        <w:fldChar w:fldCharType="separate"/>
      </w:r>
      <w:r w:rsidR="00541A3F" w:rsidRPr="00541A3F">
        <w:rPr>
          <w:rFonts w:ascii="Tahoma" w:hAnsi="Tahoma" w:cs="Tahoma"/>
          <w:noProof/>
          <w:color w:val="000000" w:themeColor="text1"/>
          <w:sz w:val="24"/>
          <w:szCs w:val="24"/>
        </w:rPr>
        <w:t>(Gligorijevic et al., 2019)</w:t>
      </w:r>
      <w:r w:rsidR="00541A3F">
        <w:rPr>
          <w:rFonts w:ascii="Tahoma" w:hAnsi="Tahoma" w:cs="Tahoma"/>
          <w:color w:val="000000" w:themeColor="text1"/>
          <w:sz w:val="24"/>
          <w:szCs w:val="24"/>
        </w:rPr>
        <w:fldChar w:fldCharType="end"/>
      </w:r>
      <w:r>
        <w:rPr>
          <w:rFonts w:ascii="Tahoma" w:hAnsi="Tahoma" w:cs="Tahoma"/>
          <w:color w:val="000000" w:themeColor="text1"/>
          <w:sz w:val="24"/>
          <w:szCs w:val="24"/>
        </w:rPr>
        <w:t>.</w:t>
      </w:r>
    </w:p>
    <w:p w14:paraId="661FB4A8" w14:textId="29DCC345" w:rsidR="00182054" w:rsidRDefault="00182054" w:rsidP="006402F8">
      <w:pPr>
        <w:pStyle w:val="ListParagraph"/>
        <w:ind w:left="1440" w:firstLine="720"/>
        <w:jc w:val="both"/>
        <w:rPr>
          <w:rFonts w:ascii="Tahoma" w:hAnsi="Tahoma" w:cs="Tahoma"/>
          <w:color w:val="000000" w:themeColor="text1"/>
          <w:sz w:val="24"/>
          <w:szCs w:val="24"/>
        </w:rPr>
      </w:pPr>
      <w:r>
        <w:rPr>
          <w:rFonts w:ascii="Tahoma" w:hAnsi="Tahoma" w:cs="Tahoma"/>
          <w:color w:val="000000" w:themeColor="text1"/>
          <w:sz w:val="24"/>
          <w:szCs w:val="24"/>
        </w:rPr>
        <w:t>Banyak Fitur fitur yang disediakan oleh VS Code dan ada juga fitur extensi yang dapat menambah kemampuan text editor. Fitur fitur tersebut akan terus bertambah seiring perkembangan versi dari VS Codenya. Pembaruan VS Code rutin dilakukan tiap bulannya, inilah yang membedakan VS Code dengan text editor yang lain</w:t>
      </w:r>
      <w:r w:rsidR="00541A3F">
        <w:rPr>
          <w:rFonts w:ascii="Tahoma" w:hAnsi="Tahoma" w:cs="Tahoma"/>
          <w:color w:val="000000" w:themeColor="text1"/>
          <w:sz w:val="24"/>
          <w:szCs w:val="24"/>
        </w:rPr>
        <w:t xml:space="preserve"> </w:t>
      </w:r>
      <w:r w:rsidR="00541A3F">
        <w:rPr>
          <w:rFonts w:ascii="Tahoma" w:hAnsi="Tahoma" w:cs="Tahoma"/>
          <w:color w:val="000000" w:themeColor="text1"/>
          <w:sz w:val="24"/>
          <w:szCs w:val="24"/>
        </w:rPr>
        <w:fldChar w:fldCharType="begin" w:fldLock="1"/>
      </w:r>
      <w:r w:rsidR="00097F1C">
        <w:rPr>
          <w:rFonts w:ascii="Tahoma" w:hAnsi="Tahoma" w:cs="Tahoma"/>
          <w:color w:val="000000" w:themeColor="text1"/>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Gligorijevic","given":"N.","non-dropping-particle":"","parse-names":false,"suffix":""},{"dropping-particle":"","family":"Robajac","given":"D.","non-dropping-particle":"","parse-names":false,"suffix":""},{"dropping-particle":"","family":"Nedic","given":"O.","non-dropping-particle":"","parse-names":false,"suffix":""}],"container-title":"Биохимия","id":"ITEM-1","issue":"10","issued":{"date-parts":[["2019"]]},"page":"1511-1518","title":"PERANCANGAN SISTEM INFORMASI PENJUALAN PERUMAHAN MENGUNAKAN METODE SDLC PADA PT. MANDIRI LAND PROSPEROUS BERBASIS MOBILE A.","type":"article-journal","volume":"84"},"uris":["http://www.mendeley.com/documents/?uuid=e9848374-ce91-4f4b-b57e-fc11c749a214"]}],"mendeley":{"formattedCitation":"(Gligorijevic et al., 2019)","plainTextFormattedCitation":"(Gligorijevic et al., 2019)","previouslyFormattedCitation":"(Gligorijevic et al., 2019)"},"properties":{"noteIndex":0},"schema":"https://github.com/citation-style-language/schema/raw/master/csl-citation.json"}</w:instrText>
      </w:r>
      <w:r w:rsidR="00541A3F">
        <w:rPr>
          <w:rFonts w:ascii="Tahoma" w:hAnsi="Tahoma" w:cs="Tahoma"/>
          <w:color w:val="000000" w:themeColor="text1"/>
          <w:sz w:val="24"/>
          <w:szCs w:val="24"/>
        </w:rPr>
        <w:fldChar w:fldCharType="separate"/>
      </w:r>
      <w:r w:rsidR="00541A3F" w:rsidRPr="00541A3F">
        <w:rPr>
          <w:rFonts w:ascii="Tahoma" w:hAnsi="Tahoma" w:cs="Tahoma"/>
          <w:noProof/>
          <w:color w:val="000000" w:themeColor="text1"/>
          <w:sz w:val="24"/>
          <w:szCs w:val="24"/>
        </w:rPr>
        <w:t>(Gligorijevic et al., 2019)</w:t>
      </w:r>
      <w:r w:rsidR="00541A3F">
        <w:rPr>
          <w:rFonts w:ascii="Tahoma" w:hAnsi="Tahoma" w:cs="Tahoma"/>
          <w:color w:val="000000" w:themeColor="text1"/>
          <w:sz w:val="24"/>
          <w:szCs w:val="24"/>
        </w:rPr>
        <w:fldChar w:fldCharType="end"/>
      </w:r>
      <w:r>
        <w:rPr>
          <w:rFonts w:ascii="Tahoma" w:hAnsi="Tahoma" w:cs="Tahoma"/>
          <w:color w:val="000000" w:themeColor="text1"/>
          <w:sz w:val="24"/>
          <w:szCs w:val="24"/>
        </w:rPr>
        <w:t>.</w:t>
      </w:r>
    </w:p>
    <w:p w14:paraId="438056BA" w14:textId="4CEAB030" w:rsidR="00541A3F" w:rsidRPr="00680CCA" w:rsidRDefault="002138C3" w:rsidP="00680CCA">
      <w:pPr>
        <w:pStyle w:val="ListParagraph"/>
        <w:ind w:left="1418"/>
        <w:jc w:val="both"/>
        <w:rPr>
          <w:rFonts w:ascii="Tahoma" w:hAnsi="Tahoma" w:cs="Tahoma"/>
          <w:color w:val="000000" w:themeColor="text1"/>
          <w:sz w:val="24"/>
          <w:szCs w:val="24"/>
        </w:rPr>
      </w:pPr>
      <w:r>
        <w:rPr>
          <w:rFonts w:ascii="Tahoma" w:hAnsi="Tahoma" w:cs="Tahoma"/>
          <w:color w:val="000000" w:themeColor="text1"/>
          <w:sz w:val="24"/>
          <w:szCs w:val="24"/>
        </w:rPr>
        <w:tab/>
      </w:r>
      <w:r>
        <w:rPr>
          <w:rFonts w:ascii="Tahoma" w:hAnsi="Tahoma" w:cs="Tahoma"/>
          <w:color w:val="000000" w:themeColor="text1"/>
          <w:sz w:val="24"/>
          <w:szCs w:val="24"/>
        </w:rPr>
        <w:tab/>
        <w:t>Text Editor VS Code juga bersifat open source</w:t>
      </w:r>
      <w:r w:rsidR="00182054">
        <w:rPr>
          <w:rFonts w:ascii="Tahoma" w:hAnsi="Tahoma" w:cs="Tahoma"/>
          <w:color w:val="000000" w:themeColor="text1"/>
          <w:sz w:val="24"/>
          <w:szCs w:val="24"/>
        </w:rPr>
        <w:t>, artinya kode sumbernya dapat dilihat dan dapat berkontribusi untuk pengembangannya. Kode sumber dari VS Code dapat dilihat di link Github</w:t>
      </w:r>
      <w:r w:rsidR="00541A3F">
        <w:rPr>
          <w:rFonts w:ascii="Tahoma" w:hAnsi="Tahoma" w:cs="Tahoma"/>
          <w:color w:val="000000" w:themeColor="text1"/>
          <w:sz w:val="24"/>
          <w:szCs w:val="24"/>
        </w:rPr>
        <w:t xml:space="preserve"> </w:t>
      </w:r>
      <w:r w:rsidR="00541A3F">
        <w:rPr>
          <w:rFonts w:ascii="Tahoma" w:hAnsi="Tahoma" w:cs="Tahoma"/>
          <w:color w:val="000000" w:themeColor="text1"/>
          <w:sz w:val="24"/>
          <w:szCs w:val="24"/>
        </w:rPr>
        <w:fldChar w:fldCharType="begin" w:fldLock="1"/>
      </w:r>
      <w:r w:rsidR="00541A3F">
        <w:rPr>
          <w:rFonts w:ascii="Tahoma" w:hAnsi="Tahoma" w:cs="Tahoma"/>
          <w:color w:val="000000" w:themeColor="text1"/>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Gligorijevic","given":"N.","non-dropping-particle":"","parse-names":false,"suffix":""},{"dropping-particle":"","family":"Robajac","given":"D.","non-dropping-particle":"","parse-names":false,"suffix":""},{"dropping-particle":"","family":"Nedic","given":"O.","non-dropping-particle":"","parse-names":false,"suffix":""}],"container-title":"Биохимия","id":"ITEM-1","issue":"10","issued":{"date-parts":[["2019"]]},"page":"1511-1518","title":"PERANCANGAN SISTEM INFORMASI PENJUALAN PERUMAHAN MENGUNAKAN METODE SDLC PADA PT. MANDIRI LAND PROSPEROUS BERBASIS MOBILE A.","type":"article-journal","volume":"84"},"uris":["http://www.mendeley.com/documents/?uuid=e9848374-ce91-4f4b-b57e-fc11c749a214"]}],"mendeley":{"formattedCitation":"(Gligorijevic et al., 2019)","plainTextFormattedCitation":"(Gligorijevic et al., 2019)","previouslyFormattedCitation":"(Gligorijevic et al., 2019)"},"properties":{"noteIndex":0},"schema":"https://github.com/citation-style-language/schema/raw/master/csl-citation.json"}</w:instrText>
      </w:r>
      <w:r w:rsidR="00541A3F">
        <w:rPr>
          <w:rFonts w:ascii="Tahoma" w:hAnsi="Tahoma" w:cs="Tahoma"/>
          <w:color w:val="000000" w:themeColor="text1"/>
          <w:sz w:val="24"/>
          <w:szCs w:val="24"/>
        </w:rPr>
        <w:fldChar w:fldCharType="separate"/>
      </w:r>
      <w:r w:rsidR="00541A3F" w:rsidRPr="00541A3F">
        <w:rPr>
          <w:rFonts w:ascii="Tahoma" w:hAnsi="Tahoma" w:cs="Tahoma"/>
          <w:noProof/>
          <w:color w:val="000000" w:themeColor="text1"/>
          <w:sz w:val="24"/>
          <w:szCs w:val="24"/>
        </w:rPr>
        <w:t>(Gligorijevic et al., 2019)</w:t>
      </w:r>
      <w:r w:rsidR="00541A3F">
        <w:rPr>
          <w:rFonts w:ascii="Tahoma" w:hAnsi="Tahoma" w:cs="Tahoma"/>
          <w:color w:val="000000" w:themeColor="text1"/>
          <w:sz w:val="24"/>
          <w:szCs w:val="24"/>
        </w:rPr>
        <w:fldChar w:fldCharType="end"/>
      </w:r>
      <w:r w:rsidR="00182054">
        <w:rPr>
          <w:rFonts w:ascii="Tahoma" w:hAnsi="Tahoma" w:cs="Tahoma"/>
          <w:color w:val="000000" w:themeColor="text1"/>
          <w:sz w:val="24"/>
          <w:szCs w:val="24"/>
        </w:rPr>
        <w:t>.</w:t>
      </w:r>
    </w:p>
    <w:p w14:paraId="5B3BFAC9" w14:textId="226C28C8" w:rsidR="00366212" w:rsidRDefault="00366212" w:rsidP="006402F8">
      <w:pPr>
        <w:pStyle w:val="ListParagraph"/>
        <w:numPr>
          <w:ilvl w:val="2"/>
          <w:numId w:val="19"/>
        </w:numPr>
        <w:ind w:left="1418"/>
        <w:jc w:val="both"/>
        <w:rPr>
          <w:rFonts w:ascii="Tahoma" w:hAnsi="Tahoma" w:cs="Tahoma"/>
          <w:color w:val="000000" w:themeColor="text1"/>
          <w:sz w:val="24"/>
          <w:szCs w:val="24"/>
        </w:rPr>
      </w:pPr>
      <w:r>
        <w:rPr>
          <w:rFonts w:ascii="Tahoma" w:hAnsi="Tahoma" w:cs="Tahoma"/>
          <w:color w:val="000000" w:themeColor="text1"/>
          <w:sz w:val="24"/>
          <w:szCs w:val="24"/>
        </w:rPr>
        <w:t xml:space="preserve">Xampp </w:t>
      </w:r>
    </w:p>
    <w:p w14:paraId="2A65412C" w14:textId="6DB79118" w:rsidR="00F87274" w:rsidRDefault="00F87274" w:rsidP="006402F8">
      <w:pPr>
        <w:pStyle w:val="ListParagraph"/>
        <w:ind w:left="1440" w:firstLine="720"/>
        <w:jc w:val="both"/>
        <w:rPr>
          <w:rFonts w:ascii="Tahoma" w:hAnsi="Tahoma" w:cs="Tahoma"/>
          <w:color w:val="000000" w:themeColor="text1"/>
          <w:sz w:val="24"/>
          <w:szCs w:val="24"/>
        </w:rPr>
      </w:pPr>
      <w:r>
        <w:rPr>
          <w:rFonts w:ascii="Tahoma" w:hAnsi="Tahoma" w:cs="Tahoma"/>
          <w:color w:val="000000" w:themeColor="text1"/>
          <w:sz w:val="24"/>
          <w:szCs w:val="24"/>
        </w:rPr>
        <w:t>Xampp adalah aplikasi software untuk web server yang bersifat instan. Software ini dapat digunakan disemua sistem operasi baik di linux maupun windows. Xampp berfungsi untuk server yang berdiri sendiri (</w:t>
      </w:r>
      <w:r>
        <w:rPr>
          <w:rFonts w:ascii="Tahoma" w:hAnsi="Tahoma" w:cs="Tahoma"/>
          <w:i/>
          <w:color w:val="000000" w:themeColor="text1"/>
          <w:sz w:val="24"/>
          <w:szCs w:val="24"/>
        </w:rPr>
        <w:t>localhost)</w:t>
      </w:r>
      <w:r w:rsidR="00DE0652">
        <w:rPr>
          <w:rFonts w:ascii="Tahoma" w:hAnsi="Tahoma" w:cs="Tahoma"/>
          <w:color w:val="000000" w:themeColor="text1"/>
          <w:sz w:val="24"/>
          <w:szCs w:val="24"/>
        </w:rPr>
        <w:t>, yang terdiri atas program apache HTTP Server, MySQL database dan penterjemah Bahasa yang ditulis dengan Bahasa pmrograman PHP dan perl.</w:t>
      </w:r>
    </w:p>
    <w:p w14:paraId="364633DD" w14:textId="77777777" w:rsidR="006402F8" w:rsidRPr="00F87274" w:rsidRDefault="006402F8" w:rsidP="00F87274">
      <w:pPr>
        <w:pStyle w:val="ListParagraph"/>
        <w:ind w:left="1418"/>
        <w:rPr>
          <w:rFonts w:ascii="Tahoma" w:hAnsi="Tahoma" w:cs="Tahoma"/>
          <w:color w:val="000000" w:themeColor="text1"/>
          <w:sz w:val="24"/>
          <w:szCs w:val="24"/>
        </w:rPr>
      </w:pPr>
    </w:p>
    <w:p w14:paraId="217A6011" w14:textId="70C4480A" w:rsidR="00453716" w:rsidRDefault="00453716" w:rsidP="009E76AD">
      <w:pPr>
        <w:pStyle w:val="ListParagraph"/>
        <w:numPr>
          <w:ilvl w:val="1"/>
          <w:numId w:val="19"/>
        </w:numPr>
        <w:rPr>
          <w:rFonts w:ascii="Tahoma" w:hAnsi="Tahoma" w:cs="Tahoma"/>
          <w:color w:val="000000" w:themeColor="text1"/>
          <w:sz w:val="24"/>
          <w:szCs w:val="24"/>
        </w:rPr>
      </w:pPr>
      <w:r>
        <w:rPr>
          <w:rFonts w:ascii="Tahoma" w:hAnsi="Tahoma" w:cs="Tahoma"/>
          <w:color w:val="000000" w:themeColor="text1"/>
          <w:sz w:val="24"/>
          <w:szCs w:val="24"/>
        </w:rPr>
        <w:t>Database</w:t>
      </w:r>
    </w:p>
    <w:p w14:paraId="350C9FBE" w14:textId="619D9D96" w:rsidR="00097F1C" w:rsidRDefault="00097F1C" w:rsidP="00097F1C">
      <w:pPr>
        <w:pStyle w:val="ListParagraph"/>
        <w:ind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Database pengertian umumnya adalah sebuah tempat penyimpinan data dan sebagai pengganti sistem konversional yang masih berupa dokumen file. Database juga dapat diartikan sebagai kumpulan data yang dihubungkan secara bersamaan dan gambaran data yang dirancangan untuk memenuhi kebutuhan informasi suatu organisasi </w:t>
      </w:r>
      <w:r>
        <w:rPr>
          <w:rFonts w:ascii="Tahoma" w:hAnsi="Tahoma" w:cs="Tahoma"/>
          <w:color w:val="000000" w:themeColor="text1"/>
          <w:sz w:val="24"/>
          <w:szCs w:val="24"/>
        </w:rPr>
        <w:fldChar w:fldCharType="begin" w:fldLock="1"/>
      </w:r>
      <w:r w:rsidR="00A12A9F">
        <w:rPr>
          <w:rFonts w:ascii="Tahoma" w:hAnsi="Tahoma" w:cs="Tahoma"/>
          <w:color w:val="000000" w:themeColor="text1"/>
          <w:sz w:val="24"/>
          <w:szCs w:val="24"/>
        </w:rPr>
        <w:instrText>ADDIN CSL_CITATION {"citationItems":[{"id":"ITEM-1","itemData":{"DOI":"10.29407/intensif.v1i1.562","ISSN":"2580-409X","abstract":"Information system is a system related to the existence of programming and database. A good information system is dynamic. Dynamic information systems can not be separated with the existence of databases as data storage. In general, the database is used passively so that its function is only for data storage, but the database also can be as a control system information. Some opensource databases already support for system control or that can be called active database system such as MySQL, MariaDB and PosgreSQL. Active database system provides database function to get reactive behavior and control system information at database level. Business processes that are typically performed by programming languages ​​as a rule incorporated in the application can be entered directly into the database. This research is done for the design of an active database system against market price services. This active database system approach is designed to get an applicative and responsive service system to collaborate with the control system on the modem.","author":[{"dropping-particle":"","family":"Sucipto","given":"Sucipto","non-dropping-particle":"","parse-names":false,"suffix":""}],"container-title":"Intensif","id":"ITEM-1","issue":"1","issued":{"date-parts":[["2017"]]},"page":"35","title":"Perancangan Active Database System pada Sistem Informasi Pelayanan Harga Pasar","type":"article-journal","volume":"1"},"uris":["http://www.mendeley.com/documents/?uuid=5f0998d1-c298-4cc8-87f4-99b024c9d91b"]}],"mendeley":{"formattedCitation":"(Sucipto, 2017)","plainTextFormattedCitation":"(Sucipto, 2017)","previouslyFormattedCitation":"(Sucipto, 2017)"},"properties":{"noteIndex":0},"schema":"https://github.com/citation-style-language/schema/raw/master/csl-citation.json"}</w:instrText>
      </w:r>
      <w:r>
        <w:rPr>
          <w:rFonts w:ascii="Tahoma" w:hAnsi="Tahoma" w:cs="Tahoma"/>
          <w:color w:val="000000" w:themeColor="text1"/>
          <w:sz w:val="24"/>
          <w:szCs w:val="24"/>
        </w:rPr>
        <w:fldChar w:fldCharType="separate"/>
      </w:r>
      <w:r w:rsidRPr="00097F1C">
        <w:rPr>
          <w:rFonts w:ascii="Tahoma" w:hAnsi="Tahoma" w:cs="Tahoma"/>
          <w:noProof/>
          <w:color w:val="000000" w:themeColor="text1"/>
          <w:sz w:val="24"/>
          <w:szCs w:val="24"/>
        </w:rPr>
        <w:t>(Sucipto, 2017)</w:t>
      </w:r>
      <w:r>
        <w:rPr>
          <w:rFonts w:ascii="Tahoma" w:hAnsi="Tahoma" w:cs="Tahoma"/>
          <w:color w:val="000000" w:themeColor="text1"/>
          <w:sz w:val="24"/>
          <w:szCs w:val="24"/>
        </w:rPr>
        <w:fldChar w:fldCharType="end"/>
      </w:r>
      <w:r>
        <w:rPr>
          <w:rFonts w:ascii="Tahoma" w:hAnsi="Tahoma" w:cs="Tahoma"/>
          <w:color w:val="000000" w:themeColor="text1"/>
          <w:sz w:val="24"/>
          <w:szCs w:val="24"/>
        </w:rPr>
        <w:t>.</w:t>
      </w:r>
    </w:p>
    <w:p w14:paraId="4BAF0350" w14:textId="1F56087F" w:rsidR="00466812" w:rsidRDefault="00A12A9F" w:rsidP="00097F1C">
      <w:pPr>
        <w:pStyle w:val="ListParagraph"/>
        <w:ind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 Menurut </w:t>
      </w:r>
      <w:r>
        <w:rPr>
          <w:rFonts w:ascii="Tahoma" w:hAnsi="Tahoma" w:cs="Tahoma"/>
          <w:color w:val="000000" w:themeColor="text1"/>
          <w:sz w:val="24"/>
          <w:szCs w:val="24"/>
        </w:rPr>
        <w:fldChar w:fldCharType="begin" w:fldLock="1"/>
      </w:r>
      <w:r w:rsidR="00040755">
        <w:rPr>
          <w:rFonts w:ascii="Tahoma" w:hAnsi="Tahoma" w:cs="Tahoma"/>
          <w:color w:val="000000" w:themeColor="text1"/>
          <w:sz w:val="24"/>
          <w:szCs w:val="24"/>
        </w:rPr>
        <w:instrText>ADDIN CSL_CITATION {"citationItems":[{"id":"ITEM-1","itemData":{"DOI":"10.29407/intensif.v1i1.562","ISSN":"2580-409X","abstract":"Information system is a system related to the existence of programming and database. A good information system is dynamic. Dynamic information systems can not be separated with the existence of databases as data storage. In general, the database is used passively so that its function is only for data storage, but the database also can be as a control system information. Some opensource databases already support for system control or that can be called active database system such as MySQL, MariaDB and PosgreSQL. Active database system provides database function to get reactive behavior and control system information at database level. Business processes that are typically performed by programming languages ​​as a rule incorporated in the application can be entered directly into the database. This research is done for the design of an active database system against market price services. This active database system approach is designed to get an applicative and responsive service system to collaborate with the control system on the modem.","author":[{"dropping-particle":"","family":"Sucipto","given":"Sucipto","non-dropping-particle":"","parse-names":false,"suffix":""}],"container-title":"Intensif","id":"ITEM-1","issue":"1","issued":{"date-parts":[["2017"]]},"page":"35","title":"Perancangan Active Database System pada Sistem Informasi Pelayanan Harga Pasar","type":"article-journal","volume":"1"},"uris":["http://www.mendeley.com/documents/?uuid=5f0998d1-c298-4cc8-87f4-99b024c9d91b"]}],"mendeley":{"formattedCitation":"(Sucipto, 2017)","plainTextFormattedCitation":"(Sucipto, 2017)","previouslyFormattedCitation":"(Sucipto, 2017)"},"properties":{"noteIndex":0},"schema":"https://github.com/citation-style-language/schema/raw/master/csl-citation.json"}</w:instrText>
      </w:r>
      <w:r>
        <w:rPr>
          <w:rFonts w:ascii="Tahoma" w:hAnsi="Tahoma" w:cs="Tahoma"/>
          <w:color w:val="000000" w:themeColor="text1"/>
          <w:sz w:val="24"/>
          <w:szCs w:val="24"/>
        </w:rPr>
        <w:fldChar w:fldCharType="separate"/>
      </w:r>
      <w:r w:rsidRPr="00A12A9F">
        <w:rPr>
          <w:rFonts w:ascii="Tahoma" w:hAnsi="Tahoma" w:cs="Tahoma"/>
          <w:noProof/>
          <w:color w:val="000000" w:themeColor="text1"/>
          <w:sz w:val="24"/>
          <w:szCs w:val="24"/>
        </w:rPr>
        <w:t>(Sucipto, 2017)</w:t>
      </w:r>
      <w:r>
        <w:rPr>
          <w:rFonts w:ascii="Tahoma" w:hAnsi="Tahoma" w:cs="Tahoma"/>
          <w:color w:val="000000" w:themeColor="text1"/>
          <w:sz w:val="24"/>
          <w:szCs w:val="24"/>
        </w:rPr>
        <w:fldChar w:fldCharType="end"/>
      </w:r>
      <w:r>
        <w:rPr>
          <w:rFonts w:ascii="Tahoma" w:hAnsi="Tahoma" w:cs="Tahoma"/>
          <w:color w:val="000000" w:themeColor="text1"/>
          <w:sz w:val="24"/>
          <w:szCs w:val="24"/>
        </w:rPr>
        <w:t xml:space="preserve"> </w:t>
      </w:r>
      <w:r w:rsidR="00466812">
        <w:rPr>
          <w:rFonts w:ascii="Tahoma" w:hAnsi="Tahoma" w:cs="Tahoma"/>
          <w:color w:val="000000" w:themeColor="text1"/>
          <w:sz w:val="24"/>
          <w:szCs w:val="24"/>
        </w:rPr>
        <w:t>Perancangan database dibuat dalam 3 fase, yaitu:</w:t>
      </w:r>
    </w:p>
    <w:p w14:paraId="2B150097" w14:textId="7D3BB4DD" w:rsidR="00466812" w:rsidRDefault="00466812" w:rsidP="00466812">
      <w:pPr>
        <w:pStyle w:val="ListParagraph"/>
        <w:numPr>
          <w:ilvl w:val="0"/>
          <w:numId w:val="25"/>
        </w:numPr>
        <w:jc w:val="both"/>
        <w:rPr>
          <w:rFonts w:ascii="Tahoma" w:hAnsi="Tahoma" w:cs="Tahoma"/>
          <w:color w:val="000000" w:themeColor="text1"/>
          <w:sz w:val="24"/>
          <w:szCs w:val="24"/>
        </w:rPr>
      </w:pPr>
      <w:r>
        <w:rPr>
          <w:rFonts w:ascii="Tahoma" w:hAnsi="Tahoma" w:cs="Tahoma"/>
          <w:color w:val="000000" w:themeColor="text1"/>
          <w:sz w:val="24"/>
          <w:szCs w:val="24"/>
        </w:rPr>
        <w:t>Perancangan database konseptual, yaitu proses membangun model database dari data yang digunakan dan tidak bergantung pada pertimbangan fisik.</w:t>
      </w:r>
    </w:p>
    <w:p w14:paraId="32B4F160" w14:textId="5F1A8FCF" w:rsidR="00466812" w:rsidRDefault="00466812" w:rsidP="00A12A9F">
      <w:pPr>
        <w:pStyle w:val="ListParagraph"/>
        <w:numPr>
          <w:ilvl w:val="0"/>
          <w:numId w:val="25"/>
        </w:numPr>
        <w:jc w:val="both"/>
        <w:rPr>
          <w:rFonts w:ascii="Tahoma" w:hAnsi="Tahoma" w:cs="Tahoma"/>
          <w:color w:val="000000" w:themeColor="text1"/>
          <w:sz w:val="24"/>
          <w:szCs w:val="24"/>
        </w:rPr>
      </w:pPr>
      <w:r>
        <w:rPr>
          <w:rFonts w:ascii="Tahoma" w:hAnsi="Tahoma" w:cs="Tahoma"/>
          <w:color w:val="000000" w:themeColor="text1"/>
          <w:sz w:val="24"/>
          <w:szCs w:val="24"/>
        </w:rPr>
        <w:t xml:space="preserve">Perancangan database logical, </w:t>
      </w:r>
      <w:proofErr w:type="gramStart"/>
      <w:r>
        <w:rPr>
          <w:rFonts w:ascii="Tahoma" w:hAnsi="Tahoma" w:cs="Tahoma"/>
          <w:color w:val="000000" w:themeColor="text1"/>
          <w:sz w:val="24"/>
          <w:szCs w:val="24"/>
        </w:rPr>
        <w:t>yaitu  proses</w:t>
      </w:r>
      <w:proofErr w:type="gramEnd"/>
      <w:r>
        <w:rPr>
          <w:rFonts w:ascii="Tahoma" w:hAnsi="Tahoma" w:cs="Tahoma"/>
          <w:color w:val="000000" w:themeColor="text1"/>
          <w:sz w:val="24"/>
          <w:szCs w:val="24"/>
        </w:rPr>
        <w:t xml:space="preserve"> pembangunan model database dari informasi yang digunakan berdasarkan model spesifikasi data dan terbebas dari DBMS(data management system).</w:t>
      </w:r>
      <w:r w:rsidRPr="00A12A9F">
        <w:rPr>
          <w:rFonts w:ascii="Tahoma" w:hAnsi="Tahoma" w:cs="Tahoma"/>
          <w:color w:val="000000" w:themeColor="text1"/>
          <w:sz w:val="24"/>
          <w:szCs w:val="24"/>
        </w:rPr>
        <w:t>Hasil akhinya berupa kamus data yang berisi attribute</w:t>
      </w:r>
      <w:r w:rsidR="00A12A9F" w:rsidRPr="00A12A9F">
        <w:rPr>
          <w:rFonts w:ascii="Tahoma" w:hAnsi="Tahoma" w:cs="Tahoma"/>
          <w:color w:val="000000" w:themeColor="text1"/>
          <w:sz w:val="24"/>
          <w:szCs w:val="24"/>
        </w:rPr>
        <w:t xml:space="preserve"> beserta keynya( primary key,alternate key dan foreign key), selain key hasil akhirnya berupa entity relational diagram(ERD)</w:t>
      </w:r>
    </w:p>
    <w:p w14:paraId="190BF435" w14:textId="73FCF879" w:rsidR="00A12A9F" w:rsidRPr="00A12A9F" w:rsidRDefault="00A12A9F" w:rsidP="00A12A9F">
      <w:pPr>
        <w:pStyle w:val="ListParagraph"/>
        <w:numPr>
          <w:ilvl w:val="0"/>
          <w:numId w:val="25"/>
        </w:numPr>
        <w:jc w:val="both"/>
        <w:rPr>
          <w:rFonts w:ascii="Tahoma" w:hAnsi="Tahoma" w:cs="Tahoma"/>
          <w:color w:val="000000" w:themeColor="text1"/>
          <w:sz w:val="24"/>
          <w:szCs w:val="24"/>
        </w:rPr>
      </w:pPr>
      <w:proofErr w:type="gramStart"/>
      <w:r>
        <w:rPr>
          <w:rFonts w:ascii="Tahoma" w:hAnsi="Tahoma" w:cs="Tahoma"/>
          <w:color w:val="000000" w:themeColor="text1"/>
          <w:sz w:val="24"/>
          <w:szCs w:val="24"/>
        </w:rPr>
        <w:lastRenderedPageBreak/>
        <w:t>Perancangan  database</w:t>
      </w:r>
      <w:proofErr w:type="gramEnd"/>
      <w:r>
        <w:rPr>
          <w:rFonts w:ascii="Tahoma" w:hAnsi="Tahoma" w:cs="Tahoma"/>
          <w:color w:val="000000" w:themeColor="text1"/>
          <w:sz w:val="24"/>
          <w:szCs w:val="24"/>
        </w:rPr>
        <w:t xml:space="preserve"> fisikal, yaitu proses pembuatan deskripsi dari implementasi database pada penyimpanan sekunder yang digunakan untuk  pencapaian akses yang efesien kedata dan setiap intergraty yang saling terhubung dan juga pengukuran keamaan </w:t>
      </w:r>
    </w:p>
    <w:p w14:paraId="19A54AE3" w14:textId="4D64E130" w:rsidR="00097F1C" w:rsidRDefault="00097F1C" w:rsidP="00097F1C">
      <w:pPr>
        <w:pStyle w:val="ListParagraph"/>
        <w:numPr>
          <w:ilvl w:val="2"/>
          <w:numId w:val="19"/>
        </w:numPr>
        <w:ind w:left="1701" w:hanging="992"/>
        <w:rPr>
          <w:rFonts w:ascii="Tahoma" w:hAnsi="Tahoma" w:cs="Tahoma"/>
          <w:color w:val="000000" w:themeColor="text1"/>
          <w:sz w:val="24"/>
          <w:szCs w:val="24"/>
        </w:rPr>
      </w:pPr>
      <w:r>
        <w:rPr>
          <w:rFonts w:ascii="Tahoma" w:hAnsi="Tahoma" w:cs="Tahoma"/>
          <w:color w:val="000000" w:themeColor="text1"/>
          <w:sz w:val="24"/>
          <w:szCs w:val="24"/>
        </w:rPr>
        <w:t>ERD</w:t>
      </w:r>
    </w:p>
    <w:p w14:paraId="321FD83D" w14:textId="6E5F4237" w:rsidR="00A12A9F" w:rsidRDefault="00A12A9F" w:rsidP="00040755">
      <w:pPr>
        <w:pStyle w:val="ListParagraph"/>
        <w:ind w:left="1701" w:firstLine="459"/>
        <w:jc w:val="both"/>
        <w:rPr>
          <w:rFonts w:ascii="Tahoma" w:hAnsi="Tahoma" w:cs="Tahoma"/>
          <w:color w:val="000000" w:themeColor="text1"/>
          <w:sz w:val="24"/>
          <w:szCs w:val="24"/>
        </w:rPr>
      </w:pPr>
      <w:r>
        <w:rPr>
          <w:rFonts w:ascii="Tahoma" w:hAnsi="Tahoma" w:cs="Tahoma"/>
          <w:i/>
          <w:color w:val="000000" w:themeColor="text1"/>
          <w:sz w:val="24"/>
          <w:szCs w:val="24"/>
        </w:rPr>
        <w:t xml:space="preserve">Entity Relationship Diagram </w:t>
      </w:r>
      <w:r>
        <w:rPr>
          <w:rFonts w:ascii="Tahoma" w:hAnsi="Tahoma" w:cs="Tahoma"/>
          <w:color w:val="000000" w:themeColor="text1"/>
          <w:sz w:val="24"/>
          <w:szCs w:val="24"/>
        </w:rPr>
        <w:t>(ERD) adalah sekumpulan cara atau alat untuk mendeskripsikan data atau object yang akan dibuat berdasarkan</w:t>
      </w:r>
      <w:r w:rsidR="00040755">
        <w:rPr>
          <w:rFonts w:ascii="Tahoma" w:hAnsi="Tahoma" w:cs="Tahoma"/>
          <w:color w:val="000000" w:themeColor="text1"/>
          <w:sz w:val="24"/>
          <w:szCs w:val="24"/>
        </w:rPr>
        <w:t xml:space="preserve"> data nyata atau real yang disebut entitas (</w:t>
      </w:r>
      <w:r w:rsidR="00040755">
        <w:rPr>
          <w:rFonts w:ascii="Tahoma" w:hAnsi="Tahoma" w:cs="Tahoma"/>
          <w:i/>
          <w:color w:val="000000" w:themeColor="text1"/>
          <w:sz w:val="24"/>
          <w:szCs w:val="24"/>
        </w:rPr>
        <w:t>entity)</w:t>
      </w:r>
      <w:r w:rsidR="00040755">
        <w:rPr>
          <w:rFonts w:ascii="Tahoma" w:hAnsi="Tahoma" w:cs="Tahoma"/>
          <w:color w:val="000000" w:themeColor="text1"/>
          <w:sz w:val="24"/>
          <w:szCs w:val="24"/>
        </w:rPr>
        <w:t xml:space="preserve"> serta hubungan (</w:t>
      </w:r>
      <w:r w:rsidR="00040755">
        <w:rPr>
          <w:rFonts w:ascii="Tahoma" w:hAnsi="Tahoma" w:cs="Tahoma"/>
          <w:i/>
          <w:color w:val="000000" w:themeColor="text1"/>
          <w:sz w:val="24"/>
          <w:szCs w:val="24"/>
        </w:rPr>
        <w:t>relationship</w:t>
      </w:r>
      <w:r w:rsidR="00040755">
        <w:rPr>
          <w:rFonts w:ascii="Tahoma" w:hAnsi="Tahoma" w:cs="Tahoma"/>
          <w:color w:val="000000" w:themeColor="text1"/>
          <w:sz w:val="24"/>
          <w:szCs w:val="24"/>
        </w:rPr>
        <w:t xml:space="preserve">) antar entitas menggunakan  notasi </w:t>
      </w:r>
      <w:r w:rsidR="00040755">
        <w:rPr>
          <w:rFonts w:ascii="Tahoma" w:hAnsi="Tahoma" w:cs="Tahoma"/>
          <w:color w:val="000000" w:themeColor="text1"/>
          <w:sz w:val="24"/>
          <w:szCs w:val="24"/>
        </w:rPr>
        <w:fldChar w:fldCharType="begin" w:fldLock="1"/>
      </w:r>
      <w:r w:rsidR="00040755">
        <w:rPr>
          <w:rFonts w:ascii="Tahoma" w:hAnsi="Tahoma" w:cs="Tahoma"/>
          <w:color w:val="000000" w:themeColor="text1"/>
          <w:sz w:val="24"/>
          <w:szCs w:val="24"/>
        </w:rPr>
        <w:instrText>ADDIN CSL_CITATION {"citationItems":[{"id":"ITEM-1","itemData":{"abstract":"Data is an important part in enterprise information system. So data can be used effectively, we have to analyse the data. There are many ways to analysing and modelling data, some of  them  are  by  using  Entity  Relationship  Diagram  (ERD)  and  conceptual  model  of  data warehouse  such  as  star  schema,  snowflake  schema,  dan  fact  constellations  schema.  This paper suggest a literature study about data analysis by using ERD and conceptual model of data warehouse and also a case study about mini market information system to support that explanation.  Design  of  ERD,  star  schema,  snowflake schema,  dan  fact  constellations schema  in  that  information  system  meant  to  manage  point  of  sale,  purchasing,  and  stock control. Design of ERD can be used to modelling transactional data. While data warehouse more used to support manager to make a decision in an enterprise.","author":[{"dropping-particle":"","family":"Edi","given":"Doro","non-dropping-particle":"","parse-names":false,"suffix":""},{"dropping-particle":"","family":"Betshani","given":"Stevalin","non-dropping-particle":"","parse-names":false,"suffix":""}],"container-title":"Jurnal Informatika","id":"ITEM-1","issue":"1","issued":{"date-parts":[["2009"]]},"page":"71-85","title":"Analisis Data dengan Menggunakan\nERD dan Model Konseptual Data Warehouse","type":"article-journal","volume":"5"},"uris":["http://www.mendeley.com/documents/?uuid=097903d8-025a-4f8f-a84f-a929b0a73be5"]}],"mendeley":{"formattedCitation":"(Edi &amp; Betshani, 2009)","plainTextFormattedCitation":"(Edi &amp; Betshani, 2009)","previouslyFormattedCitation":"(Edi &amp; Betshani, 2009)"},"properties":{"noteIndex":0},"schema":"https://github.com/citation-style-language/schema/raw/master/csl-citation.json"}</w:instrText>
      </w:r>
      <w:r w:rsidR="00040755">
        <w:rPr>
          <w:rFonts w:ascii="Tahoma" w:hAnsi="Tahoma" w:cs="Tahoma"/>
          <w:color w:val="000000" w:themeColor="text1"/>
          <w:sz w:val="24"/>
          <w:szCs w:val="24"/>
        </w:rPr>
        <w:fldChar w:fldCharType="separate"/>
      </w:r>
      <w:r w:rsidR="00040755" w:rsidRPr="00040755">
        <w:rPr>
          <w:rFonts w:ascii="Tahoma" w:hAnsi="Tahoma" w:cs="Tahoma"/>
          <w:noProof/>
          <w:color w:val="000000" w:themeColor="text1"/>
          <w:sz w:val="24"/>
          <w:szCs w:val="24"/>
        </w:rPr>
        <w:t>(Edi &amp; Betshani, 2009)</w:t>
      </w:r>
      <w:r w:rsidR="00040755">
        <w:rPr>
          <w:rFonts w:ascii="Tahoma" w:hAnsi="Tahoma" w:cs="Tahoma"/>
          <w:color w:val="000000" w:themeColor="text1"/>
          <w:sz w:val="24"/>
          <w:szCs w:val="24"/>
        </w:rPr>
        <w:fldChar w:fldCharType="end"/>
      </w:r>
      <w:r w:rsidR="00040755">
        <w:rPr>
          <w:rFonts w:ascii="Tahoma" w:hAnsi="Tahoma" w:cs="Tahoma"/>
          <w:color w:val="000000" w:themeColor="text1"/>
          <w:sz w:val="24"/>
          <w:szCs w:val="24"/>
        </w:rPr>
        <w:t>.</w:t>
      </w:r>
    </w:p>
    <w:p w14:paraId="54FCD0DC" w14:textId="7444088C" w:rsidR="00040755" w:rsidRDefault="00040755" w:rsidP="00040755">
      <w:pPr>
        <w:pStyle w:val="ListParagraph"/>
        <w:ind w:left="1701" w:firstLine="459"/>
        <w:jc w:val="both"/>
        <w:rPr>
          <w:rFonts w:ascii="Tahoma" w:hAnsi="Tahoma" w:cs="Tahoma"/>
          <w:color w:val="000000" w:themeColor="text1"/>
          <w:sz w:val="24"/>
          <w:szCs w:val="24"/>
        </w:rPr>
      </w:pPr>
      <w:r>
        <w:rPr>
          <w:rFonts w:ascii="Tahoma" w:hAnsi="Tahoma" w:cs="Tahoma"/>
          <w:color w:val="000000" w:themeColor="text1"/>
          <w:sz w:val="24"/>
          <w:szCs w:val="24"/>
        </w:rPr>
        <w:t xml:space="preserve">Menurut </w:t>
      </w:r>
      <w:r>
        <w:rPr>
          <w:rFonts w:ascii="Tahoma" w:hAnsi="Tahoma" w:cs="Tahoma"/>
          <w:color w:val="000000" w:themeColor="text1"/>
          <w:sz w:val="24"/>
          <w:szCs w:val="24"/>
        </w:rPr>
        <w:fldChar w:fldCharType="begin" w:fldLock="1"/>
      </w:r>
      <w:r w:rsidR="00B67AA8">
        <w:rPr>
          <w:rFonts w:ascii="Tahoma" w:hAnsi="Tahoma" w:cs="Tahoma"/>
          <w:color w:val="000000" w:themeColor="text1"/>
          <w:sz w:val="24"/>
          <w:szCs w:val="24"/>
        </w:rPr>
        <w:instrText>ADDIN CSL_CITATION {"citationItems":[{"id":"ITEM-1","itemData":{"abstract":"Belum adanya database hasil penelitian dan pengabdian pada LP2M UNNES yang baik berakibat memungkinkannya terjadi duplikasi atau penyalahgunaan penelitian atau pengabdian tahun yang lalu digunakan lagi untuk proposal penelitian atau pengabdian pada tahun sekarang atau yang akan datang. Sehingga hal ini akan memberikan efek negatif pada perkembangan penelitian dan pengabdian di UNNES khususnya dan dunia akademik di Indonesia pada umumnya. Metode yang diterapkan pada pembuatan databse ini dilakukan dengan cara membuat prototype kemudian dilakukan proses mencoba dan meminta pendapat orang lain yang memang mengurusi hasil laporan penelitian dan pengabdian di LP2M UNNES. Hasil penelitian ini berupa sistem database berbasis web sehingga dapat dilakukan input data, edit data maupun melihat data penelitian dan pengabdian yang ada di LP2M UNNES dari manapun, tidak harus datang ke UNNES hanya untuk melihat maupun melakukan edit data oleh admin.","author":[{"dropping-particle":"","family":"Andrasto","given":"Tatyantoro","non-dropping-particle":"","parse-names":false,"suffix":""}],"container-title":"Jurnal Teknik Elektro","id":"ITEM-1","issue":"2","issued":{"date-parts":[["2013"]]},"page":"64-68","title":"Pengembangan Sistem Database Hasil Penelitian Dan Pengabdian Kepada Masyarakat Dosen Unnes","type":"article-journal","volume":"5"},"uris":["http://www.mendeley.com/documents/?uuid=4c66b2f7-0968-4d42-8c1e-1367000e8274"]}],"mendeley":{"formattedCitation":"(Andrasto, 2013)","plainTextFormattedCitation":"(Andrasto, 2013)","previouslyFormattedCitation":"(Andrasto, 2013)"},"properties":{"noteIndex":0},"schema":"https://github.com/citation-style-language/schema/raw/master/csl-citation.json"}</w:instrText>
      </w:r>
      <w:r>
        <w:rPr>
          <w:rFonts w:ascii="Tahoma" w:hAnsi="Tahoma" w:cs="Tahoma"/>
          <w:color w:val="000000" w:themeColor="text1"/>
          <w:sz w:val="24"/>
          <w:szCs w:val="24"/>
        </w:rPr>
        <w:fldChar w:fldCharType="separate"/>
      </w:r>
      <w:r w:rsidRPr="00040755">
        <w:rPr>
          <w:rFonts w:ascii="Tahoma" w:hAnsi="Tahoma" w:cs="Tahoma"/>
          <w:noProof/>
          <w:color w:val="000000" w:themeColor="text1"/>
          <w:sz w:val="24"/>
          <w:szCs w:val="24"/>
        </w:rPr>
        <w:t>(Andrasto, 2013)</w:t>
      </w:r>
      <w:r>
        <w:rPr>
          <w:rFonts w:ascii="Tahoma" w:hAnsi="Tahoma" w:cs="Tahoma"/>
          <w:color w:val="000000" w:themeColor="text1"/>
          <w:sz w:val="24"/>
          <w:szCs w:val="24"/>
        </w:rPr>
        <w:fldChar w:fldCharType="end"/>
      </w:r>
      <w:r>
        <w:rPr>
          <w:rFonts w:ascii="Tahoma" w:hAnsi="Tahoma" w:cs="Tahoma"/>
          <w:color w:val="000000" w:themeColor="text1"/>
          <w:sz w:val="24"/>
          <w:szCs w:val="24"/>
        </w:rPr>
        <w:t xml:space="preserve"> derajat relasi menunjukan jumlah maksimum entitas yang dapat berelasi dengan entitas pada himpunan entitas yang lain. Derajat relasi ini terjadi di antara dua himpunan, misalkan himpunan A dan B dapat berupa:</w:t>
      </w:r>
    </w:p>
    <w:p w14:paraId="2071A15D" w14:textId="507564DA" w:rsidR="00040755" w:rsidRDefault="00040755" w:rsidP="00040755">
      <w:pPr>
        <w:pStyle w:val="ListParagraph"/>
        <w:numPr>
          <w:ilvl w:val="0"/>
          <w:numId w:val="26"/>
        </w:numPr>
        <w:jc w:val="both"/>
        <w:rPr>
          <w:rFonts w:ascii="Tahoma" w:hAnsi="Tahoma" w:cs="Tahoma"/>
          <w:color w:val="000000" w:themeColor="text1"/>
          <w:sz w:val="24"/>
          <w:szCs w:val="24"/>
        </w:rPr>
      </w:pPr>
      <w:r>
        <w:rPr>
          <w:rFonts w:ascii="Tahoma" w:hAnsi="Tahoma" w:cs="Tahoma"/>
          <w:color w:val="000000" w:themeColor="text1"/>
          <w:sz w:val="24"/>
          <w:szCs w:val="24"/>
        </w:rPr>
        <w:t xml:space="preserve">Satu ke </w:t>
      </w:r>
      <w:proofErr w:type="gramStart"/>
      <w:r>
        <w:rPr>
          <w:rFonts w:ascii="Tahoma" w:hAnsi="Tahoma" w:cs="Tahoma"/>
          <w:color w:val="000000" w:themeColor="text1"/>
          <w:sz w:val="24"/>
          <w:szCs w:val="24"/>
        </w:rPr>
        <w:t xml:space="preserve">satu( </w:t>
      </w:r>
      <w:r>
        <w:rPr>
          <w:rFonts w:ascii="Tahoma" w:hAnsi="Tahoma" w:cs="Tahoma"/>
          <w:i/>
          <w:color w:val="000000" w:themeColor="text1"/>
          <w:sz w:val="24"/>
          <w:szCs w:val="24"/>
        </w:rPr>
        <w:t>one</w:t>
      </w:r>
      <w:proofErr w:type="gramEnd"/>
      <w:r>
        <w:rPr>
          <w:rFonts w:ascii="Tahoma" w:hAnsi="Tahoma" w:cs="Tahoma"/>
          <w:i/>
          <w:color w:val="000000" w:themeColor="text1"/>
          <w:sz w:val="24"/>
          <w:szCs w:val="24"/>
        </w:rPr>
        <w:t xml:space="preserve"> to one </w:t>
      </w:r>
      <w:r>
        <w:rPr>
          <w:rFonts w:ascii="Tahoma" w:hAnsi="Tahoma" w:cs="Tahoma"/>
          <w:color w:val="000000" w:themeColor="text1"/>
          <w:sz w:val="24"/>
          <w:szCs w:val="24"/>
        </w:rPr>
        <w:t>)</w:t>
      </w:r>
    </w:p>
    <w:p w14:paraId="42AAE792" w14:textId="3E36F3B3" w:rsidR="00040755" w:rsidRDefault="00397862" w:rsidP="00040755">
      <w:pPr>
        <w:pStyle w:val="ListParagraph"/>
        <w:ind w:left="2521"/>
        <w:jc w:val="both"/>
        <w:rPr>
          <w:rFonts w:ascii="Tahoma" w:hAnsi="Tahoma" w:cs="Tahoma"/>
          <w:color w:val="000000" w:themeColor="text1"/>
          <w:sz w:val="24"/>
          <w:szCs w:val="24"/>
        </w:rPr>
      </w:pPr>
      <w:r>
        <w:rPr>
          <w:rFonts w:ascii="Tahoma" w:hAnsi="Tahoma" w:cs="Tahoma"/>
          <w:color w:val="000000" w:themeColor="text1"/>
          <w:sz w:val="24"/>
          <w:szCs w:val="24"/>
        </w:rPr>
        <w:t>Setiap entitas pada himpunan A dapat beruhubungan paling banyak 1 entitas pada himpunan B, dan begitu sebaliknya.</w:t>
      </w:r>
    </w:p>
    <w:p w14:paraId="5D2FF630" w14:textId="77777777" w:rsidR="00397862" w:rsidRDefault="00397862" w:rsidP="00040755">
      <w:pPr>
        <w:pStyle w:val="ListParagraph"/>
        <w:ind w:left="2521"/>
        <w:jc w:val="both"/>
        <w:rPr>
          <w:rFonts w:ascii="Tahoma" w:hAnsi="Tahoma" w:cs="Tahoma"/>
          <w:color w:val="000000" w:themeColor="text1"/>
          <w:sz w:val="24"/>
          <w:szCs w:val="24"/>
        </w:rPr>
      </w:pPr>
    </w:p>
    <w:p w14:paraId="34406D43" w14:textId="5A7E66B4" w:rsidR="00397862" w:rsidRDefault="00397862" w:rsidP="00397862">
      <w:pPr>
        <w:pStyle w:val="ListParagraph"/>
        <w:ind w:left="2521"/>
        <w:jc w:val="center"/>
        <w:rPr>
          <w:rFonts w:ascii="Tahoma" w:hAnsi="Tahoma" w:cs="Tahoma"/>
          <w:color w:val="000000" w:themeColor="text1"/>
          <w:sz w:val="24"/>
          <w:szCs w:val="24"/>
        </w:rPr>
      </w:pPr>
      <w:r>
        <w:rPr>
          <w:rFonts w:ascii="Tahoma" w:hAnsi="Tahoma" w:cs="Tahoma"/>
          <w:color w:val="000000" w:themeColor="text1"/>
          <w:sz w:val="24"/>
          <w:szCs w:val="24"/>
        </w:rPr>
        <w:t>Gambar 2.2 Kardinalitas relasi satu kesatu</w:t>
      </w:r>
    </w:p>
    <w:p w14:paraId="152379AE" w14:textId="14047950" w:rsidR="00397862" w:rsidRDefault="00397862" w:rsidP="00397862">
      <w:pPr>
        <w:pStyle w:val="ListParagraph"/>
        <w:ind w:left="2521"/>
        <w:jc w:val="center"/>
        <w:rPr>
          <w:rFonts w:ascii="Tahoma" w:hAnsi="Tahoma" w:cs="Tahoma"/>
          <w:color w:val="000000" w:themeColor="text1"/>
          <w:sz w:val="24"/>
          <w:szCs w:val="24"/>
        </w:rPr>
      </w:pPr>
      <w:r w:rsidRPr="00397862">
        <w:rPr>
          <w:rFonts w:ascii="Tahoma" w:hAnsi="Tahoma" w:cs="Tahoma"/>
          <w:noProof/>
          <w:color w:val="000000" w:themeColor="text1"/>
          <w:sz w:val="24"/>
          <w:szCs w:val="24"/>
        </w:rPr>
        <w:drawing>
          <wp:inline distT="0" distB="0" distL="0" distR="0" wp14:anchorId="788832D9" wp14:editId="2FAEB369">
            <wp:extent cx="2741053" cy="1859063"/>
            <wp:effectExtent l="0" t="0" r="254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661" t="2725" r="-1"/>
                    <a:stretch/>
                  </pic:blipFill>
                  <pic:spPr bwMode="auto">
                    <a:xfrm>
                      <a:off x="0" y="0"/>
                      <a:ext cx="2741487" cy="1859357"/>
                    </a:xfrm>
                    <a:prstGeom prst="rect">
                      <a:avLst/>
                    </a:prstGeom>
                    <a:ln>
                      <a:noFill/>
                    </a:ln>
                    <a:extLst>
                      <a:ext uri="{53640926-AAD7-44D8-BBD7-CCE9431645EC}">
                        <a14:shadowObscured xmlns:a14="http://schemas.microsoft.com/office/drawing/2010/main"/>
                      </a:ext>
                    </a:extLst>
                  </pic:spPr>
                </pic:pic>
              </a:graphicData>
            </a:graphic>
          </wp:inline>
        </w:drawing>
      </w:r>
    </w:p>
    <w:p w14:paraId="0AAEBECB" w14:textId="3F080430" w:rsidR="00397862" w:rsidRPr="00397862" w:rsidRDefault="00397862" w:rsidP="00397862">
      <w:pPr>
        <w:pStyle w:val="ListParagraph"/>
        <w:numPr>
          <w:ilvl w:val="0"/>
          <w:numId w:val="26"/>
        </w:numPr>
        <w:jc w:val="both"/>
        <w:rPr>
          <w:rFonts w:ascii="Tahoma" w:hAnsi="Tahoma" w:cs="Tahoma"/>
          <w:color w:val="000000" w:themeColor="text1"/>
          <w:sz w:val="24"/>
          <w:szCs w:val="24"/>
        </w:rPr>
      </w:pPr>
      <w:r>
        <w:rPr>
          <w:rFonts w:ascii="Tahoma" w:hAnsi="Tahoma" w:cs="Tahoma"/>
          <w:color w:val="000000" w:themeColor="text1"/>
          <w:sz w:val="24"/>
          <w:szCs w:val="24"/>
        </w:rPr>
        <w:t xml:space="preserve">Satu ke banyak </w:t>
      </w:r>
      <w:proofErr w:type="gramStart"/>
      <w:r>
        <w:rPr>
          <w:rFonts w:ascii="Tahoma" w:hAnsi="Tahoma" w:cs="Tahoma"/>
          <w:color w:val="000000" w:themeColor="text1"/>
          <w:sz w:val="24"/>
          <w:szCs w:val="24"/>
        </w:rPr>
        <w:t>(</w:t>
      </w:r>
      <w:r>
        <w:rPr>
          <w:rFonts w:ascii="Tahoma" w:hAnsi="Tahoma" w:cs="Tahoma"/>
          <w:i/>
          <w:color w:val="000000" w:themeColor="text1"/>
          <w:sz w:val="24"/>
          <w:szCs w:val="24"/>
        </w:rPr>
        <w:t xml:space="preserve"> one</w:t>
      </w:r>
      <w:proofErr w:type="gramEnd"/>
      <w:r>
        <w:rPr>
          <w:rFonts w:ascii="Tahoma" w:hAnsi="Tahoma" w:cs="Tahoma"/>
          <w:i/>
          <w:color w:val="000000" w:themeColor="text1"/>
          <w:sz w:val="24"/>
          <w:szCs w:val="24"/>
        </w:rPr>
        <w:t xml:space="preserve"> to many)</w:t>
      </w:r>
    </w:p>
    <w:p w14:paraId="3195813A" w14:textId="0261B85A" w:rsidR="00397862" w:rsidRDefault="00397862" w:rsidP="00397862">
      <w:pPr>
        <w:pStyle w:val="ListParagraph"/>
        <w:ind w:left="2521"/>
        <w:jc w:val="both"/>
        <w:rPr>
          <w:rFonts w:ascii="Tahoma" w:hAnsi="Tahoma" w:cs="Tahoma"/>
          <w:color w:val="000000" w:themeColor="text1"/>
          <w:sz w:val="24"/>
          <w:szCs w:val="24"/>
        </w:rPr>
      </w:pPr>
      <w:r>
        <w:rPr>
          <w:rFonts w:ascii="Tahoma" w:hAnsi="Tahoma" w:cs="Tahoma"/>
          <w:color w:val="000000" w:themeColor="text1"/>
          <w:sz w:val="24"/>
          <w:szCs w:val="24"/>
        </w:rPr>
        <w:t xml:space="preserve">Setiap entitas pada himpunan A dapat berhubungan dengan banyak entitas pada himpunan </w:t>
      </w:r>
      <w:proofErr w:type="gramStart"/>
      <w:r>
        <w:rPr>
          <w:rFonts w:ascii="Tahoma" w:hAnsi="Tahoma" w:cs="Tahoma"/>
          <w:color w:val="000000" w:themeColor="text1"/>
          <w:sz w:val="24"/>
          <w:szCs w:val="24"/>
        </w:rPr>
        <w:t>B,tetepi</w:t>
      </w:r>
      <w:proofErr w:type="gramEnd"/>
      <w:r>
        <w:rPr>
          <w:rFonts w:ascii="Tahoma" w:hAnsi="Tahoma" w:cs="Tahoma"/>
          <w:color w:val="000000" w:themeColor="text1"/>
          <w:sz w:val="24"/>
          <w:szCs w:val="24"/>
        </w:rPr>
        <w:t xml:space="preserve"> tidak sebaliknya, dimana himpunan B berhubungan paling banyak dengan satu entitas pada himpunan A.</w:t>
      </w:r>
    </w:p>
    <w:p w14:paraId="79E9FC67" w14:textId="77777777" w:rsidR="00397862" w:rsidRDefault="00397862" w:rsidP="00397862">
      <w:pPr>
        <w:pStyle w:val="ListParagraph"/>
        <w:ind w:left="2521"/>
        <w:jc w:val="both"/>
        <w:rPr>
          <w:rFonts w:ascii="Tahoma" w:hAnsi="Tahoma" w:cs="Tahoma"/>
          <w:color w:val="000000" w:themeColor="text1"/>
          <w:sz w:val="24"/>
          <w:szCs w:val="24"/>
        </w:rPr>
      </w:pPr>
    </w:p>
    <w:p w14:paraId="4073E143" w14:textId="46B3FF9B" w:rsidR="00397862" w:rsidRDefault="00397862" w:rsidP="00397862">
      <w:pPr>
        <w:pStyle w:val="ListParagraph"/>
        <w:ind w:left="2521"/>
        <w:jc w:val="center"/>
        <w:rPr>
          <w:rFonts w:ascii="Tahoma" w:hAnsi="Tahoma" w:cs="Tahoma"/>
          <w:color w:val="000000" w:themeColor="text1"/>
          <w:sz w:val="24"/>
          <w:szCs w:val="24"/>
        </w:rPr>
      </w:pPr>
      <w:r>
        <w:rPr>
          <w:rFonts w:ascii="Tahoma" w:hAnsi="Tahoma" w:cs="Tahoma"/>
          <w:color w:val="000000" w:themeColor="text1"/>
          <w:sz w:val="24"/>
          <w:szCs w:val="24"/>
        </w:rPr>
        <w:t>Gambar 2.3 Kardinalitas relasi satu kebanyak</w:t>
      </w:r>
    </w:p>
    <w:p w14:paraId="370E182E" w14:textId="208505F7" w:rsidR="00397862" w:rsidRDefault="00397862" w:rsidP="00397862">
      <w:pPr>
        <w:pStyle w:val="ListParagraph"/>
        <w:ind w:left="2521"/>
        <w:jc w:val="center"/>
        <w:rPr>
          <w:rFonts w:ascii="Tahoma" w:hAnsi="Tahoma" w:cs="Tahoma"/>
          <w:color w:val="000000" w:themeColor="text1"/>
          <w:sz w:val="24"/>
          <w:szCs w:val="24"/>
        </w:rPr>
      </w:pPr>
      <w:r w:rsidRPr="00397862">
        <w:rPr>
          <w:rFonts w:ascii="Tahoma" w:hAnsi="Tahoma" w:cs="Tahoma"/>
          <w:noProof/>
          <w:color w:val="000000" w:themeColor="text1"/>
          <w:sz w:val="24"/>
          <w:szCs w:val="24"/>
        </w:rPr>
        <w:lastRenderedPageBreak/>
        <w:drawing>
          <wp:inline distT="0" distB="0" distL="0" distR="0" wp14:anchorId="1469ABC6" wp14:editId="34EF93D6">
            <wp:extent cx="2679838" cy="2178162"/>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79838" cy="2178162"/>
                    </a:xfrm>
                    <a:prstGeom prst="rect">
                      <a:avLst/>
                    </a:prstGeom>
                  </pic:spPr>
                </pic:pic>
              </a:graphicData>
            </a:graphic>
          </wp:inline>
        </w:drawing>
      </w:r>
    </w:p>
    <w:p w14:paraId="2A429997" w14:textId="171B704E" w:rsidR="00397862" w:rsidRPr="00397862" w:rsidRDefault="00397862" w:rsidP="00397862">
      <w:pPr>
        <w:pStyle w:val="ListParagraph"/>
        <w:numPr>
          <w:ilvl w:val="0"/>
          <w:numId w:val="26"/>
        </w:numPr>
        <w:jc w:val="both"/>
        <w:rPr>
          <w:rFonts w:ascii="Tahoma" w:hAnsi="Tahoma" w:cs="Tahoma"/>
          <w:color w:val="000000" w:themeColor="text1"/>
          <w:sz w:val="24"/>
          <w:szCs w:val="24"/>
        </w:rPr>
      </w:pPr>
      <w:r>
        <w:rPr>
          <w:rFonts w:ascii="Tahoma" w:hAnsi="Tahoma" w:cs="Tahoma"/>
          <w:color w:val="000000" w:themeColor="text1"/>
          <w:sz w:val="24"/>
          <w:szCs w:val="24"/>
        </w:rPr>
        <w:t>Banyak ke satu (</w:t>
      </w:r>
      <w:r>
        <w:rPr>
          <w:rFonts w:ascii="Tahoma" w:hAnsi="Tahoma" w:cs="Tahoma"/>
          <w:i/>
          <w:color w:val="000000" w:themeColor="text1"/>
          <w:sz w:val="24"/>
          <w:szCs w:val="24"/>
        </w:rPr>
        <w:t>many to one)</w:t>
      </w:r>
    </w:p>
    <w:p w14:paraId="12B00E7F" w14:textId="2BF05923" w:rsidR="00397862" w:rsidRDefault="00397862" w:rsidP="00397862">
      <w:pPr>
        <w:pStyle w:val="ListParagraph"/>
        <w:ind w:left="2521"/>
        <w:jc w:val="both"/>
        <w:rPr>
          <w:rFonts w:ascii="Tahoma" w:hAnsi="Tahoma" w:cs="Tahoma"/>
          <w:color w:val="000000" w:themeColor="text1"/>
          <w:sz w:val="24"/>
          <w:szCs w:val="24"/>
        </w:rPr>
      </w:pPr>
      <w:r>
        <w:rPr>
          <w:rFonts w:ascii="Tahoma" w:hAnsi="Tahoma" w:cs="Tahoma"/>
          <w:color w:val="000000" w:themeColor="text1"/>
          <w:sz w:val="24"/>
          <w:szCs w:val="24"/>
        </w:rPr>
        <w:t xml:space="preserve">Setiap entitas pada himpunan A dapat berhubungan paling banyak satu entitas pada himpunan </w:t>
      </w:r>
      <w:proofErr w:type="gramStart"/>
      <w:r>
        <w:rPr>
          <w:rFonts w:ascii="Tahoma" w:hAnsi="Tahoma" w:cs="Tahoma"/>
          <w:color w:val="000000" w:themeColor="text1"/>
          <w:sz w:val="24"/>
          <w:szCs w:val="24"/>
        </w:rPr>
        <w:t>B,tetapi</w:t>
      </w:r>
      <w:proofErr w:type="gramEnd"/>
      <w:r>
        <w:rPr>
          <w:rFonts w:ascii="Tahoma" w:hAnsi="Tahoma" w:cs="Tahoma"/>
          <w:color w:val="000000" w:themeColor="text1"/>
          <w:sz w:val="24"/>
          <w:szCs w:val="24"/>
        </w:rPr>
        <w:t xml:space="preserve"> tidak sebaliknya, dimana setiap entitas pada himpunan B berhubungan banyak dengan Himpunan A.</w:t>
      </w:r>
    </w:p>
    <w:p w14:paraId="3E986816" w14:textId="77777777" w:rsidR="0057564F" w:rsidRDefault="0057564F" w:rsidP="00397862">
      <w:pPr>
        <w:pStyle w:val="ListParagraph"/>
        <w:ind w:left="2521"/>
        <w:jc w:val="both"/>
        <w:rPr>
          <w:rFonts w:ascii="Tahoma" w:hAnsi="Tahoma" w:cs="Tahoma"/>
          <w:color w:val="000000" w:themeColor="text1"/>
          <w:sz w:val="24"/>
          <w:szCs w:val="24"/>
        </w:rPr>
      </w:pPr>
    </w:p>
    <w:p w14:paraId="28303CBE" w14:textId="064F5158" w:rsidR="0057564F" w:rsidRDefault="0057564F" w:rsidP="0057564F">
      <w:pPr>
        <w:pStyle w:val="ListParagraph"/>
        <w:ind w:left="2521"/>
        <w:jc w:val="center"/>
        <w:rPr>
          <w:rFonts w:ascii="Tahoma" w:hAnsi="Tahoma" w:cs="Tahoma"/>
          <w:color w:val="000000" w:themeColor="text1"/>
          <w:sz w:val="24"/>
          <w:szCs w:val="24"/>
        </w:rPr>
      </w:pPr>
      <w:r>
        <w:rPr>
          <w:rFonts w:ascii="Tahoma" w:hAnsi="Tahoma" w:cs="Tahoma"/>
          <w:color w:val="000000" w:themeColor="text1"/>
          <w:sz w:val="24"/>
          <w:szCs w:val="24"/>
        </w:rPr>
        <w:t>Gambar 2.4 Kardinalitas relasi banyak ke satu</w:t>
      </w:r>
    </w:p>
    <w:p w14:paraId="60B02FAE" w14:textId="1683BDD1" w:rsidR="00397862" w:rsidRDefault="0057564F" w:rsidP="0057564F">
      <w:pPr>
        <w:pStyle w:val="ListParagraph"/>
        <w:ind w:left="2521"/>
        <w:jc w:val="center"/>
        <w:rPr>
          <w:rFonts w:ascii="Tahoma" w:hAnsi="Tahoma" w:cs="Tahoma"/>
          <w:color w:val="000000" w:themeColor="text1"/>
          <w:sz w:val="24"/>
          <w:szCs w:val="24"/>
        </w:rPr>
      </w:pPr>
      <w:r w:rsidRPr="0057564F">
        <w:rPr>
          <w:rFonts w:ascii="Tahoma" w:hAnsi="Tahoma" w:cs="Tahoma"/>
          <w:noProof/>
          <w:color w:val="000000" w:themeColor="text1"/>
          <w:sz w:val="24"/>
          <w:szCs w:val="24"/>
        </w:rPr>
        <w:drawing>
          <wp:inline distT="0" distB="0" distL="0" distR="0" wp14:anchorId="2D89E5A7" wp14:editId="1E3BF171">
            <wp:extent cx="3022755" cy="185429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22755" cy="1854295"/>
                    </a:xfrm>
                    <a:prstGeom prst="rect">
                      <a:avLst/>
                    </a:prstGeom>
                  </pic:spPr>
                </pic:pic>
              </a:graphicData>
            </a:graphic>
          </wp:inline>
        </w:drawing>
      </w:r>
    </w:p>
    <w:p w14:paraId="5715B36C" w14:textId="6E985753" w:rsidR="009F1144" w:rsidRDefault="009F1144" w:rsidP="009F1144">
      <w:pPr>
        <w:pStyle w:val="ListParagraph"/>
        <w:numPr>
          <w:ilvl w:val="0"/>
          <w:numId w:val="26"/>
        </w:numPr>
        <w:jc w:val="both"/>
        <w:rPr>
          <w:rFonts w:ascii="Tahoma" w:hAnsi="Tahoma" w:cs="Tahoma"/>
          <w:color w:val="000000" w:themeColor="text1"/>
          <w:sz w:val="24"/>
          <w:szCs w:val="24"/>
        </w:rPr>
      </w:pPr>
      <w:r>
        <w:rPr>
          <w:rFonts w:ascii="Tahoma" w:hAnsi="Tahoma" w:cs="Tahoma"/>
          <w:color w:val="000000" w:themeColor="text1"/>
          <w:sz w:val="24"/>
          <w:szCs w:val="24"/>
        </w:rPr>
        <w:t>Banyak ke banyak (</w:t>
      </w:r>
      <w:r>
        <w:rPr>
          <w:rFonts w:ascii="Tahoma" w:hAnsi="Tahoma" w:cs="Tahoma"/>
          <w:i/>
          <w:color w:val="000000" w:themeColor="text1"/>
          <w:sz w:val="24"/>
          <w:szCs w:val="24"/>
        </w:rPr>
        <w:t>many to many</w:t>
      </w:r>
      <w:r>
        <w:rPr>
          <w:rFonts w:ascii="Tahoma" w:hAnsi="Tahoma" w:cs="Tahoma"/>
          <w:color w:val="000000" w:themeColor="text1"/>
          <w:sz w:val="24"/>
          <w:szCs w:val="24"/>
        </w:rPr>
        <w:t>)</w:t>
      </w:r>
    </w:p>
    <w:p w14:paraId="655AF027" w14:textId="2EA7B5B4" w:rsidR="009F1144" w:rsidRDefault="009F1144" w:rsidP="009F1144">
      <w:pPr>
        <w:pStyle w:val="ListParagraph"/>
        <w:ind w:left="2521"/>
        <w:jc w:val="both"/>
        <w:rPr>
          <w:rFonts w:ascii="Tahoma" w:hAnsi="Tahoma" w:cs="Tahoma"/>
          <w:color w:val="000000" w:themeColor="text1"/>
          <w:sz w:val="24"/>
          <w:szCs w:val="24"/>
        </w:rPr>
      </w:pPr>
      <w:r>
        <w:rPr>
          <w:rFonts w:ascii="Tahoma" w:hAnsi="Tahoma" w:cs="Tahoma"/>
          <w:color w:val="000000" w:themeColor="text1"/>
          <w:sz w:val="24"/>
          <w:szCs w:val="24"/>
        </w:rPr>
        <w:t>Setiap entitas pada himpunan A dapat berelasi banyak dengan entitas himpunan B, begitupun sebaliknya.</w:t>
      </w:r>
    </w:p>
    <w:p w14:paraId="72F27AD4" w14:textId="77777777" w:rsidR="009F1144" w:rsidRDefault="009F1144" w:rsidP="009F1144">
      <w:pPr>
        <w:pStyle w:val="ListParagraph"/>
        <w:ind w:left="2521"/>
        <w:jc w:val="both"/>
        <w:rPr>
          <w:rFonts w:ascii="Tahoma" w:hAnsi="Tahoma" w:cs="Tahoma"/>
          <w:color w:val="000000" w:themeColor="text1"/>
          <w:sz w:val="24"/>
          <w:szCs w:val="24"/>
        </w:rPr>
      </w:pPr>
    </w:p>
    <w:p w14:paraId="57337011" w14:textId="3F90BCCC" w:rsidR="009F1144" w:rsidRDefault="009F1144" w:rsidP="009F1144">
      <w:pPr>
        <w:pStyle w:val="ListParagraph"/>
        <w:ind w:left="2521"/>
        <w:jc w:val="center"/>
        <w:rPr>
          <w:rFonts w:ascii="Tahoma" w:hAnsi="Tahoma" w:cs="Tahoma"/>
          <w:color w:val="000000" w:themeColor="text1"/>
          <w:sz w:val="24"/>
          <w:szCs w:val="24"/>
        </w:rPr>
      </w:pPr>
      <w:r>
        <w:rPr>
          <w:rFonts w:ascii="Tahoma" w:hAnsi="Tahoma" w:cs="Tahoma"/>
          <w:color w:val="000000" w:themeColor="text1"/>
          <w:sz w:val="24"/>
          <w:szCs w:val="24"/>
        </w:rPr>
        <w:t>Gambar 2.5 Kardinalitas relasi banyak ke banyak</w:t>
      </w:r>
    </w:p>
    <w:p w14:paraId="223BA40F" w14:textId="5B5EF8F2" w:rsidR="009F1144" w:rsidRDefault="009F1144" w:rsidP="009F1144">
      <w:pPr>
        <w:pStyle w:val="ListParagraph"/>
        <w:ind w:left="2521"/>
        <w:jc w:val="center"/>
        <w:rPr>
          <w:rFonts w:ascii="Tahoma" w:hAnsi="Tahoma" w:cs="Tahoma"/>
          <w:color w:val="000000" w:themeColor="text1"/>
          <w:sz w:val="24"/>
          <w:szCs w:val="24"/>
        </w:rPr>
      </w:pPr>
      <w:r w:rsidRPr="009F1144">
        <w:rPr>
          <w:rFonts w:ascii="Tahoma" w:hAnsi="Tahoma" w:cs="Tahoma"/>
          <w:noProof/>
          <w:color w:val="000000" w:themeColor="text1"/>
          <w:sz w:val="24"/>
          <w:szCs w:val="24"/>
        </w:rPr>
        <w:lastRenderedPageBreak/>
        <w:drawing>
          <wp:inline distT="0" distB="0" distL="0" distR="0" wp14:anchorId="4D0D6524" wp14:editId="15EDE73A">
            <wp:extent cx="3022755" cy="1905098"/>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022755" cy="1905098"/>
                    </a:xfrm>
                    <a:prstGeom prst="rect">
                      <a:avLst/>
                    </a:prstGeom>
                  </pic:spPr>
                </pic:pic>
              </a:graphicData>
            </a:graphic>
          </wp:inline>
        </w:drawing>
      </w:r>
    </w:p>
    <w:p w14:paraId="65814556" w14:textId="77777777" w:rsidR="009F1144" w:rsidRPr="00397862" w:rsidRDefault="009F1144" w:rsidP="009F1144">
      <w:pPr>
        <w:pStyle w:val="ListParagraph"/>
        <w:ind w:left="2521"/>
        <w:jc w:val="center"/>
        <w:rPr>
          <w:rFonts w:ascii="Tahoma" w:hAnsi="Tahoma" w:cs="Tahoma"/>
          <w:color w:val="000000" w:themeColor="text1"/>
          <w:sz w:val="24"/>
          <w:szCs w:val="24"/>
        </w:rPr>
      </w:pPr>
    </w:p>
    <w:p w14:paraId="47A99245" w14:textId="77777777" w:rsidR="00097F1C" w:rsidRDefault="00097F1C" w:rsidP="00097F1C">
      <w:pPr>
        <w:pStyle w:val="ListParagraph"/>
        <w:numPr>
          <w:ilvl w:val="2"/>
          <w:numId w:val="19"/>
        </w:numPr>
        <w:ind w:left="1701" w:hanging="992"/>
        <w:rPr>
          <w:rFonts w:ascii="Tahoma" w:hAnsi="Tahoma" w:cs="Tahoma"/>
          <w:color w:val="000000" w:themeColor="text1"/>
          <w:sz w:val="24"/>
          <w:szCs w:val="24"/>
        </w:rPr>
      </w:pPr>
      <w:r>
        <w:rPr>
          <w:rFonts w:ascii="Tahoma" w:hAnsi="Tahoma" w:cs="Tahoma"/>
          <w:color w:val="000000" w:themeColor="text1"/>
          <w:sz w:val="24"/>
          <w:szCs w:val="24"/>
        </w:rPr>
        <w:t>Postgre SQL</w:t>
      </w:r>
    </w:p>
    <w:p w14:paraId="3D8D4CB3" w14:textId="77777777" w:rsidR="00097F1C" w:rsidRDefault="00097F1C" w:rsidP="00097F1C">
      <w:pPr>
        <w:pStyle w:val="ListParagraph"/>
        <w:ind w:left="1701" w:firstLine="459"/>
        <w:jc w:val="both"/>
        <w:rPr>
          <w:rFonts w:ascii="Tahoma" w:hAnsi="Tahoma" w:cs="Tahoma"/>
          <w:sz w:val="24"/>
        </w:rPr>
      </w:pPr>
      <w:r w:rsidRPr="00097F1C">
        <w:rPr>
          <w:rFonts w:ascii="Tahoma" w:hAnsi="Tahoma" w:cs="Tahoma"/>
          <w:sz w:val="24"/>
        </w:rPr>
        <w:t xml:space="preserve">PostgreSQL adalah Object Relational DataBase Management System yang bersifat open source. PostgreSQL menekankan sifat </w:t>
      </w:r>
      <w:proofErr w:type="gramStart"/>
      <w:r w:rsidRPr="00097F1C">
        <w:rPr>
          <w:rFonts w:ascii="Tahoma" w:hAnsi="Tahoma" w:cs="Tahoma"/>
          <w:sz w:val="24"/>
        </w:rPr>
        <w:t>ekstensibilitas,kreativitas</w:t>
      </w:r>
      <w:proofErr w:type="gramEnd"/>
      <w:r w:rsidRPr="00097F1C">
        <w:rPr>
          <w:rFonts w:ascii="Tahoma" w:hAnsi="Tahoma" w:cs="Tahoma"/>
          <w:sz w:val="24"/>
        </w:rPr>
        <w:t xml:space="preserve">, serta kompatibilitas. PostgreSQL mampu bersaing dengan vendor besar database seperti </w:t>
      </w:r>
      <w:proofErr w:type="gramStart"/>
      <w:r w:rsidRPr="00097F1C">
        <w:rPr>
          <w:rFonts w:ascii="Tahoma" w:hAnsi="Tahoma" w:cs="Tahoma"/>
          <w:sz w:val="24"/>
        </w:rPr>
        <w:t>Oracle,MYSQL</w:t>
      </w:r>
      <w:proofErr w:type="gramEnd"/>
      <w:r w:rsidRPr="00097F1C">
        <w:rPr>
          <w:rFonts w:ascii="Tahoma" w:hAnsi="Tahoma" w:cs="Tahoma"/>
          <w:sz w:val="24"/>
        </w:rPr>
        <w:t xml:space="preserve">,SQL Server ,dan lain lain. PostgreSQL sering digunakan oleh berbagai sector besar termasuk lembaga pemerintah ,public dan sector sewasta </w:t>
      </w:r>
      <w:r w:rsidRPr="00097F1C">
        <w:rPr>
          <w:rFonts w:ascii="Tahoma" w:hAnsi="Tahoma" w:cs="Tahoma"/>
          <w:sz w:val="24"/>
        </w:rPr>
        <w:fldChar w:fldCharType="begin" w:fldLock="1"/>
      </w:r>
      <w:r w:rsidRPr="00097F1C">
        <w:rPr>
          <w:rFonts w:ascii="Tahoma" w:hAnsi="Tahoma" w:cs="Tahoma"/>
          <w:sz w:val="24"/>
        </w:rPr>
        <w:instrText>ADDIN CSL_CITATION {"citationItems":[{"id":"ITEM-1","itemData":{"author":[{"dropping-particle":"","family":"S.Waruwu","given":"Tomoyud","non-dropping-particle":"","parse-names":false,"suffix":""}],"container-title":"Jurnal Mahajana Informasi","id":"ITEM-1","issue":"1","issued":{"date-parts":[["2019"]]},"page":"59","title":"Implementasi Postgresql sebagai Sistem Manajemen Basis Data pada Pendaftaran Mahasiswa Baru Berbasis Web","type":"article-journal","volume":"4"},"uris":["http://www.mendeley.com/documents/?uuid=18cca38b-61bd-4c32-af9f-e6e7afa5ab8c"]}],"mendeley":{"formattedCitation":"(S.Waruwu, 2019)","plainTextFormattedCitation":"(S.Waruwu, 2019)","previouslyFormattedCitation":"(S.Waruwu, 2019)"},"properties":{"noteIndex":0},"schema":"https://github.com/citation-style-language/schema/raw/master/csl-citation.json"}</w:instrText>
      </w:r>
      <w:r w:rsidRPr="00097F1C">
        <w:rPr>
          <w:rFonts w:ascii="Tahoma" w:hAnsi="Tahoma" w:cs="Tahoma"/>
          <w:sz w:val="24"/>
        </w:rPr>
        <w:fldChar w:fldCharType="separate"/>
      </w:r>
      <w:r w:rsidRPr="00097F1C">
        <w:rPr>
          <w:rFonts w:ascii="Tahoma" w:hAnsi="Tahoma" w:cs="Tahoma"/>
          <w:noProof/>
          <w:sz w:val="24"/>
        </w:rPr>
        <w:t>(S.Waruwu, 2019)</w:t>
      </w:r>
      <w:r w:rsidRPr="00097F1C">
        <w:rPr>
          <w:rFonts w:ascii="Tahoma" w:hAnsi="Tahoma" w:cs="Tahoma"/>
          <w:sz w:val="24"/>
        </w:rPr>
        <w:fldChar w:fldCharType="end"/>
      </w:r>
      <w:r w:rsidRPr="00097F1C">
        <w:rPr>
          <w:rFonts w:ascii="Tahoma" w:hAnsi="Tahoma" w:cs="Tahoma"/>
          <w:sz w:val="24"/>
        </w:rPr>
        <w:t>.</w:t>
      </w:r>
    </w:p>
    <w:p w14:paraId="7FEDBE1C" w14:textId="25801408" w:rsidR="00097F1C" w:rsidRPr="00097F1C" w:rsidRDefault="00097F1C" w:rsidP="00097F1C">
      <w:pPr>
        <w:pStyle w:val="ListParagraph"/>
        <w:ind w:left="1701" w:firstLine="459"/>
        <w:jc w:val="both"/>
        <w:rPr>
          <w:rFonts w:ascii="Tahoma" w:hAnsi="Tahoma" w:cs="Tahoma"/>
          <w:color w:val="000000" w:themeColor="text1"/>
          <w:sz w:val="24"/>
          <w:szCs w:val="24"/>
        </w:rPr>
      </w:pPr>
      <w:r w:rsidRPr="00097F1C">
        <w:rPr>
          <w:rFonts w:ascii="Tahoma" w:hAnsi="Tahoma" w:cs="Tahoma"/>
          <w:sz w:val="24"/>
        </w:rPr>
        <w:t xml:space="preserve">PostgreSQL merupakan </w:t>
      </w:r>
      <w:proofErr w:type="gramStart"/>
      <w:r w:rsidRPr="00097F1C">
        <w:rPr>
          <w:rFonts w:ascii="Tahoma" w:hAnsi="Tahoma" w:cs="Tahoma"/>
          <w:sz w:val="24"/>
        </w:rPr>
        <w:t>DBMS(</w:t>
      </w:r>
      <w:proofErr w:type="gramEnd"/>
      <w:r w:rsidRPr="00097F1C">
        <w:rPr>
          <w:rFonts w:ascii="Tahoma" w:hAnsi="Tahoma" w:cs="Tahoma"/>
          <w:sz w:val="24"/>
        </w:rPr>
        <w:t xml:space="preserve">database management sistem) yang bersifat open soure. PostgreSQL mendukung Bahasa SQL secara luas dan juga menawarkan beberapa fitur yang dapat digunakan seperti: </w:t>
      </w:r>
      <w:r w:rsidRPr="00097F1C">
        <w:rPr>
          <w:rFonts w:ascii="Tahoma" w:hAnsi="Tahoma" w:cs="Tahoma"/>
          <w:i/>
          <w:sz w:val="24"/>
        </w:rPr>
        <w:t xml:space="preserve">complex queries,foreign key,triggress, views, transaction integrity, multiversion concurrency control </w:t>
      </w:r>
      <w:r w:rsidRPr="00097F1C">
        <w:rPr>
          <w:rFonts w:ascii="Tahoma" w:hAnsi="Tahoma" w:cs="Tahoma"/>
          <w:i/>
          <w:sz w:val="24"/>
        </w:rPr>
        <w:fldChar w:fldCharType="begin" w:fldLock="1"/>
      </w:r>
      <w:r w:rsidRPr="00097F1C">
        <w:rPr>
          <w:rFonts w:ascii="Tahoma" w:hAnsi="Tahoma" w:cs="Tahoma"/>
          <w:i/>
          <w:sz w:val="24"/>
        </w:rPr>
        <w:instrText>ADDIN CSL_CITATION {"citationItems":[{"id":"ITEM-1","itemData":{"author":[{"dropping-particle":"","family":"S.Waruwu","given":"Tomoyud","non-dropping-particle":"","parse-names":false,"suffix":""}],"container-title":"Jurnal Mahajana Informasi","id":"ITEM-1","issue":"1","issued":{"date-parts":[["2019"]]},"page":"59","title":"Implementasi Postgresql sebagai Sistem Manajemen Basis Data pada Pendaftaran Mahasiswa Baru Berbasis Web","type":"article-journal","volume":"4"},"uris":["http://www.mendeley.com/documents/?uuid=18cca38b-61bd-4c32-af9f-e6e7afa5ab8c"]}],"mendeley":{"formattedCitation":"(S.Waruwu, 2019)","plainTextFormattedCitation":"(S.Waruwu, 2019)","previouslyFormattedCitation":"(S.Waruwu, 2019)"},"properties":{"noteIndex":0},"schema":"https://github.com/citation-style-language/schema/raw/master/csl-citation.json"}</w:instrText>
      </w:r>
      <w:r w:rsidRPr="00097F1C">
        <w:rPr>
          <w:rFonts w:ascii="Tahoma" w:hAnsi="Tahoma" w:cs="Tahoma"/>
          <w:i/>
          <w:sz w:val="24"/>
        </w:rPr>
        <w:fldChar w:fldCharType="separate"/>
      </w:r>
      <w:r w:rsidRPr="00097F1C">
        <w:rPr>
          <w:rFonts w:ascii="Tahoma" w:hAnsi="Tahoma" w:cs="Tahoma"/>
          <w:noProof/>
          <w:sz w:val="24"/>
        </w:rPr>
        <w:t>(S.Waruwu, 2019)</w:t>
      </w:r>
      <w:r w:rsidRPr="00097F1C">
        <w:rPr>
          <w:rFonts w:ascii="Tahoma" w:hAnsi="Tahoma" w:cs="Tahoma"/>
          <w:i/>
          <w:sz w:val="24"/>
        </w:rPr>
        <w:fldChar w:fldCharType="end"/>
      </w:r>
      <w:r w:rsidRPr="00097F1C">
        <w:rPr>
          <w:rFonts w:ascii="Tahoma" w:hAnsi="Tahoma" w:cs="Tahoma"/>
          <w:i/>
          <w:sz w:val="24"/>
        </w:rPr>
        <w:t>.</w:t>
      </w:r>
    </w:p>
    <w:p w14:paraId="3C6FD7A6" w14:textId="77777777" w:rsidR="00097F1C" w:rsidRPr="00097F1C" w:rsidRDefault="00097F1C" w:rsidP="00097F1C">
      <w:pPr>
        <w:pStyle w:val="ListParagraph"/>
        <w:ind w:left="1701"/>
        <w:rPr>
          <w:rFonts w:ascii="Tahoma" w:hAnsi="Tahoma" w:cs="Tahoma"/>
          <w:color w:val="000000" w:themeColor="text1"/>
          <w:sz w:val="24"/>
          <w:szCs w:val="24"/>
        </w:rPr>
      </w:pPr>
    </w:p>
    <w:p w14:paraId="5E69E14F" w14:textId="3A00D0CA" w:rsidR="009E76AD" w:rsidRDefault="009F1144" w:rsidP="009E76AD">
      <w:pPr>
        <w:pStyle w:val="ListParagraph"/>
        <w:numPr>
          <w:ilvl w:val="1"/>
          <w:numId w:val="19"/>
        </w:numPr>
        <w:rPr>
          <w:rFonts w:ascii="Tahoma" w:hAnsi="Tahoma" w:cs="Tahoma"/>
          <w:color w:val="000000" w:themeColor="text1"/>
          <w:sz w:val="24"/>
          <w:szCs w:val="24"/>
        </w:rPr>
      </w:pPr>
      <w:r>
        <w:rPr>
          <w:rFonts w:ascii="Tahoma" w:hAnsi="Tahoma" w:cs="Tahoma"/>
          <w:color w:val="000000" w:themeColor="text1"/>
          <w:sz w:val="24"/>
          <w:szCs w:val="24"/>
        </w:rPr>
        <w:t>Black Box</w:t>
      </w:r>
      <w:r w:rsidR="00501A06">
        <w:rPr>
          <w:rFonts w:ascii="Tahoma" w:hAnsi="Tahoma" w:cs="Tahoma"/>
          <w:color w:val="000000" w:themeColor="text1"/>
          <w:sz w:val="24"/>
          <w:szCs w:val="24"/>
        </w:rPr>
        <w:t xml:space="preserve"> Testing</w:t>
      </w:r>
    </w:p>
    <w:p w14:paraId="24678F13" w14:textId="28CFFDD9" w:rsidR="009F1144" w:rsidRDefault="00501A06" w:rsidP="00B67AA8">
      <w:pPr>
        <w:pStyle w:val="ListParagraph"/>
        <w:ind w:firstLine="720"/>
        <w:jc w:val="both"/>
        <w:rPr>
          <w:rFonts w:ascii="Tahoma" w:hAnsi="Tahoma" w:cs="Tahoma"/>
          <w:color w:val="000000" w:themeColor="text1"/>
          <w:sz w:val="24"/>
          <w:szCs w:val="24"/>
        </w:rPr>
      </w:pPr>
      <w:r w:rsidRPr="00501A06">
        <w:rPr>
          <w:rFonts w:ascii="Tahoma" w:hAnsi="Tahoma" w:cs="Tahoma"/>
          <w:i/>
          <w:color w:val="000000" w:themeColor="text1"/>
          <w:sz w:val="24"/>
          <w:szCs w:val="24"/>
        </w:rPr>
        <w:t>Black Box testing</w:t>
      </w:r>
      <w:r>
        <w:rPr>
          <w:rFonts w:ascii="Tahoma" w:hAnsi="Tahoma" w:cs="Tahoma"/>
          <w:color w:val="000000" w:themeColor="text1"/>
          <w:sz w:val="24"/>
          <w:szCs w:val="24"/>
        </w:rPr>
        <w:t xml:space="preserve"> adalah pengujian perangkat lunak dari segi spesifikasi fungsional tanpa menguji desain dank ode program agar dapat mengetahui apakah fungsi </w:t>
      </w:r>
      <w:r>
        <w:rPr>
          <w:rFonts w:ascii="Tahoma" w:hAnsi="Tahoma" w:cs="Tahoma"/>
          <w:i/>
          <w:color w:val="000000" w:themeColor="text1"/>
          <w:sz w:val="24"/>
          <w:szCs w:val="24"/>
        </w:rPr>
        <w:t xml:space="preserve">input </w:t>
      </w:r>
      <w:r>
        <w:rPr>
          <w:rFonts w:ascii="Tahoma" w:hAnsi="Tahoma" w:cs="Tahoma"/>
          <w:color w:val="000000" w:themeColor="text1"/>
          <w:sz w:val="24"/>
          <w:szCs w:val="24"/>
        </w:rPr>
        <w:t xml:space="preserve"> dan </w:t>
      </w:r>
      <w:r>
        <w:rPr>
          <w:rFonts w:ascii="Tahoma" w:hAnsi="Tahoma" w:cs="Tahoma"/>
          <w:i/>
          <w:color w:val="000000" w:themeColor="text1"/>
          <w:sz w:val="24"/>
          <w:szCs w:val="24"/>
        </w:rPr>
        <w:t xml:space="preserve">output </w:t>
      </w:r>
      <w:r>
        <w:rPr>
          <w:rFonts w:ascii="Tahoma" w:hAnsi="Tahoma" w:cs="Tahoma"/>
          <w:color w:val="000000" w:themeColor="text1"/>
          <w:sz w:val="24"/>
          <w:szCs w:val="24"/>
        </w:rPr>
        <w:t xml:space="preserve"> dari perangkat lunak sudah sesuai dengan kebutuhan</w:t>
      </w:r>
      <w:r w:rsidR="00B67AA8">
        <w:rPr>
          <w:rFonts w:ascii="Tahoma" w:hAnsi="Tahoma" w:cs="Tahoma"/>
          <w:color w:val="000000" w:themeColor="text1"/>
          <w:sz w:val="24"/>
          <w:szCs w:val="24"/>
        </w:rPr>
        <w:t xml:space="preserve"> </w:t>
      </w:r>
      <w:r w:rsidR="00B67AA8">
        <w:rPr>
          <w:rFonts w:ascii="Tahoma" w:hAnsi="Tahoma" w:cs="Tahoma"/>
          <w:color w:val="000000" w:themeColor="text1"/>
          <w:sz w:val="24"/>
          <w:szCs w:val="24"/>
        </w:rPr>
        <w:fldChar w:fldCharType="begin" w:fldLock="1"/>
      </w:r>
      <w:r w:rsidR="00B67AA8">
        <w:rPr>
          <w:rFonts w:ascii="Tahoma" w:hAnsi="Tahoma" w:cs="Tahoma"/>
          <w:color w:val="000000" w:themeColor="text1"/>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8b0c1db7-898d-4f8e-af17-29bf5186d548"]}],"mendeley":{"formattedCitation":"(Cholifah et al., 2018)","plainTextFormattedCitation":"(Cholifah et al., 2018)","previouslyFormattedCitation":"(Cholifah et al., 2018)"},"properties":{"noteIndex":0},"schema":"https://github.com/citation-style-language/schema/raw/master/csl-citation.json"}</w:instrText>
      </w:r>
      <w:r w:rsidR="00B67AA8">
        <w:rPr>
          <w:rFonts w:ascii="Tahoma" w:hAnsi="Tahoma" w:cs="Tahoma"/>
          <w:color w:val="000000" w:themeColor="text1"/>
          <w:sz w:val="24"/>
          <w:szCs w:val="24"/>
        </w:rPr>
        <w:fldChar w:fldCharType="separate"/>
      </w:r>
      <w:r w:rsidR="00B67AA8" w:rsidRPr="00B67AA8">
        <w:rPr>
          <w:rFonts w:ascii="Tahoma" w:hAnsi="Tahoma" w:cs="Tahoma"/>
          <w:noProof/>
          <w:color w:val="000000" w:themeColor="text1"/>
          <w:sz w:val="24"/>
          <w:szCs w:val="24"/>
        </w:rPr>
        <w:t>(Cholifah et al., 2018)</w:t>
      </w:r>
      <w:r w:rsidR="00B67AA8">
        <w:rPr>
          <w:rFonts w:ascii="Tahoma" w:hAnsi="Tahoma" w:cs="Tahoma"/>
          <w:color w:val="000000" w:themeColor="text1"/>
          <w:sz w:val="24"/>
          <w:szCs w:val="24"/>
        </w:rPr>
        <w:fldChar w:fldCharType="end"/>
      </w:r>
      <w:r>
        <w:rPr>
          <w:rFonts w:ascii="Tahoma" w:hAnsi="Tahoma" w:cs="Tahoma"/>
          <w:color w:val="000000" w:themeColor="text1"/>
          <w:sz w:val="24"/>
          <w:szCs w:val="24"/>
        </w:rPr>
        <w:t>.</w:t>
      </w:r>
    </w:p>
    <w:p w14:paraId="33D09D06" w14:textId="2D65F0C4" w:rsidR="00C227CD" w:rsidRPr="00C227CD" w:rsidRDefault="00501A06" w:rsidP="00C227CD">
      <w:pPr>
        <w:pStyle w:val="ListParagraph"/>
        <w:ind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Metode </w:t>
      </w:r>
      <w:r>
        <w:rPr>
          <w:rFonts w:ascii="Tahoma" w:hAnsi="Tahoma" w:cs="Tahoma"/>
          <w:i/>
          <w:color w:val="000000" w:themeColor="text1"/>
          <w:sz w:val="24"/>
          <w:szCs w:val="24"/>
        </w:rPr>
        <w:t xml:space="preserve">Black box </w:t>
      </w:r>
      <w:proofErr w:type="gramStart"/>
      <w:r>
        <w:rPr>
          <w:rFonts w:ascii="Tahoma" w:hAnsi="Tahoma" w:cs="Tahoma"/>
          <w:i/>
          <w:color w:val="000000" w:themeColor="text1"/>
          <w:sz w:val="24"/>
          <w:szCs w:val="24"/>
        </w:rPr>
        <w:t xml:space="preserve">testing </w:t>
      </w:r>
      <w:r>
        <w:rPr>
          <w:rFonts w:ascii="Tahoma" w:hAnsi="Tahoma" w:cs="Tahoma"/>
          <w:color w:val="000000" w:themeColor="text1"/>
          <w:sz w:val="24"/>
          <w:szCs w:val="24"/>
        </w:rPr>
        <w:t xml:space="preserve"> merupakan</w:t>
      </w:r>
      <w:proofErr w:type="gramEnd"/>
      <w:r>
        <w:rPr>
          <w:rFonts w:ascii="Tahoma" w:hAnsi="Tahoma" w:cs="Tahoma"/>
          <w:color w:val="000000" w:themeColor="text1"/>
          <w:sz w:val="24"/>
          <w:szCs w:val="24"/>
        </w:rPr>
        <w:t xml:space="preserve"> metode testing yang mudah digunakan karena hanya memerlukan batas bawah dan batas atas dari sebuah data yang diharapkan. Estimasi banyaknya data yang diuji dapat dihitung melalui banyaknya </w:t>
      </w:r>
      <w:r>
        <w:rPr>
          <w:rFonts w:ascii="Tahoma" w:hAnsi="Tahoma" w:cs="Tahoma"/>
          <w:i/>
          <w:color w:val="000000" w:themeColor="text1"/>
          <w:sz w:val="24"/>
          <w:szCs w:val="24"/>
        </w:rPr>
        <w:t xml:space="preserve">field </w:t>
      </w:r>
      <w:r>
        <w:rPr>
          <w:rFonts w:ascii="Tahoma" w:hAnsi="Tahoma" w:cs="Tahoma"/>
          <w:color w:val="000000" w:themeColor="text1"/>
          <w:sz w:val="24"/>
          <w:szCs w:val="24"/>
        </w:rPr>
        <w:t>data entri yang akan di uji, aturan entri data harus dipenuhi serta kasus batas atas dan batas bawah harus memenuhi. Dengan menggunakan metode ini dapat diketahui jika fungsionalitas masih dapat menerima masukan data yang tidak diharapkan maka akan menyebabkan data yang disimpan kurang valid</w:t>
      </w:r>
      <w:r w:rsidR="00B67AA8">
        <w:rPr>
          <w:rFonts w:ascii="Tahoma" w:hAnsi="Tahoma" w:cs="Tahoma"/>
          <w:color w:val="000000" w:themeColor="text1"/>
          <w:sz w:val="24"/>
          <w:szCs w:val="24"/>
        </w:rPr>
        <w:t xml:space="preserve"> </w:t>
      </w:r>
      <w:r w:rsidR="00B67AA8">
        <w:rPr>
          <w:rFonts w:ascii="Tahoma" w:hAnsi="Tahoma" w:cs="Tahoma"/>
          <w:color w:val="000000" w:themeColor="text1"/>
          <w:sz w:val="24"/>
          <w:szCs w:val="24"/>
        </w:rPr>
        <w:fldChar w:fldCharType="begin" w:fldLock="1"/>
      </w:r>
      <w:r w:rsidR="00B67AA8">
        <w:rPr>
          <w:rFonts w:ascii="Tahoma" w:hAnsi="Tahoma" w:cs="Tahoma"/>
          <w:color w:val="000000" w:themeColor="text1"/>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8b0c1db7-898d-4f8e-af17-29bf5186d548"]}],"mendeley":{"formattedCitation":"(Cholifah et al., 2018)","plainTextFormattedCitation":"(Cholifah et al., 2018)"},"properties":{"noteIndex":0},"schema":"https://github.com/citation-style-language/schema/raw/master/csl-citation.json"}</w:instrText>
      </w:r>
      <w:r w:rsidR="00B67AA8">
        <w:rPr>
          <w:rFonts w:ascii="Tahoma" w:hAnsi="Tahoma" w:cs="Tahoma"/>
          <w:color w:val="000000" w:themeColor="text1"/>
          <w:sz w:val="24"/>
          <w:szCs w:val="24"/>
        </w:rPr>
        <w:fldChar w:fldCharType="separate"/>
      </w:r>
      <w:r w:rsidR="00B67AA8" w:rsidRPr="00B67AA8">
        <w:rPr>
          <w:rFonts w:ascii="Tahoma" w:hAnsi="Tahoma" w:cs="Tahoma"/>
          <w:noProof/>
          <w:color w:val="000000" w:themeColor="text1"/>
          <w:sz w:val="24"/>
          <w:szCs w:val="24"/>
        </w:rPr>
        <w:t>(Cholifah et al., 2018)</w:t>
      </w:r>
      <w:r w:rsidR="00B67AA8">
        <w:rPr>
          <w:rFonts w:ascii="Tahoma" w:hAnsi="Tahoma" w:cs="Tahoma"/>
          <w:color w:val="000000" w:themeColor="text1"/>
          <w:sz w:val="24"/>
          <w:szCs w:val="24"/>
        </w:rPr>
        <w:fldChar w:fldCharType="end"/>
      </w:r>
      <w:r w:rsidR="00307533">
        <w:rPr>
          <w:rFonts w:ascii="Tahoma" w:hAnsi="Tahoma" w:cs="Tahoma"/>
          <w:color w:val="000000" w:themeColor="text1"/>
          <w:sz w:val="24"/>
          <w:szCs w:val="24"/>
        </w:rPr>
        <w:t>.</w:t>
      </w:r>
    </w:p>
    <w:p w14:paraId="0E57541C" w14:textId="62676A62" w:rsidR="00C227CD" w:rsidRDefault="00C227CD" w:rsidP="00C227CD">
      <w:pPr>
        <w:pStyle w:val="Head2"/>
        <w:spacing w:line="276" w:lineRule="auto"/>
        <w:ind w:left="567"/>
        <w:jc w:val="center"/>
        <w:rPr>
          <w:rFonts w:ascii="Tahoma" w:hAnsi="Tahoma" w:cs="Tahoma"/>
        </w:rPr>
      </w:pPr>
      <w:r>
        <w:rPr>
          <w:rFonts w:ascii="Tahoma" w:hAnsi="Tahoma" w:cs="Tahoma"/>
        </w:rPr>
        <w:lastRenderedPageBreak/>
        <w:t>BAB III</w:t>
      </w:r>
    </w:p>
    <w:p w14:paraId="34692C69" w14:textId="3C00F349" w:rsidR="00C227CD" w:rsidRDefault="00C227CD" w:rsidP="00C227CD">
      <w:pPr>
        <w:pStyle w:val="Head2"/>
        <w:spacing w:line="276" w:lineRule="auto"/>
        <w:ind w:left="567"/>
        <w:jc w:val="center"/>
        <w:rPr>
          <w:rFonts w:ascii="Tahoma" w:hAnsi="Tahoma" w:cs="Tahoma"/>
        </w:rPr>
      </w:pPr>
      <w:r>
        <w:rPr>
          <w:rFonts w:ascii="Tahoma" w:hAnsi="Tahoma" w:cs="Tahoma"/>
        </w:rPr>
        <w:t>METODE PENYELESAIAN TUGAS AKHIR</w:t>
      </w:r>
    </w:p>
    <w:p w14:paraId="0B820825" w14:textId="77777777" w:rsidR="00C227CD" w:rsidRPr="00C227CD" w:rsidRDefault="00C227CD" w:rsidP="00C227CD">
      <w:pPr>
        <w:pStyle w:val="Head2"/>
        <w:spacing w:line="276" w:lineRule="auto"/>
        <w:ind w:left="567"/>
        <w:jc w:val="center"/>
        <w:rPr>
          <w:rFonts w:ascii="Tahoma" w:hAnsi="Tahoma" w:cs="Tahoma"/>
        </w:rPr>
      </w:pPr>
    </w:p>
    <w:p w14:paraId="60CEF837" w14:textId="3FCBF3DE" w:rsidR="00C227CD" w:rsidRDefault="00C227CD" w:rsidP="00C227CD">
      <w:pPr>
        <w:pStyle w:val="Head2"/>
        <w:numPr>
          <w:ilvl w:val="1"/>
          <w:numId w:val="31"/>
        </w:numPr>
        <w:spacing w:line="276" w:lineRule="auto"/>
        <w:ind w:left="567" w:hanging="567"/>
        <w:rPr>
          <w:rFonts w:ascii="Tahoma" w:hAnsi="Tahoma" w:cs="Tahoma"/>
          <w:lang w:val="id-ID"/>
        </w:rPr>
      </w:pPr>
      <w:r w:rsidRPr="00F91A4F">
        <w:rPr>
          <w:rFonts w:ascii="Tahoma" w:hAnsi="Tahoma" w:cs="Tahoma"/>
          <w:lang w:val="id-ID"/>
        </w:rPr>
        <w:t>Tempat dan Waktu Penelitian</w:t>
      </w:r>
    </w:p>
    <w:p w14:paraId="7F152E8B" w14:textId="77777777" w:rsidR="00C227CD" w:rsidRPr="00930D21" w:rsidRDefault="00C227CD" w:rsidP="00C227CD">
      <w:pPr>
        <w:pStyle w:val="Head2"/>
        <w:numPr>
          <w:ilvl w:val="2"/>
          <w:numId w:val="31"/>
        </w:numPr>
        <w:spacing w:line="276" w:lineRule="auto"/>
        <w:ind w:left="1701"/>
        <w:rPr>
          <w:rFonts w:ascii="Tahoma" w:hAnsi="Tahoma" w:cs="Tahoma"/>
          <w:lang w:val="id-ID"/>
        </w:rPr>
      </w:pPr>
      <w:r>
        <w:rPr>
          <w:rFonts w:ascii="Tahoma" w:hAnsi="Tahoma" w:cs="Tahoma"/>
        </w:rPr>
        <w:t>Tempat Penelitian</w:t>
      </w:r>
    </w:p>
    <w:p w14:paraId="6AA77F28" w14:textId="092ADC35" w:rsidR="00C227CD" w:rsidRDefault="004610D8" w:rsidP="00C227CD">
      <w:pPr>
        <w:pStyle w:val="Head2"/>
        <w:spacing w:line="276" w:lineRule="auto"/>
        <w:ind w:left="1701"/>
        <w:rPr>
          <w:rFonts w:ascii="Tahoma" w:hAnsi="Tahoma" w:cs="Tahoma"/>
          <w:b w:val="0"/>
        </w:rPr>
      </w:pPr>
      <w:r>
        <w:rPr>
          <w:rFonts w:ascii="Tahoma" w:hAnsi="Tahoma" w:cs="Tahoma"/>
          <w:b w:val="0"/>
        </w:rPr>
        <w:t>Tempat: Profil Image studio</w:t>
      </w:r>
    </w:p>
    <w:p w14:paraId="4C4EA02A" w14:textId="3F82DB8C" w:rsidR="004610D8" w:rsidRPr="004610D8" w:rsidRDefault="004610D8" w:rsidP="00C227CD">
      <w:pPr>
        <w:pStyle w:val="Head2"/>
        <w:spacing w:line="276" w:lineRule="auto"/>
        <w:ind w:left="1701"/>
        <w:rPr>
          <w:rFonts w:ascii="Tahoma" w:hAnsi="Tahoma" w:cs="Tahoma"/>
          <w:b w:val="0"/>
        </w:rPr>
      </w:pPr>
      <w:r>
        <w:rPr>
          <w:rFonts w:ascii="Tahoma" w:hAnsi="Tahoma" w:cs="Tahoma"/>
          <w:b w:val="0"/>
        </w:rPr>
        <w:t>Alamat:</w:t>
      </w:r>
      <w:r w:rsidRPr="004610D8">
        <w:t xml:space="preserve"> </w:t>
      </w:r>
      <w:proofErr w:type="gramStart"/>
      <w:r w:rsidRPr="004610D8">
        <w:rPr>
          <w:rFonts w:ascii="Tahoma" w:hAnsi="Tahoma" w:cs="Tahoma"/>
          <w:b w:val="0"/>
        </w:rPr>
        <w:t>perum</w:t>
      </w:r>
      <w:r>
        <w:rPr>
          <w:rFonts w:ascii="Tahoma" w:hAnsi="Tahoma" w:cs="Tahoma"/>
          <w:b w:val="0"/>
        </w:rPr>
        <w:t>.</w:t>
      </w:r>
      <w:r w:rsidRPr="004610D8">
        <w:rPr>
          <w:rFonts w:ascii="Tahoma" w:hAnsi="Tahoma" w:cs="Tahoma"/>
          <w:b w:val="0"/>
        </w:rPr>
        <w:t>Bumi</w:t>
      </w:r>
      <w:proofErr w:type="gramEnd"/>
      <w:r w:rsidRPr="004610D8">
        <w:rPr>
          <w:rFonts w:ascii="Tahoma" w:hAnsi="Tahoma" w:cs="Tahoma"/>
          <w:b w:val="0"/>
        </w:rPr>
        <w:t xml:space="preserve"> Tunggulwulung Indah G/8 Lowokwaru Malang 65143</w:t>
      </w:r>
    </w:p>
    <w:p w14:paraId="68FAC720" w14:textId="5CAF01E3" w:rsidR="00C227CD" w:rsidRDefault="00C227CD" w:rsidP="004610D8">
      <w:pPr>
        <w:pStyle w:val="Head2"/>
        <w:numPr>
          <w:ilvl w:val="2"/>
          <w:numId w:val="31"/>
        </w:numPr>
        <w:spacing w:line="276" w:lineRule="auto"/>
        <w:ind w:left="1701"/>
        <w:rPr>
          <w:rFonts w:ascii="Tahoma" w:hAnsi="Tahoma" w:cs="Tahoma"/>
          <w:lang w:val="id-ID"/>
        </w:rPr>
      </w:pPr>
      <w:r>
        <w:rPr>
          <w:rFonts w:ascii="Tahoma" w:hAnsi="Tahoma" w:cs="Tahoma"/>
        </w:rPr>
        <w:t>Waktu penelitian</w:t>
      </w:r>
      <w:r w:rsidRPr="00307533">
        <w:rPr>
          <w:rFonts w:ascii="Tahoma" w:hAnsi="Tahoma" w:cs="Tahoma"/>
          <w:lang w:val="id-ID"/>
        </w:rPr>
        <w:t xml:space="preserve"> </w:t>
      </w:r>
    </w:p>
    <w:p w14:paraId="40E83ED3" w14:textId="6798ED85" w:rsidR="004610D8" w:rsidRPr="00044C53" w:rsidRDefault="00044C53" w:rsidP="004610D8">
      <w:pPr>
        <w:pStyle w:val="Head2"/>
        <w:spacing w:line="276" w:lineRule="auto"/>
        <w:ind w:left="1701"/>
        <w:rPr>
          <w:rFonts w:ascii="Tahoma" w:hAnsi="Tahoma" w:cs="Tahoma"/>
          <w:b w:val="0"/>
        </w:rPr>
      </w:pPr>
      <w:r>
        <w:rPr>
          <w:rFonts w:ascii="Tahoma" w:hAnsi="Tahoma" w:cs="Tahoma"/>
          <w:b w:val="0"/>
        </w:rPr>
        <w:t>Waktu: 01 Maret - 01 Juli 2022</w:t>
      </w:r>
    </w:p>
    <w:p w14:paraId="77B5F3C2" w14:textId="77777777" w:rsidR="00C227CD" w:rsidRPr="00307533" w:rsidRDefault="00C227CD" w:rsidP="00C227CD">
      <w:pPr>
        <w:pStyle w:val="Head2"/>
        <w:numPr>
          <w:ilvl w:val="1"/>
          <w:numId w:val="31"/>
        </w:numPr>
        <w:spacing w:line="276" w:lineRule="auto"/>
        <w:ind w:left="567" w:hanging="567"/>
        <w:rPr>
          <w:rFonts w:ascii="Tahoma" w:hAnsi="Tahoma" w:cs="Tahoma"/>
          <w:lang w:val="id-ID"/>
        </w:rPr>
      </w:pPr>
      <w:r>
        <w:rPr>
          <w:rFonts w:ascii="Tahoma" w:hAnsi="Tahoma" w:cs="Tahoma"/>
          <w:lang w:val="id-ID"/>
        </w:rPr>
        <w:t>Sistematika Perancangan</w:t>
      </w:r>
    </w:p>
    <w:p w14:paraId="1A555137" w14:textId="77777777" w:rsidR="00C227CD" w:rsidRDefault="00C227CD" w:rsidP="00C227CD">
      <w:pPr>
        <w:pStyle w:val="Head2"/>
        <w:spacing w:line="276" w:lineRule="auto"/>
        <w:ind w:left="567"/>
        <w:rPr>
          <w:rFonts w:ascii="Tahoma" w:hAnsi="Tahoma" w:cs="Tahoma"/>
          <w:b w:val="0"/>
        </w:rPr>
      </w:pPr>
      <w:r>
        <w:rPr>
          <w:rFonts w:ascii="Tahoma" w:hAnsi="Tahoma" w:cs="Tahoma"/>
          <w:b w:val="0"/>
        </w:rPr>
        <w:t>Pada penelitian ini menggunakan metode Waterfall. Metode ini menggunakan metode pendekatan yang bersifat sistematis dan juga berurutan. Metode Waterfall ini memiliki 5 tahapan yaitu:</w:t>
      </w:r>
    </w:p>
    <w:p w14:paraId="29AE5523" w14:textId="77777777" w:rsidR="00113D30" w:rsidRDefault="00C227CD" w:rsidP="00113D30">
      <w:pPr>
        <w:pStyle w:val="Head2"/>
        <w:numPr>
          <w:ilvl w:val="2"/>
          <w:numId w:val="31"/>
        </w:numPr>
        <w:spacing w:line="276" w:lineRule="auto"/>
        <w:ind w:left="1701"/>
        <w:rPr>
          <w:rFonts w:ascii="Tahoma" w:hAnsi="Tahoma" w:cs="Tahoma"/>
          <w:lang w:val="id-ID"/>
        </w:rPr>
      </w:pPr>
      <w:r>
        <w:rPr>
          <w:rFonts w:ascii="Tahoma" w:hAnsi="Tahoma" w:cs="Tahoma"/>
        </w:rPr>
        <w:t>Analisis permasalahan</w:t>
      </w:r>
    </w:p>
    <w:p w14:paraId="3FBBB77A" w14:textId="39DE8C04" w:rsidR="00C227CD" w:rsidRPr="00113D30" w:rsidRDefault="00C227CD" w:rsidP="00113D30">
      <w:pPr>
        <w:pStyle w:val="Head2"/>
        <w:spacing w:line="276" w:lineRule="auto"/>
        <w:ind w:left="1701"/>
        <w:rPr>
          <w:rFonts w:ascii="Tahoma" w:hAnsi="Tahoma" w:cs="Tahoma"/>
          <w:lang w:val="id-ID"/>
        </w:rPr>
      </w:pPr>
      <w:r w:rsidRPr="00113D30">
        <w:rPr>
          <w:rFonts w:ascii="Tahoma" w:hAnsi="Tahoma" w:cs="Tahoma"/>
          <w:b w:val="0"/>
        </w:rPr>
        <w:lastRenderedPageBreak/>
        <w:t xml:space="preserve">Perusahan Umum Jasa Tirta I adalah sebuah intansi pemerintahaan yang menyediakan pengelolahan sumber daya air tetapi secara manajemen </w:t>
      </w:r>
      <w:proofErr w:type="gramStart"/>
      <w:r w:rsidRPr="00113D30">
        <w:rPr>
          <w:rFonts w:ascii="Tahoma" w:hAnsi="Tahoma" w:cs="Tahoma"/>
          <w:b w:val="0"/>
        </w:rPr>
        <w:t>internal  Jasa</w:t>
      </w:r>
      <w:proofErr w:type="gramEnd"/>
      <w:r w:rsidRPr="00113D30">
        <w:rPr>
          <w:rFonts w:ascii="Tahoma" w:hAnsi="Tahoma" w:cs="Tahoma"/>
          <w:b w:val="0"/>
        </w:rPr>
        <w:t xml:space="preserve"> tirta juga bergerak sebagai badan usaha penyedia aset-aset. Perusahaan umum Jasa Tirta I merupakan perusahaan pusat yang memiliki banyak anak perusahaan yang tersebar di seluruh Indonesia. Besarnya Perusahaan Umum Jasa Tirta I mengakibatkan aset aset perusahaan juga semakin bertambah agar dapat menunjang kebutuhan perusahaan.</w:t>
      </w:r>
      <w:r w:rsidRPr="00113D30">
        <w:rPr>
          <w:rFonts w:ascii="Tahoma" w:hAnsi="Tahoma" w:cs="Tahoma"/>
        </w:rPr>
        <w:t xml:space="preserve"> </w:t>
      </w:r>
      <w:r w:rsidRPr="00113D30">
        <w:rPr>
          <w:rFonts w:ascii="Tahoma" w:hAnsi="Tahoma" w:cs="Tahoma"/>
          <w:b w:val="0"/>
        </w:rPr>
        <w:t>Semakin besarnya perusahaan mengakibatkan semakin bertambahnya aset perusahaan juga. Jika aset Perusahaan Umum Jasa Tirta I terus menerus bertambah setiap harinya maka berakibat kehilangan aset dan kehilangan nilai ekonomis aset tersebut. Selain itu anak perusahaan PERUM Jasa Tirta I juga memiliki aset yang tidak sedikit, jika aset anak perusahaan PERUM Jasa Tirta I tidak terkontrol oleh pusat maka akan berakibat fatal dan dapat disalah gunakan. Pada PERUM Jasa Tirta I juga memiliki banyak tingkatan manajemen, dengan banyaknya tingkatan manajemen maka akan bermasalah jika ada penambahan aset. Proses penambahan aset pada PERUM Jasa Tirta I membutuhkan approved pada setiap tingkatan manajamen. Oleh sebab itu dengan adanya permasalahan tersebut, maka dibuatlah sebuah sistem informasi manajemen aset dan hak akses pengguna pada Perusahaan Umum Jasa Tirta I berbasis web.</w:t>
      </w:r>
    </w:p>
    <w:p w14:paraId="04524B76" w14:textId="77777777" w:rsidR="0044076B" w:rsidRPr="00AB2332" w:rsidRDefault="0044076B" w:rsidP="00307533">
      <w:pPr>
        <w:pStyle w:val="Head2"/>
        <w:numPr>
          <w:ilvl w:val="2"/>
          <w:numId w:val="31"/>
        </w:numPr>
        <w:spacing w:line="276" w:lineRule="auto"/>
        <w:ind w:left="1701"/>
        <w:rPr>
          <w:rFonts w:ascii="Tahoma" w:hAnsi="Tahoma" w:cs="Tahoma"/>
          <w:lang w:val="id-ID"/>
        </w:rPr>
      </w:pPr>
      <w:r>
        <w:rPr>
          <w:rFonts w:ascii="Tahoma" w:hAnsi="Tahoma" w:cs="Tahoma"/>
        </w:rPr>
        <w:t>Perencanaan Aplikasi</w:t>
      </w:r>
    </w:p>
    <w:p w14:paraId="64259ECB" w14:textId="77777777" w:rsidR="0044076B" w:rsidRPr="00AB2332" w:rsidRDefault="0044076B" w:rsidP="00307533">
      <w:pPr>
        <w:pStyle w:val="Head2"/>
        <w:numPr>
          <w:ilvl w:val="3"/>
          <w:numId w:val="31"/>
        </w:numPr>
        <w:spacing w:line="276" w:lineRule="auto"/>
        <w:ind w:left="2835" w:hanging="1134"/>
        <w:rPr>
          <w:rFonts w:ascii="Tahoma" w:hAnsi="Tahoma" w:cs="Tahoma"/>
          <w:lang w:val="id-ID"/>
        </w:rPr>
      </w:pPr>
      <w:r>
        <w:rPr>
          <w:rFonts w:ascii="Tahoma" w:hAnsi="Tahoma" w:cs="Tahoma"/>
        </w:rPr>
        <w:t xml:space="preserve">Perancangan </w:t>
      </w:r>
      <w:proofErr w:type="gramStart"/>
      <w:r>
        <w:rPr>
          <w:rFonts w:ascii="Tahoma" w:hAnsi="Tahoma" w:cs="Tahoma"/>
        </w:rPr>
        <w:t>Use  Diagram</w:t>
      </w:r>
      <w:proofErr w:type="gramEnd"/>
    </w:p>
    <w:p w14:paraId="1249C30A" w14:textId="77777777" w:rsidR="0044076B" w:rsidRDefault="0044076B" w:rsidP="0044076B">
      <w:pPr>
        <w:pStyle w:val="Head2"/>
        <w:spacing w:line="276" w:lineRule="auto"/>
        <w:ind w:left="2835"/>
        <w:rPr>
          <w:rFonts w:ascii="Tahoma" w:hAnsi="Tahoma" w:cs="Tahoma"/>
          <w:b w:val="0"/>
        </w:rPr>
      </w:pPr>
      <w:r>
        <w:rPr>
          <w:rFonts w:ascii="Tahoma" w:hAnsi="Tahoma" w:cs="Tahoma"/>
          <w:b w:val="0"/>
        </w:rPr>
        <w:t xml:space="preserve">Pada sistem informasi manajemen aset dan hak akses penggunana pada Perusahaan Umum Jasa Tirta I jumlah actor yang terlibat ada 3 yaitu </w:t>
      </w:r>
      <w:proofErr w:type="gramStart"/>
      <w:r>
        <w:rPr>
          <w:rFonts w:ascii="Tahoma" w:hAnsi="Tahoma" w:cs="Tahoma"/>
          <w:b w:val="0"/>
        </w:rPr>
        <w:t>superadmin,admin</w:t>
      </w:r>
      <w:proofErr w:type="gramEnd"/>
      <w:r>
        <w:rPr>
          <w:rFonts w:ascii="Tahoma" w:hAnsi="Tahoma" w:cs="Tahoma"/>
          <w:b w:val="0"/>
        </w:rPr>
        <w:t xml:space="preserve"> devisi,dan manajer perdevisi. Setiap actor dapat melakukan:</w:t>
      </w:r>
    </w:p>
    <w:p w14:paraId="32CC22B0" w14:textId="77777777" w:rsidR="0044076B" w:rsidRDefault="0044076B" w:rsidP="0044076B">
      <w:pPr>
        <w:pStyle w:val="Head2"/>
        <w:numPr>
          <w:ilvl w:val="0"/>
          <w:numId w:val="27"/>
        </w:numPr>
        <w:spacing w:line="276" w:lineRule="auto"/>
        <w:rPr>
          <w:rFonts w:ascii="Tahoma" w:hAnsi="Tahoma" w:cs="Tahoma"/>
          <w:b w:val="0"/>
        </w:rPr>
      </w:pPr>
      <w:r>
        <w:rPr>
          <w:rFonts w:ascii="Tahoma" w:hAnsi="Tahoma" w:cs="Tahoma"/>
          <w:b w:val="0"/>
        </w:rPr>
        <w:t>Superadmin</w:t>
      </w:r>
    </w:p>
    <w:p w14:paraId="5C5B7B6C" w14:textId="77777777" w:rsidR="0044076B" w:rsidRDefault="0044076B" w:rsidP="0044076B">
      <w:pPr>
        <w:pStyle w:val="Head2"/>
        <w:spacing w:line="276" w:lineRule="auto"/>
        <w:ind w:left="3195"/>
        <w:rPr>
          <w:rFonts w:ascii="Tahoma" w:hAnsi="Tahoma" w:cs="Tahoma"/>
          <w:b w:val="0"/>
        </w:rPr>
      </w:pPr>
      <w:r>
        <w:rPr>
          <w:rFonts w:ascii="Tahoma" w:hAnsi="Tahoma" w:cs="Tahoma"/>
          <w:b w:val="0"/>
        </w:rPr>
        <w:lastRenderedPageBreak/>
        <w:t xml:space="preserve">Manajemen akun </w:t>
      </w:r>
      <w:proofErr w:type="gramStart"/>
      <w:r>
        <w:rPr>
          <w:rFonts w:ascii="Tahoma" w:hAnsi="Tahoma" w:cs="Tahoma"/>
          <w:b w:val="0"/>
        </w:rPr>
        <w:t>pengguna,manajemen</w:t>
      </w:r>
      <w:proofErr w:type="gramEnd"/>
      <w:r>
        <w:rPr>
          <w:rFonts w:ascii="Tahoma" w:hAnsi="Tahoma" w:cs="Tahoma"/>
          <w:b w:val="0"/>
        </w:rPr>
        <w:t xml:space="preserve"> aset,</w:t>
      </w:r>
      <w:r w:rsidRPr="00464C85">
        <w:t xml:space="preserve"> </w:t>
      </w:r>
      <w:r w:rsidRPr="00464C85">
        <w:rPr>
          <w:rFonts w:ascii="Tahoma" w:hAnsi="Tahoma" w:cs="Tahoma"/>
          <w:b w:val="0"/>
        </w:rPr>
        <w:t xml:space="preserve">Filter aset dapat berdasarkan asal aset,devisi,bentuk, status,kondisi dan tahun </w:t>
      </w:r>
      <w:r>
        <w:rPr>
          <w:rFonts w:ascii="Tahoma" w:hAnsi="Tahoma" w:cs="Tahoma"/>
          <w:b w:val="0"/>
        </w:rPr>
        <w:t>,import,export,manajemen data master untuk kebutuhan data aset,list data permohonan penambahan aset, approvel, dan dapat mendapatkan notifikasi.</w:t>
      </w:r>
    </w:p>
    <w:p w14:paraId="3C9AD4FF" w14:textId="77777777" w:rsidR="0044076B" w:rsidRDefault="0044076B" w:rsidP="0044076B">
      <w:pPr>
        <w:pStyle w:val="Head2"/>
        <w:numPr>
          <w:ilvl w:val="0"/>
          <w:numId w:val="27"/>
        </w:numPr>
        <w:spacing w:line="276" w:lineRule="auto"/>
        <w:rPr>
          <w:rFonts w:ascii="Tahoma" w:hAnsi="Tahoma" w:cs="Tahoma"/>
          <w:b w:val="0"/>
        </w:rPr>
      </w:pPr>
      <w:r>
        <w:rPr>
          <w:rFonts w:ascii="Tahoma" w:hAnsi="Tahoma" w:cs="Tahoma"/>
          <w:b w:val="0"/>
        </w:rPr>
        <w:t>Admin devisi</w:t>
      </w:r>
    </w:p>
    <w:p w14:paraId="1AEA10A8" w14:textId="77777777" w:rsidR="0044076B" w:rsidRDefault="0044076B" w:rsidP="0044076B">
      <w:pPr>
        <w:pStyle w:val="Head2"/>
        <w:spacing w:line="276" w:lineRule="auto"/>
        <w:ind w:left="3195"/>
        <w:rPr>
          <w:rFonts w:ascii="Tahoma" w:hAnsi="Tahoma" w:cs="Tahoma"/>
          <w:b w:val="0"/>
        </w:rPr>
      </w:pPr>
      <w:r>
        <w:rPr>
          <w:rFonts w:ascii="Tahoma" w:hAnsi="Tahoma" w:cs="Tahoma"/>
          <w:b w:val="0"/>
        </w:rPr>
        <w:t xml:space="preserve">Edit profil </w:t>
      </w:r>
      <w:proofErr w:type="gramStart"/>
      <w:r>
        <w:rPr>
          <w:rFonts w:ascii="Tahoma" w:hAnsi="Tahoma" w:cs="Tahoma"/>
          <w:b w:val="0"/>
        </w:rPr>
        <w:t>user,edit</w:t>
      </w:r>
      <w:proofErr w:type="gramEnd"/>
      <w:r>
        <w:rPr>
          <w:rFonts w:ascii="Tahoma" w:hAnsi="Tahoma" w:cs="Tahoma"/>
          <w:b w:val="0"/>
        </w:rPr>
        <w:t xml:space="preserve"> aset, import export aset,</w:t>
      </w:r>
      <w:r w:rsidRPr="00464C85">
        <w:t xml:space="preserve"> </w:t>
      </w:r>
      <w:r w:rsidRPr="00464C85">
        <w:rPr>
          <w:rFonts w:ascii="Tahoma" w:hAnsi="Tahoma" w:cs="Tahoma"/>
          <w:b w:val="0"/>
        </w:rPr>
        <w:t>Filter aset dapat berdasarkan asal aset,devisi,bentuk, status,kondisi dan tahun</w:t>
      </w:r>
      <w:r>
        <w:rPr>
          <w:rFonts w:ascii="Tahoma" w:hAnsi="Tahoma" w:cs="Tahoma"/>
          <w:b w:val="0"/>
        </w:rPr>
        <w:t>,list daftar aset berdasarkan devisi,form pengajuan aset dan form pemberhentian aset, dan dapat mendapatkan notifikasi</w:t>
      </w:r>
    </w:p>
    <w:p w14:paraId="208DC497" w14:textId="77777777" w:rsidR="0044076B" w:rsidRDefault="0044076B" w:rsidP="0044076B">
      <w:pPr>
        <w:pStyle w:val="Head2"/>
        <w:numPr>
          <w:ilvl w:val="0"/>
          <w:numId w:val="27"/>
        </w:numPr>
        <w:spacing w:line="276" w:lineRule="auto"/>
        <w:rPr>
          <w:rFonts w:ascii="Tahoma" w:hAnsi="Tahoma" w:cs="Tahoma"/>
          <w:b w:val="0"/>
        </w:rPr>
      </w:pPr>
      <w:r>
        <w:rPr>
          <w:rFonts w:ascii="Tahoma" w:hAnsi="Tahoma" w:cs="Tahoma"/>
          <w:b w:val="0"/>
        </w:rPr>
        <w:t>Manajer</w:t>
      </w:r>
    </w:p>
    <w:p w14:paraId="79BB9A3C" w14:textId="77777777" w:rsidR="0044076B" w:rsidRPr="00AB2332" w:rsidRDefault="0044076B" w:rsidP="0044076B">
      <w:pPr>
        <w:pStyle w:val="Head2"/>
        <w:spacing w:line="276" w:lineRule="auto"/>
        <w:ind w:left="3195"/>
        <w:rPr>
          <w:rFonts w:ascii="Tahoma" w:hAnsi="Tahoma" w:cs="Tahoma"/>
          <w:b w:val="0"/>
        </w:rPr>
      </w:pPr>
      <w:r>
        <w:rPr>
          <w:rFonts w:ascii="Tahoma" w:hAnsi="Tahoma" w:cs="Tahoma"/>
          <w:b w:val="0"/>
        </w:rPr>
        <w:t xml:space="preserve">Edit profil </w:t>
      </w:r>
      <w:proofErr w:type="gramStart"/>
      <w:r>
        <w:rPr>
          <w:rFonts w:ascii="Tahoma" w:hAnsi="Tahoma" w:cs="Tahoma"/>
          <w:b w:val="0"/>
        </w:rPr>
        <w:t>user,edit</w:t>
      </w:r>
      <w:proofErr w:type="gramEnd"/>
      <w:r>
        <w:rPr>
          <w:rFonts w:ascii="Tahoma" w:hAnsi="Tahoma" w:cs="Tahoma"/>
          <w:b w:val="0"/>
        </w:rPr>
        <w:t xml:space="preserve"> aset, import export aset,</w:t>
      </w:r>
      <w:r w:rsidRPr="00464C85">
        <w:t xml:space="preserve"> </w:t>
      </w:r>
      <w:r w:rsidRPr="00464C85">
        <w:rPr>
          <w:rFonts w:ascii="Tahoma" w:hAnsi="Tahoma" w:cs="Tahoma"/>
          <w:b w:val="0"/>
        </w:rPr>
        <w:t>Filter aset dapat berdasarkan asal aset,devisi,bentuk, status,kondisi dan tahun</w:t>
      </w:r>
      <w:r>
        <w:rPr>
          <w:rFonts w:ascii="Tahoma" w:hAnsi="Tahoma" w:cs="Tahoma"/>
          <w:b w:val="0"/>
        </w:rPr>
        <w:t>,list daftar aset berdasarkan devisi.</w:t>
      </w:r>
    </w:p>
    <w:p w14:paraId="2D18F7A5" w14:textId="77777777" w:rsidR="0044076B" w:rsidRPr="00E73AC3" w:rsidRDefault="0044076B" w:rsidP="00307533">
      <w:pPr>
        <w:pStyle w:val="Head2"/>
        <w:numPr>
          <w:ilvl w:val="3"/>
          <w:numId w:val="31"/>
        </w:numPr>
        <w:spacing w:line="276" w:lineRule="auto"/>
        <w:ind w:left="2835" w:hanging="1134"/>
        <w:rPr>
          <w:rFonts w:ascii="Tahoma" w:hAnsi="Tahoma" w:cs="Tahoma"/>
          <w:lang w:val="id-ID"/>
        </w:rPr>
      </w:pPr>
      <w:r>
        <w:rPr>
          <w:rFonts w:ascii="Tahoma" w:hAnsi="Tahoma" w:cs="Tahoma"/>
        </w:rPr>
        <w:t>Perancangan Use Case Scenario</w:t>
      </w:r>
    </w:p>
    <w:p w14:paraId="31E1348F" w14:textId="77777777" w:rsidR="0044076B" w:rsidRPr="00E73AC3" w:rsidRDefault="0044076B" w:rsidP="0044076B">
      <w:pPr>
        <w:pStyle w:val="Head2"/>
        <w:spacing w:line="276" w:lineRule="auto"/>
        <w:ind w:left="2835"/>
        <w:rPr>
          <w:rFonts w:ascii="Tahoma" w:hAnsi="Tahoma" w:cs="Tahoma"/>
          <w:b w:val="0"/>
          <w:lang w:val="id-ID"/>
        </w:rPr>
      </w:pPr>
      <w:r w:rsidRPr="00E73AC3">
        <w:rPr>
          <w:rFonts w:ascii="Tahoma" w:hAnsi="Tahoma" w:cs="Tahoma"/>
          <w:b w:val="0"/>
        </w:rPr>
        <w:t>Perancangan use case scenario dibuat untuk menentukan scenario atau jalannya sistem pada setiap action yang akan dilakukan oleh actor</w:t>
      </w:r>
      <w:r>
        <w:rPr>
          <w:rFonts w:ascii="Tahoma" w:hAnsi="Tahoma" w:cs="Tahoma"/>
          <w:b w:val="0"/>
        </w:rPr>
        <w:t>. Action awal yang akan dilakukan user adalah login lalu pengelolaan data setelah itu logout.</w:t>
      </w:r>
    </w:p>
    <w:p w14:paraId="27AA0D98" w14:textId="77777777" w:rsidR="0044076B" w:rsidRPr="00E01F5D" w:rsidRDefault="0044076B" w:rsidP="00307533">
      <w:pPr>
        <w:pStyle w:val="Head2"/>
        <w:numPr>
          <w:ilvl w:val="3"/>
          <w:numId w:val="31"/>
        </w:numPr>
        <w:spacing w:line="276" w:lineRule="auto"/>
        <w:ind w:left="2835" w:hanging="1134"/>
        <w:rPr>
          <w:rFonts w:ascii="Tahoma" w:hAnsi="Tahoma" w:cs="Tahoma"/>
          <w:lang w:val="id-ID"/>
        </w:rPr>
      </w:pPr>
      <w:r>
        <w:rPr>
          <w:rFonts w:ascii="Tahoma" w:hAnsi="Tahoma" w:cs="Tahoma"/>
        </w:rPr>
        <w:t>Perancangan Sequence Diagram</w:t>
      </w:r>
    </w:p>
    <w:p w14:paraId="41D84A2C" w14:textId="77777777" w:rsidR="0044076B" w:rsidRPr="00E01F5D" w:rsidRDefault="0044076B" w:rsidP="0044076B">
      <w:pPr>
        <w:pStyle w:val="Head2"/>
        <w:spacing w:line="276" w:lineRule="auto"/>
        <w:ind w:left="2835"/>
        <w:rPr>
          <w:rFonts w:ascii="Tahoma" w:hAnsi="Tahoma" w:cs="Tahoma"/>
          <w:b w:val="0"/>
          <w:lang w:val="id-ID"/>
        </w:rPr>
      </w:pPr>
      <w:r>
        <w:rPr>
          <w:rFonts w:ascii="Tahoma" w:hAnsi="Tahoma" w:cs="Tahoma"/>
          <w:b w:val="0"/>
        </w:rPr>
        <w:t>Sequence diagram dibuat untuk menunjukan urutan perilaku sistem pada masing masing scenarionya. Perancangan sequence diagram dimulai dengan menginputkan data login dan menginputkan data sesuai dengan kebutuhan.</w:t>
      </w:r>
    </w:p>
    <w:p w14:paraId="21A25E8A" w14:textId="77777777" w:rsidR="0044076B" w:rsidRPr="00E01F5D" w:rsidRDefault="0044076B" w:rsidP="00307533">
      <w:pPr>
        <w:pStyle w:val="Head2"/>
        <w:numPr>
          <w:ilvl w:val="3"/>
          <w:numId w:val="31"/>
        </w:numPr>
        <w:spacing w:line="276" w:lineRule="auto"/>
        <w:ind w:left="2835" w:hanging="1134"/>
        <w:rPr>
          <w:rFonts w:ascii="Tahoma" w:hAnsi="Tahoma" w:cs="Tahoma"/>
          <w:lang w:val="id-ID"/>
        </w:rPr>
      </w:pPr>
      <w:r>
        <w:rPr>
          <w:rFonts w:ascii="Tahoma" w:hAnsi="Tahoma" w:cs="Tahoma"/>
        </w:rPr>
        <w:t>Perancangan Class Diagram</w:t>
      </w:r>
    </w:p>
    <w:p w14:paraId="6D11A4D4" w14:textId="77777777" w:rsidR="0044076B" w:rsidRPr="005A7458" w:rsidRDefault="0044076B" w:rsidP="0044076B">
      <w:pPr>
        <w:pStyle w:val="Head2"/>
        <w:spacing w:line="276" w:lineRule="auto"/>
        <w:ind w:left="2835"/>
        <w:rPr>
          <w:rFonts w:ascii="Tahoma" w:hAnsi="Tahoma" w:cs="Tahoma"/>
          <w:b w:val="0"/>
          <w:lang w:val="id-ID"/>
        </w:rPr>
      </w:pPr>
      <w:r>
        <w:rPr>
          <w:rFonts w:ascii="Tahoma" w:hAnsi="Tahoma" w:cs="Tahoma"/>
          <w:b w:val="0"/>
        </w:rPr>
        <w:t>Pada perancangan class diagram akan dilakukan penentuan nama class dan class apa saja yang akan digunakan untuk relasi antar class.</w:t>
      </w:r>
    </w:p>
    <w:p w14:paraId="58ED4AE8" w14:textId="77777777" w:rsidR="0044076B" w:rsidRPr="005A7458" w:rsidRDefault="0044076B" w:rsidP="00307533">
      <w:pPr>
        <w:pStyle w:val="Head2"/>
        <w:numPr>
          <w:ilvl w:val="3"/>
          <w:numId w:val="31"/>
        </w:numPr>
        <w:spacing w:line="276" w:lineRule="auto"/>
        <w:ind w:left="2835" w:hanging="1134"/>
        <w:rPr>
          <w:rFonts w:ascii="Tahoma" w:hAnsi="Tahoma" w:cs="Tahoma"/>
          <w:lang w:val="id-ID"/>
        </w:rPr>
      </w:pPr>
      <w:r>
        <w:rPr>
          <w:rFonts w:ascii="Tahoma" w:hAnsi="Tahoma" w:cs="Tahoma"/>
        </w:rPr>
        <w:t>Perancangan Database</w:t>
      </w:r>
    </w:p>
    <w:p w14:paraId="225F83B8" w14:textId="77777777" w:rsidR="0044076B" w:rsidRPr="00F07E99" w:rsidRDefault="0044076B" w:rsidP="0044076B">
      <w:pPr>
        <w:pStyle w:val="Head2"/>
        <w:spacing w:line="276" w:lineRule="auto"/>
        <w:ind w:left="2835"/>
        <w:rPr>
          <w:rFonts w:ascii="Tahoma" w:hAnsi="Tahoma" w:cs="Tahoma"/>
          <w:b w:val="0"/>
          <w:lang w:val="id-ID"/>
        </w:rPr>
      </w:pPr>
      <w:r>
        <w:rPr>
          <w:rFonts w:ascii="Tahoma" w:hAnsi="Tahoma" w:cs="Tahoma"/>
          <w:b w:val="0"/>
        </w:rPr>
        <w:lastRenderedPageBreak/>
        <w:t xml:space="preserve">Perancangan database diawali dengan menentukan datanya dan mengelompokan berdasarkan datanya. Setelah dikelompokan lalu menentukan </w:t>
      </w:r>
      <w:r>
        <w:rPr>
          <w:rFonts w:ascii="Tahoma" w:hAnsi="Tahoma" w:cs="Tahoma"/>
          <w:b w:val="0"/>
          <w:i/>
        </w:rPr>
        <w:t xml:space="preserve">primary </w:t>
      </w:r>
      <w:proofErr w:type="gramStart"/>
      <w:r>
        <w:rPr>
          <w:rFonts w:ascii="Tahoma" w:hAnsi="Tahoma" w:cs="Tahoma"/>
          <w:b w:val="0"/>
          <w:i/>
        </w:rPr>
        <w:t xml:space="preserve">key </w:t>
      </w:r>
      <w:r>
        <w:rPr>
          <w:rFonts w:ascii="Tahoma" w:hAnsi="Tahoma" w:cs="Tahoma"/>
          <w:b w:val="0"/>
        </w:rPr>
        <w:t>,</w:t>
      </w:r>
      <w:r>
        <w:rPr>
          <w:rFonts w:ascii="Tahoma" w:hAnsi="Tahoma" w:cs="Tahoma"/>
          <w:b w:val="0"/>
          <w:i/>
        </w:rPr>
        <w:t>forgein</w:t>
      </w:r>
      <w:proofErr w:type="gramEnd"/>
      <w:r>
        <w:rPr>
          <w:rFonts w:ascii="Tahoma" w:hAnsi="Tahoma" w:cs="Tahoma"/>
          <w:b w:val="0"/>
          <w:i/>
        </w:rPr>
        <w:t xml:space="preserve"> key </w:t>
      </w:r>
      <w:r>
        <w:rPr>
          <w:rFonts w:ascii="Tahoma" w:hAnsi="Tahoma" w:cs="Tahoma"/>
          <w:b w:val="0"/>
        </w:rPr>
        <w:t xml:space="preserve">dan artibut yang lain. Langkah selanjutnya baru mulai perancangan </w:t>
      </w:r>
      <w:r w:rsidRPr="00F07E99">
        <w:rPr>
          <w:rFonts w:ascii="Tahoma" w:hAnsi="Tahoma" w:cs="Tahoma"/>
          <w:b w:val="0"/>
          <w:i/>
        </w:rPr>
        <w:t>entity relationship diagram</w:t>
      </w:r>
      <w:r>
        <w:rPr>
          <w:rFonts w:ascii="Tahoma" w:hAnsi="Tahoma" w:cs="Tahoma"/>
          <w:b w:val="0"/>
        </w:rPr>
        <w:t>.</w:t>
      </w:r>
    </w:p>
    <w:p w14:paraId="454CF0BA" w14:textId="77777777" w:rsidR="0044076B" w:rsidRPr="00174567" w:rsidRDefault="0044076B" w:rsidP="00307533">
      <w:pPr>
        <w:pStyle w:val="Head2"/>
        <w:numPr>
          <w:ilvl w:val="2"/>
          <w:numId w:val="31"/>
        </w:numPr>
        <w:spacing w:line="276" w:lineRule="auto"/>
        <w:ind w:left="1701"/>
        <w:rPr>
          <w:rFonts w:ascii="Tahoma" w:hAnsi="Tahoma" w:cs="Tahoma"/>
          <w:lang w:val="id-ID"/>
        </w:rPr>
      </w:pPr>
      <w:r>
        <w:rPr>
          <w:rFonts w:ascii="Tahoma" w:hAnsi="Tahoma" w:cs="Tahoma"/>
        </w:rPr>
        <w:t>Implementasi</w:t>
      </w:r>
    </w:p>
    <w:p w14:paraId="33BBE2F7" w14:textId="77777777" w:rsidR="0044076B" w:rsidRDefault="0044076B" w:rsidP="0044076B">
      <w:pPr>
        <w:pStyle w:val="Head2"/>
        <w:spacing w:line="276" w:lineRule="auto"/>
        <w:ind w:left="1701"/>
        <w:rPr>
          <w:rFonts w:ascii="Tahoma" w:hAnsi="Tahoma" w:cs="Tahoma"/>
          <w:b w:val="0"/>
        </w:rPr>
      </w:pPr>
      <w:r>
        <w:rPr>
          <w:rFonts w:ascii="Tahoma" w:hAnsi="Tahoma" w:cs="Tahoma"/>
          <w:b w:val="0"/>
        </w:rPr>
        <w:t>Langkah langkah pada saat tahap implementasi:</w:t>
      </w:r>
    </w:p>
    <w:p w14:paraId="49FEFDF0" w14:textId="77777777" w:rsidR="0044076B" w:rsidRPr="00B35128" w:rsidRDefault="0044076B" w:rsidP="0044076B">
      <w:pPr>
        <w:pStyle w:val="Head2"/>
        <w:numPr>
          <w:ilvl w:val="0"/>
          <w:numId w:val="28"/>
        </w:numPr>
        <w:spacing w:line="276" w:lineRule="auto"/>
        <w:rPr>
          <w:rFonts w:ascii="Tahoma" w:hAnsi="Tahoma" w:cs="Tahoma"/>
          <w:b w:val="0"/>
          <w:lang w:val="id-ID"/>
        </w:rPr>
      </w:pPr>
      <w:r>
        <w:rPr>
          <w:rFonts w:ascii="Tahoma" w:hAnsi="Tahoma" w:cs="Tahoma"/>
          <w:b w:val="0"/>
        </w:rPr>
        <w:t>Menganalisis kebutuhan user, serta mengumpulkan data data yang dibutuhkan untuk pembuatan sistem.</w:t>
      </w:r>
    </w:p>
    <w:p w14:paraId="5660C2B8" w14:textId="77777777" w:rsidR="0044076B" w:rsidRPr="00B35128" w:rsidRDefault="0044076B" w:rsidP="0044076B">
      <w:pPr>
        <w:pStyle w:val="Head2"/>
        <w:numPr>
          <w:ilvl w:val="0"/>
          <w:numId w:val="28"/>
        </w:numPr>
        <w:spacing w:line="276" w:lineRule="auto"/>
        <w:rPr>
          <w:rFonts w:ascii="Tahoma" w:hAnsi="Tahoma" w:cs="Tahoma"/>
          <w:b w:val="0"/>
          <w:lang w:val="id-ID"/>
        </w:rPr>
      </w:pPr>
      <w:r>
        <w:rPr>
          <w:rFonts w:ascii="Tahoma" w:hAnsi="Tahoma" w:cs="Tahoma"/>
          <w:b w:val="0"/>
        </w:rPr>
        <w:t>Membuat list fitur dengan sesuai kebutuhan user</w:t>
      </w:r>
    </w:p>
    <w:p w14:paraId="591AE136" w14:textId="77777777" w:rsidR="0044076B" w:rsidRPr="00B35128" w:rsidRDefault="0044076B" w:rsidP="0044076B">
      <w:pPr>
        <w:pStyle w:val="Head2"/>
        <w:numPr>
          <w:ilvl w:val="0"/>
          <w:numId w:val="28"/>
        </w:numPr>
        <w:spacing w:line="276" w:lineRule="auto"/>
        <w:rPr>
          <w:rFonts w:ascii="Tahoma" w:hAnsi="Tahoma" w:cs="Tahoma"/>
          <w:b w:val="0"/>
          <w:lang w:val="id-ID"/>
        </w:rPr>
      </w:pPr>
      <w:r>
        <w:rPr>
          <w:rFonts w:ascii="Tahoma" w:hAnsi="Tahoma" w:cs="Tahoma"/>
          <w:b w:val="0"/>
        </w:rPr>
        <w:t xml:space="preserve">Membuat dokumentasi perancangan seperti use case </w:t>
      </w:r>
      <w:proofErr w:type="gramStart"/>
      <w:r>
        <w:rPr>
          <w:rFonts w:ascii="Tahoma" w:hAnsi="Tahoma" w:cs="Tahoma"/>
          <w:b w:val="0"/>
        </w:rPr>
        <w:t>diagram,use</w:t>
      </w:r>
      <w:proofErr w:type="gramEnd"/>
      <w:r>
        <w:rPr>
          <w:rFonts w:ascii="Tahoma" w:hAnsi="Tahoma" w:cs="Tahoma"/>
          <w:b w:val="0"/>
        </w:rPr>
        <w:t xml:space="preserve"> case scenario,sequence diagram</w:t>
      </w:r>
    </w:p>
    <w:p w14:paraId="773EC2AF" w14:textId="77777777" w:rsidR="0044076B" w:rsidRPr="00B35128" w:rsidRDefault="0044076B" w:rsidP="0044076B">
      <w:pPr>
        <w:pStyle w:val="Head2"/>
        <w:numPr>
          <w:ilvl w:val="0"/>
          <w:numId w:val="28"/>
        </w:numPr>
        <w:spacing w:line="276" w:lineRule="auto"/>
        <w:rPr>
          <w:rFonts w:ascii="Tahoma" w:hAnsi="Tahoma" w:cs="Tahoma"/>
          <w:b w:val="0"/>
          <w:lang w:val="id-ID"/>
        </w:rPr>
      </w:pPr>
      <w:r>
        <w:rPr>
          <w:rFonts w:ascii="Tahoma" w:hAnsi="Tahoma" w:cs="Tahoma"/>
          <w:b w:val="0"/>
        </w:rPr>
        <w:t>Membuat database sesuai dengan analisis fitur, serta membuat ERD</w:t>
      </w:r>
    </w:p>
    <w:p w14:paraId="3DBFAD42" w14:textId="77777777" w:rsidR="0044076B" w:rsidRPr="00B35128" w:rsidRDefault="0044076B" w:rsidP="0044076B">
      <w:pPr>
        <w:pStyle w:val="Head2"/>
        <w:numPr>
          <w:ilvl w:val="0"/>
          <w:numId w:val="28"/>
        </w:numPr>
        <w:spacing w:line="276" w:lineRule="auto"/>
        <w:rPr>
          <w:rFonts w:ascii="Tahoma" w:hAnsi="Tahoma" w:cs="Tahoma"/>
          <w:b w:val="0"/>
          <w:lang w:val="id-ID"/>
        </w:rPr>
      </w:pPr>
      <w:r>
        <w:rPr>
          <w:rFonts w:ascii="Tahoma" w:hAnsi="Tahoma" w:cs="Tahoma"/>
          <w:b w:val="0"/>
        </w:rPr>
        <w:t xml:space="preserve">Membuat script </w:t>
      </w:r>
      <w:proofErr w:type="gramStart"/>
      <w:r>
        <w:rPr>
          <w:rFonts w:ascii="Tahoma" w:hAnsi="Tahoma" w:cs="Tahoma"/>
          <w:b w:val="0"/>
        </w:rPr>
        <w:t>HTML,Java</w:t>
      </w:r>
      <w:proofErr w:type="gramEnd"/>
      <w:r>
        <w:rPr>
          <w:rFonts w:ascii="Tahoma" w:hAnsi="Tahoma" w:cs="Tahoma"/>
          <w:b w:val="0"/>
        </w:rPr>
        <w:t xml:space="preserve"> Script dan fungsi lain dengan menyesuaikan framework yang akan digunakan.</w:t>
      </w:r>
    </w:p>
    <w:p w14:paraId="7D669636" w14:textId="77777777" w:rsidR="0044076B" w:rsidRPr="00977611" w:rsidRDefault="0044076B" w:rsidP="00307533">
      <w:pPr>
        <w:pStyle w:val="Head2"/>
        <w:numPr>
          <w:ilvl w:val="2"/>
          <w:numId w:val="31"/>
        </w:numPr>
        <w:spacing w:line="276" w:lineRule="auto"/>
        <w:ind w:left="1701"/>
        <w:rPr>
          <w:rFonts w:ascii="Tahoma" w:hAnsi="Tahoma" w:cs="Tahoma"/>
          <w:lang w:val="id-ID"/>
        </w:rPr>
      </w:pPr>
      <w:r>
        <w:rPr>
          <w:rFonts w:ascii="Tahoma" w:hAnsi="Tahoma" w:cs="Tahoma"/>
        </w:rPr>
        <w:t>Uji Coba Aplikasi</w:t>
      </w:r>
    </w:p>
    <w:p w14:paraId="639DA2A1" w14:textId="77777777" w:rsidR="0044076B" w:rsidRPr="00451E56" w:rsidRDefault="0044076B" w:rsidP="0044076B">
      <w:pPr>
        <w:pStyle w:val="Head2"/>
        <w:spacing w:line="276" w:lineRule="auto"/>
        <w:ind w:left="1701"/>
        <w:rPr>
          <w:rFonts w:ascii="Tahoma" w:hAnsi="Tahoma" w:cs="Tahoma"/>
          <w:b w:val="0"/>
          <w:lang w:val="id-ID"/>
        </w:rPr>
      </w:pPr>
      <w:r>
        <w:rPr>
          <w:rFonts w:ascii="Tahoma" w:hAnsi="Tahoma" w:cs="Tahoma"/>
          <w:b w:val="0"/>
        </w:rPr>
        <w:t xml:space="preserve">Pengujian sistem merupakan proses pengeksekusian sistem perangkat lunak untuk menentukan apakah sistem tersebut cocok dan sesuai dengan spesifikasi, serta sesuai dengan lingkungan yang diinginkan. Pengujian sistem sering dilakukan dengan mencari </w:t>
      </w:r>
      <w:r>
        <w:rPr>
          <w:rFonts w:ascii="Tahoma" w:hAnsi="Tahoma" w:cs="Tahoma"/>
          <w:b w:val="0"/>
          <w:i/>
        </w:rPr>
        <w:t>bug</w:t>
      </w:r>
      <w:r>
        <w:rPr>
          <w:rFonts w:ascii="Tahoma" w:hAnsi="Tahoma" w:cs="Tahoma"/>
          <w:b w:val="0"/>
        </w:rPr>
        <w:t xml:space="preserve">, ketidak sempurnaan program, kesalahan pada script atau kesalahan pada codingan yang menyebabkan adanya kegagalan pada saat eksekusi sistem perangkat lunak. Pada saat ini uji coba aplikasi yang akan dilakukan menggunakan </w:t>
      </w:r>
      <w:r>
        <w:rPr>
          <w:rFonts w:ascii="Tahoma" w:hAnsi="Tahoma" w:cs="Tahoma"/>
          <w:b w:val="0"/>
          <w:i/>
        </w:rPr>
        <w:t>black-box testing</w:t>
      </w:r>
      <w:r>
        <w:rPr>
          <w:rFonts w:ascii="Tahoma" w:hAnsi="Tahoma" w:cs="Tahoma"/>
          <w:b w:val="0"/>
        </w:rPr>
        <w:t>. Pengujian ini dilakukan hanya mengamati hasil eksekusi melalui data uji dan memeriksa fungsional dari perangkat lunak. Atau sering disebut pengujian tanpa melihat scipt program yang diuji.</w:t>
      </w:r>
    </w:p>
    <w:p w14:paraId="24BD9F28" w14:textId="77777777" w:rsidR="0044076B" w:rsidRDefault="0044076B" w:rsidP="00307533">
      <w:pPr>
        <w:pStyle w:val="Head2"/>
        <w:numPr>
          <w:ilvl w:val="2"/>
          <w:numId w:val="31"/>
        </w:numPr>
        <w:spacing w:line="276" w:lineRule="auto"/>
        <w:ind w:left="1701"/>
        <w:rPr>
          <w:rFonts w:ascii="Tahoma" w:hAnsi="Tahoma" w:cs="Tahoma"/>
          <w:lang w:val="id-ID"/>
        </w:rPr>
      </w:pPr>
      <w:r>
        <w:rPr>
          <w:rFonts w:ascii="Tahoma" w:hAnsi="Tahoma" w:cs="Tahoma"/>
        </w:rPr>
        <w:t>Pengaplikasian dan Perawatan</w:t>
      </w:r>
    </w:p>
    <w:p w14:paraId="62DFEE21" w14:textId="1E41A7AD" w:rsidR="0044076B" w:rsidRDefault="0044076B" w:rsidP="0044076B">
      <w:pPr>
        <w:pStyle w:val="Head2"/>
        <w:spacing w:line="276" w:lineRule="auto"/>
        <w:ind w:left="1701"/>
        <w:rPr>
          <w:rFonts w:ascii="Tahoma" w:hAnsi="Tahoma" w:cs="Tahoma"/>
          <w:b w:val="0"/>
        </w:rPr>
      </w:pPr>
      <w:r w:rsidRPr="0044076B">
        <w:rPr>
          <w:rFonts w:ascii="Tahoma" w:hAnsi="Tahoma" w:cs="Tahoma"/>
          <w:b w:val="0"/>
        </w:rPr>
        <w:t>Perawatan dan pengaplikasian akan terus dilaksanakan jika user merasa ada kekurangan pada sistem dan user memerlukan penambahan fitur maka akan langsung dilakasanakan perubahan sistem. Untuk perwatan pada setiap harinya aka nada update data setiap harinya</w:t>
      </w:r>
      <w:r>
        <w:rPr>
          <w:rFonts w:ascii="Tahoma" w:hAnsi="Tahoma" w:cs="Tahoma"/>
          <w:b w:val="0"/>
        </w:rPr>
        <w:t>.</w:t>
      </w:r>
    </w:p>
    <w:p w14:paraId="57CA58CF" w14:textId="77777777" w:rsidR="004610D8" w:rsidRPr="0044076B" w:rsidRDefault="004610D8" w:rsidP="0044076B">
      <w:pPr>
        <w:pStyle w:val="Head2"/>
        <w:spacing w:line="276" w:lineRule="auto"/>
        <w:ind w:left="1701"/>
        <w:rPr>
          <w:rFonts w:ascii="Tahoma" w:hAnsi="Tahoma" w:cs="Tahoma"/>
          <w:lang w:val="id-ID"/>
        </w:rPr>
      </w:pPr>
    </w:p>
    <w:p w14:paraId="06590B04" w14:textId="14A6AF29" w:rsidR="0044076B" w:rsidRPr="009D172C" w:rsidRDefault="0044076B" w:rsidP="00307533">
      <w:pPr>
        <w:pStyle w:val="Head2"/>
        <w:numPr>
          <w:ilvl w:val="1"/>
          <w:numId w:val="31"/>
        </w:numPr>
        <w:spacing w:line="276" w:lineRule="auto"/>
        <w:ind w:left="567" w:hanging="567"/>
        <w:rPr>
          <w:rFonts w:ascii="Tahoma" w:hAnsi="Tahoma" w:cs="Tahoma"/>
          <w:lang w:val="id-ID"/>
        </w:rPr>
      </w:pPr>
      <w:r>
        <w:rPr>
          <w:rFonts w:ascii="Tahoma" w:hAnsi="Tahoma" w:cs="Tahoma"/>
        </w:rPr>
        <w:lastRenderedPageBreak/>
        <w:t>Teknik Pengambilan data</w:t>
      </w:r>
    </w:p>
    <w:p w14:paraId="599A7F13" w14:textId="6B02615A" w:rsidR="009D172C" w:rsidRPr="009D172C" w:rsidRDefault="00080768" w:rsidP="009D172C">
      <w:pPr>
        <w:pStyle w:val="Head2"/>
        <w:numPr>
          <w:ilvl w:val="2"/>
          <w:numId w:val="31"/>
        </w:numPr>
        <w:spacing w:line="276" w:lineRule="auto"/>
        <w:ind w:left="1701"/>
        <w:rPr>
          <w:rFonts w:ascii="Tahoma" w:hAnsi="Tahoma" w:cs="Tahoma"/>
          <w:lang w:val="id-ID"/>
        </w:rPr>
      </w:pPr>
      <w:r>
        <w:rPr>
          <w:rFonts w:ascii="Tahoma" w:hAnsi="Tahoma" w:cs="Tahoma"/>
        </w:rPr>
        <w:t>Wawancara</w:t>
      </w:r>
    </w:p>
    <w:p w14:paraId="317E8055" w14:textId="0A7F7F7B" w:rsidR="009D172C" w:rsidRDefault="00080768" w:rsidP="009D172C">
      <w:pPr>
        <w:pStyle w:val="Head2"/>
        <w:spacing w:line="276" w:lineRule="auto"/>
        <w:ind w:left="1701"/>
        <w:rPr>
          <w:rFonts w:ascii="Tahoma" w:hAnsi="Tahoma" w:cs="Tahoma"/>
          <w:b w:val="0"/>
        </w:rPr>
      </w:pPr>
      <w:r>
        <w:rPr>
          <w:rFonts w:ascii="Tahoma" w:hAnsi="Tahoma" w:cs="Tahoma"/>
          <w:b w:val="0"/>
        </w:rPr>
        <w:t>Wawancara merupakan teknik pengumpulan data yang dapat dilakukan melalui tatap muka dan tanya jawab langsung antara pengumpul data terhadap narasumber</w:t>
      </w:r>
      <w:r w:rsidR="009D172C">
        <w:rPr>
          <w:rFonts w:ascii="Tahoma" w:hAnsi="Tahoma" w:cs="Tahoma"/>
          <w:b w:val="0"/>
        </w:rPr>
        <w:t xml:space="preserve">. Tetapi pada penelitian kali ini saya </w:t>
      </w:r>
      <w:r>
        <w:rPr>
          <w:rFonts w:ascii="Tahoma" w:hAnsi="Tahoma" w:cs="Tahoma"/>
          <w:b w:val="0"/>
        </w:rPr>
        <w:t>wawancara</w:t>
      </w:r>
      <w:r w:rsidR="009D172C">
        <w:rPr>
          <w:rFonts w:ascii="Tahoma" w:hAnsi="Tahoma" w:cs="Tahoma"/>
          <w:b w:val="0"/>
        </w:rPr>
        <w:t>nya tidak langsung ke object yang saya tuju tetapi saya menggunakan orang kedua yang mengamati permasalahan tersebut dan menggunakan dokumentasi tersebut untuk saya jadikan penelitian</w:t>
      </w:r>
    </w:p>
    <w:p w14:paraId="584A4725" w14:textId="77777777" w:rsidR="004610D8" w:rsidRPr="009D172C" w:rsidRDefault="004610D8" w:rsidP="009D172C">
      <w:pPr>
        <w:pStyle w:val="Head2"/>
        <w:spacing w:line="276" w:lineRule="auto"/>
        <w:ind w:left="1701"/>
        <w:rPr>
          <w:rFonts w:ascii="Tahoma" w:hAnsi="Tahoma" w:cs="Tahoma"/>
          <w:b w:val="0"/>
          <w:lang w:val="id-ID"/>
        </w:rPr>
      </w:pPr>
    </w:p>
    <w:p w14:paraId="1CDBDED7" w14:textId="75961B0D" w:rsidR="00866135" w:rsidRDefault="009D172C" w:rsidP="009D172C">
      <w:pPr>
        <w:pStyle w:val="Head2"/>
        <w:numPr>
          <w:ilvl w:val="2"/>
          <w:numId w:val="31"/>
        </w:numPr>
        <w:spacing w:line="276" w:lineRule="auto"/>
        <w:ind w:left="1701"/>
        <w:rPr>
          <w:rFonts w:ascii="Tahoma" w:hAnsi="Tahoma" w:cs="Tahoma"/>
          <w:lang w:val="id-ID"/>
        </w:rPr>
      </w:pPr>
      <w:r>
        <w:rPr>
          <w:rFonts w:ascii="Tahoma" w:hAnsi="Tahoma" w:cs="Tahoma"/>
        </w:rPr>
        <w:t>Studi Literatur</w:t>
      </w:r>
    </w:p>
    <w:p w14:paraId="1A98B604" w14:textId="022D9B09" w:rsidR="009D172C" w:rsidRDefault="00080768" w:rsidP="009D172C">
      <w:pPr>
        <w:pStyle w:val="Head2"/>
        <w:spacing w:line="276" w:lineRule="auto"/>
        <w:ind w:left="1701"/>
        <w:rPr>
          <w:rFonts w:ascii="Tahoma" w:hAnsi="Tahoma" w:cs="Tahoma"/>
          <w:b w:val="0"/>
        </w:rPr>
      </w:pPr>
      <w:r>
        <w:rPr>
          <w:rFonts w:ascii="Tahoma" w:hAnsi="Tahoma" w:cs="Tahoma"/>
          <w:b w:val="0"/>
        </w:rPr>
        <w:t>Studi literature merupakan metode pengumpulan data dengan menelusuri sumber tulisan yang berkaitan dengan objek penelitian penulis. Pada penelitian ini penulis memilih studi literatur untuk mengumpulkan data data yang telah di dapat oleh orang kedua dan melihat dokumentasi yang sudah dibuat untuk dijadikan bahan penelitian.</w:t>
      </w:r>
    </w:p>
    <w:p w14:paraId="2AA156A7" w14:textId="77777777" w:rsidR="00080768" w:rsidRPr="00080768" w:rsidRDefault="00080768" w:rsidP="009D172C">
      <w:pPr>
        <w:pStyle w:val="Head2"/>
        <w:spacing w:line="276" w:lineRule="auto"/>
        <w:ind w:left="1701"/>
        <w:rPr>
          <w:rFonts w:ascii="Tahoma" w:hAnsi="Tahoma" w:cs="Tahoma"/>
          <w:b w:val="0"/>
        </w:rPr>
      </w:pPr>
    </w:p>
    <w:p w14:paraId="0B955D8A" w14:textId="77777777" w:rsidR="00AE08E5" w:rsidRDefault="0044076B" w:rsidP="00307533">
      <w:pPr>
        <w:pStyle w:val="Head2"/>
        <w:numPr>
          <w:ilvl w:val="1"/>
          <w:numId w:val="31"/>
        </w:numPr>
        <w:spacing w:line="276" w:lineRule="auto"/>
        <w:ind w:left="567" w:hanging="567"/>
        <w:rPr>
          <w:rFonts w:ascii="Tahoma" w:hAnsi="Tahoma" w:cs="Tahoma"/>
          <w:lang w:val="id-ID"/>
        </w:rPr>
      </w:pPr>
      <w:r>
        <w:rPr>
          <w:rFonts w:ascii="Tahoma" w:hAnsi="Tahoma" w:cs="Tahoma"/>
        </w:rPr>
        <w:t xml:space="preserve">Teknologi Yang Digunakan </w:t>
      </w:r>
    </w:p>
    <w:p w14:paraId="7F8AB581" w14:textId="691B7C4A" w:rsidR="00AE08E5" w:rsidRPr="00AE08E5" w:rsidRDefault="00AE08E5" w:rsidP="00AE08E5">
      <w:pPr>
        <w:pStyle w:val="Head2"/>
        <w:spacing w:line="276" w:lineRule="auto"/>
        <w:ind w:left="567"/>
        <w:rPr>
          <w:rFonts w:ascii="Tahoma" w:hAnsi="Tahoma" w:cs="Tahoma"/>
          <w:lang w:val="id-ID"/>
        </w:rPr>
      </w:pPr>
      <w:r w:rsidRPr="00AE08E5">
        <w:rPr>
          <w:rFonts w:ascii="Tahoma" w:hAnsi="Tahoma" w:cs="Tahoma"/>
          <w:b w:val="0"/>
        </w:rPr>
        <w:t xml:space="preserve">Dalam proses pengumpulan data yang akan </w:t>
      </w:r>
      <w:proofErr w:type="gramStart"/>
      <w:r w:rsidRPr="00AE08E5">
        <w:rPr>
          <w:rFonts w:ascii="Tahoma" w:hAnsi="Tahoma" w:cs="Tahoma"/>
          <w:b w:val="0"/>
        </w:rPr>
        <w:t>dilakukan,kelangkapan</w:t>
      </w:r>
      <w:proofErr w:type="gramEnd"/>
      <w:r w:rsidRPr="00AE08E5">
        <w:rPr>
          <w:rFonts w:ascii="Tahoma" w:hAnsi="Tahoma" w:cs="Tahoma"/>
          <w:b w:val="0"/>
        </w:rPr>
        <w:t xml:space="preserve"> alat bantu juga berperan penting terhadap kelancaran proses pengumpulan data yang dibutuhkan. Berikut teknologi yang akan digunakan selama penelitian:</w:t>
      </w:r>
    </w:p>
    <w:p w14:paraId="21420A08" w14:textId="66A06EB5" w:rsidR="00AE08E5" w:rsidRPr="00AE08E5" w:rsidRDefault="00AE08E5" w:rsidP="00307533">
      <w:pPr>
        <w:pStyle w:val="Head2"/>
        <w:numPr>
          <w:ilvl w:val="2"/>
          <w:numId w:val="31"/>
        </w:numPr>
        <w:spacing w:line="276" w:lineRule="auto"/>
        <w:rPr>
          <w:rFonts w:ascii="Tahoma" w:hAnsi="Tahoma" w:cs="Tahoma"/>
          <w:lang w:val="id-ID"/>
        </w:rPr>
      </w:pPr>
      <w:r>
        <w:rPr>
          <w:rFonts w:ascii="Tahoma" w:hAnsi="Tahoma" w:cs="Tahoma"/>
        </w:rPr>
        <w:t>Perangkat Keras</w:t>
      </w:r>
    </w:p>
    <w:p w14:paraId="33C3FA9C" w14:textId="63DCE0F5" w:rsidR="00AE08E5" w:rsidRDefault="00AE08E5" w:rsidP="00AE08E5">
      <w:pPr>
        <w:pStyle w:val="Head2"/>
        <w:spacing w:line="276" w:lineRule="auto"/>
        <w:ind w:left="1800"/>
        <w:rPr>
          <w:rFonts w:ascii="Tahoma" w:hAnsi="Tahoma" w:cs="Tahoma"/>
          <w:b w:val="0"/>
        </w:rPr>
      </w:pPr>
      <w:r>
        <w:rPr>
          <w:rFonts w:ascii="Tahoma" w:hAnsi="Tahoma" w:cs="Tahoma"/>
          <w:b w:val="0"/>
        </w:rPr>
        <w:t>Perangkat keras yang digunakan untuk mengembangkan dan menguji coba adalah:</w:t>
      </w:r>
    </w:p>
    <w:p w14:paraId="2BAF108A" w14:textId="11A06FC7" w:rsidR="00AE08E5" w:rsidRDefault="00AE08E5" w:rsidP="00AE08E5">
      <w:pPr>
        <w:pStyle w:val="Head2"/>
        <w:spacing w:line="276" w:lineRule="auto"/>
        <w:ind w:left="1800"/>
        <w:rPr>
          <w:rFonts w:ascii="Tahoma" w:hAnsi="Tahoma" w:cs="Tahoma"/>
          <w:b w:val="0"/>
        </w:rPr>
      </w:pPr>
      <w:r>
        <w:rPr>
          <w:rFonts w:ascii="Tahoma" w:hAnsi="Tahoma" w:cs="Tahoma"/>
          <w:b w:val="0"/>
        </w:rPr>
        <w:t>Leptop acer swift 3, dengan spesifikasi:</w:t>
      </w:r>
    </w:p>
    <w:p w14:paraId="52ECE97A" w14:textId="51579058" w:rsidR="00AE08E5" w:rsidRDefault="00AE08E5" w:rsidP="00AE08E5">
      <w:pPr>
        <w:pStyle w:val="Head2"/>
        <w:numPr>
          <w:ilvl w:val="0"/>
          <w:numId w:val="29"/>
        </w:numPr>
        <w:spacing w:line="276" w:lineRule="auto"/>
        <w:rPr>
          <w:rFonts w:ascii="Tahoma" w:hAnsi="Tahoma" w:cs="Tahoma"/>
          <w:b w:val="0"/>
        </w:rPr>
      </w:pPr>
      <w:r w:rsidRPr="00AE08E5">
        <w:rPr>
          <w:rFonts w:ascii="Tahoma" w:hAnsi="Tahoma" w:cs="Tahoma"/>
          <w:b w:val="0"/>
        </w:rPr>
        <w:t>Prosesor Intel® Core™</w:t>
      </w:r>
      <w:r>
        <w:rPr>
          <w:rFonts w:ascii="Tahoma" w:hAnsi="Tahoma" w:cs="Tahoma"/>
          <w:b w:val="0"/>
        </w:rPr>
        <w:t xml:space="preserve"> </w:t>
      </w:r>
      <w:r w:rsidRPr="00AE08E5">
        <w:rPr>
          <w:rFonts w:ascii="Tahoma" w:hAnsi="Tahoma" w:cs="Tahoma"/>
          <w:b w:val="0"/>
        </w:rPr>
        <w:t>i7-8565U quad-core 1,8GHz TurboBoost 4,6GHz</w:t>
      </w:r>
    </w:p>
    <w:p w14:paraId="3C7D2A7E" w14:textId="79C548D5" w:rsidR="00AE08E5" w:rsidRPr="00AE08E5" w:rsidRDefault="00AE08E5" w:rsidP="00AE08E5">
      <w:pPr>
        <w:pStyle w:val="Head2"/>
        <w:numPr>
          <w:ilvl w:val="0"/>
          <w:numId w:val="29"/>
        </w:numPr>
        <w:spacing w:line="276" w:lineRule="auto"/>
        <w:rPr>
          <w:rFonts w:ascii="Tahoma" w:hAnsi="Tahoma" w:cs="Tahoma"/>
          <w:b w:val="0"/>
        </w:rPr>
      </w:pPr>
      <w:r w:rsidRPr="00AE08E5">
        <w:rPr>
          <w:rFonts w:ascii="Tahoma" w:hAnsi="Tahoma" w:cs="Tahoma"/>
          <w:b w:val="0"/>
        </w:rPr>
        <w:t>RAM 8GB LPDDR3 2133MHz. SSD 256GB</w:t>
      </w:r>
    </w:p>
    <w:p w14:paraId="34E331B6" w14:textId="1CEEECFC" w:rsidR="00AE08E5" w:rsidRPr="00AE08E5" w:rsidRDefault="00AE08E5" w:rsidP="00307533">
      <w:pPr>
        <w:pStyle w:val="Head2"/>
        <w:numPr>
          <w:ilvl w:val="2"/>
          <w:numId w:val="31"/>
        </w:numPr>
        <w:spacing w:line="276" w:lineRule="auto"/>
        <w:rPr>
          <w:rFonts w:ascii="Tahoma" w:hAnsi="Tahoma" w:cs="Tahoma"/>
          <w:lang w:val="id-ID"/>
        </w:rPr>
      </w:pPr>
      <w:r>
        <w:rPr>
          <w:rFonts w:ascii="Tahoma" w:hAnsi="Tahoma" w:cs="Tahoma"/>
        </w:rPr>
        <w:t>Perangkat Lunak</w:t>
      </w:r>
    </w:p>
    <w:p w14:paraId="1506410A" w14:textId="772713CE" w:rsidR="00AE08E5" w:rsidRDefault="00AE08E5" w:rsidP="00AE08E5">
      <w:pPr>
        <w:pStyle w:val="Head2"/>
        <w:spacing w:line="276" w:lineRule="auto"/>
        <w:ind w:left="1800"/>
        <w:rPr>
          <w:rFonts w:ascii="Tahoma" w:hAnsi="Tahoma" w:cs="Tahoma"/>
          <w:b w:val="0"/>
        </w:rPr>
      </w:pPr>
      <w:r>
        <w:rPr>
          <w:rFonts w:ascii="Tahoma" w:hAnsi="Tahoma" w:cs="Tahoma"/>
          <w:b w:val="0"/>
        </w:rPr>
        <w:t xml:space="preserve">Perangkat lunak yang digunkan untuk </w:t>
      </w:r>
      <w:r w:rsidR="003B4997">
        <w:rPr>
          <w:rFonts w:ascii="Tahoma" w:hAnsi="Tahoma" w:cs="Tahoma"/>
          <w:b w:val="0"/>
        </w:rPr>
        <w:t>mengembangkan sistem ini adalah:</w:t>
      </w:r>
    </w:p>
    <w:p w14:paraId="312FAA51" w14:textId="4734120B" w:rsidR="003B4997" w:rsidRPr="003B4997" w:rsidRDefault="003B4997" w:rsidP="003B4997">
      <w:pPr>
        <w:pStyle w:val="Head2"/>
        <w:numPr>
          <w:ilvl w:val="0"/>
          <w:numId w:val="30"/>
        </w:numPr>
        <w:spacing w:line="276" w:lineRule="auto"/>
        <w:rPr>
          <w:rFonts w:ascii="Tahoma" w:hAnsi="Tahoma" w:cs="Tahoma"/>
          <w:b w:val="0"/>
          <w:lang w:val="id-ID"/>
        </w:rPr>
      </w:pPr>
      <w:r>
        <w:rPr>
          <w:rFonts w:ascii="Tahoma" w:hAnsi="Tahoma" w:cs="Tahoma"/>
          <w:b w:val="0"/>
        </w:rPr>
        <w:t>Sistem operasi windows 10</w:t>
      </w:r>
    </w:p>
    <w:p w14:paraId="33A50F4E" w14:textId="3F6452DA" w:rsidR="003B4997" w:rsidRPr="003B4997" w:rsidRDefault="003B4997" w:rsidP="003B4997">
      <w:pPr>
        <w:pStyle w:val="Head2"/>
        <w:numPr>
          <w:ilvl w:val="0"/>
          <w:numId w:val="30"/>
        </w:numPr>
        <w:spacing w:line="276" w:lineRule="auto"/>
        <w:rPr>
          <w:rFonts w:ascii="Tahoma" w:hAnsi="Tahoma" w:cs="Tahoma"/>
          <w:b w:val="0"/>
          <w:lang w:val="id-ID"/>
        </w:rPr>
      </w:pPr>
      <w:r>
        <w:rPr>
          <w:rFonts w:ascii="Tahoma" w:hAnsi="Tahoma" w:cs="Tahoma"/>
          <w:b w:val="0"/>
        </w:rPr>
        <w:t>Interner explorer dan google chrome sebagai aplikasi browser</w:t>
      </w:r>
    </w:p>
    <w:p w14:paraId="06CB42D3" w14:textId="1C386AB3" w:rsidR="003B4997" w:rsidRPr="003B4997" w:rsidRDefault="003B4997" w:rsidP="003B4997">
      <w:pPr>
        <w:pStyle w:val="Head2"/>
        <w:numPr>
          <w:ilvl w:val="0"/>
          <w:numId w:val="30"/>
        </w:numPr>
        <w:spacing w:line="276" w:lineRule="auto"/>
        <w:rPr>
          <w:rFonts w:ascii="Tahoma" w:hAnsi="Tahoma" w:cs="Tahoma"/>
          <w:b w:val="0"/>
          <w:lang w:val="id-ID"/>
        </w:rPr>
      </w:pPr>
      <w:proofErr w:type="gramStart"/>
      <w:r>
        <w:rPr>
          <w:rFonts w:ascii="Tahoma" w:hAnsi="Tahoma" w:cs="Tahoma"/>
          <w:b w:val="0"/>
        </w:rPr>
        <w:t>Navicate,Adonis</w:t>
      </w:r>
      <w:proofErr w:type="gramEnd"/>
      <w:r>
        <w:rPr>
          <w:rFonts w:ascii="Tahoma" w:hAnsi="Tahoma" w:cs="Tahoma"/>
          <w:b w:val="0"/>
        </w:rPr>
        <w:t xml:space="preserve"> JS</w:t>
      </w:r>
    </w:p>
    <w:p w14:paraId="3B620A4D" w14:textId="028E61EA" w:rsidR="003B4997" w:rsidRPr="003B4997" w:rsidRDefault="003B4997" w:rsidP="003B4997">
      <w:pPr>
        <w:pStyle w:val="Head2"/>
        <w:numPr>
          <w:ilvl w:val="0"/>
          <w:numId w:val="30"/>
        </w:numPr>
        <w:spacing w:line="276" w:lineRule="auto"/>
        <w:rPr>
          <w:rFonts w:ascii="Tahoma" w:hAnsi="Tahoma" w:cs="Tahoma"/>
          <w:b w:val="0"/>
          <w:lang w:val="id-ID"/>
        </w:rPr>
      </w:pPr>
      <w:r>
        <w:rPr>
          <w:rFonts w:ascii="Tahoma" w:hAnsi="Tahoma" w:cs="Tahoma"/>
          <w:b w:val="0"/>
        </w:rPr>
        <w:lastRenderedPageBreak/>
        <w:t>Visual Studio Code</w:t>
      </w:r>
    </w:p>
    <w:p w14:paraId="2B4EF25A" w14:textId="7D529E07" w:rsidR="003B4997" w:rsidRPr="00AE08E5" w:rsidRDefault="003B4997" w:rsidP="003B4997">
      <w:pPr>
        <w:pStyle w:val="Head2"/>
        <w:numPr>
          <w:ilvl w:val="0"/>
          <w:numId w:val="30"/>
        </w:numPr>
        <w:spacing w:line="276" w:lineRule="auto"/>
        <w:rPr>
          <w:rFonts w:ascii="Tahoma" w:hAnsi="Tahoma" w:cs="Tahoma"/>
          <w:b w:val="0"/>
          <w:lang w:val="id-ID"/>
        </w:rPr>
      </w:pPr>
      <w:r>
        <w:rPr>
          <w:rFonts w:ascii="Tahoma" w:hAnsi="Tahoma" w:cs="Tahoma"/>
          <w:b w:val="0"/>
        </w:rPr>
        <w:t>Postman</w:t>
      </w:r>
    </w:p>
    <w:sectPr w:rsidR="003B4997" w:rsidRPr="00AE08E5" w:rsidSect="00960619">
      <w:footerReference w:type="default" r:id="rId49"/>
      <w:pgSz w:w="11909" w:h="16834" w:code="9"/>
      <w:pgMar w:top="1699"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1E9D3" w14:textId="77777777" w:rsidR="00744BC8" w:rsidRDefault="00744BC8" w:rsidP="00607080">
      <w:pPr>
        <w:spacing w:after="0" w:line="240" w:lineRule="auto"/>
      </w:pPr>
      <w:r>
        <w:separator/>
      </w:r>
    </w:p>
  </w:endnote>
  <w:endnote w:type="continuationSeparator" w:id="0">
    <w:p w14:paraId="7D873525" w14:textId="77777777" w:rsidR="00744BC8" w:rsidRDefault="00744BC8" w:rsidP="00607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MT">
    <w:altName w:val="Arial"/>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2122505"/>
      <w:docPartObj>
        <w:docPartGallery w:val="Page Numbers (Bottom of Page)"/>
        <w:docPartUnique/>
      </w:docPartObj>
    </w:sdtPr>
    <w:sdtEndPr>
      <w:rPr>
        <w:noProof/>
      </w:rPr>
    </w:sdtEndPr>
    <w:sdtContent>
      <w:p w14:paraId="5803C479" w14:textId="5F1A7FC4" w:rsidR="009D172C" w:rsidRDefault="009D172C">
        <w:pPr>
          <w:pStyle w:val="Footer"/>
          <w:jc w:val="center"/>
        </w:pPr>
        <w:r>
          <w:fldChar w:fldCharType="begin"/>
        </w:r>
        <w:r>
          <w:instrText xml:space="preserve"> PAGE   \* MERGEFORMAT </w:instrText>
        </w:r>
        <w:r>
          <w:fldChar w:fldCharType="separate"/>
        </w:r>
        <w:r w:rsidR="00B547BE">
          <w:rPr>
            <w:noProof/>
          </w:rPr>
          <w:t>iii</w:t>
        </w:r>
        <w:r>
          <w:rPr>
            <w:noProof/>
          </w:rPr>
          <w:fldChar w:fldCharType="end"/>
        </w:r>
      </w:p>
    </w:sdtContent>
  </w:sdt>
  <w:p w14:paraId="45DD4D35" w14:textId="77777777" w:rsidR="009D172C" w:rsidRDefault="009D17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8600090"/>
      <w:docPartObj>
        <w:docPartGallery w:val="Page Numbers (Bottom of Page)"/>
        <w:docPartUnique/>
      </w:docPartObj>
    </w:sdtPr>
    <w:sdtEndPr>
      <w:rPr>
        <w:noProof/>
      </w:rPr>
    </w:sdtEndPr>
    <w:sdtContent>
      <w:p w14:paraId="09A542E9" w14:textId="7370C175" w:rsidR="009D172C" w:rsidRDefault="009D172C">
        <w:pPr>
          <w:pStyle w:val="Footer"/>
          <w:jc w:val="center"/>
        </w:pPr>
        <w:r>
          <w:fldChar w:fldCharType="begin"/>
        </w:r>
        <w:r>
          <w:instrText xml:space="preserve"> PAGE   \* MERGEFORMAT </w:instrText>
        </w:r>
        <w:r>
          <w:fldChar w:fldCharType="separate"/>
        </w:r>
        <w:r w:rsidR="00B547BE">
          <w:rPr>
            <w:noProof/>
          </w:rPr>
          <w:t>xi</w:t>
        </w:r>
        <w:r>
          <w:rPr>
            <w:noProof/>
          </w:rPr>
          <w:fldChar w:fldCharType="end"/>
        </w:r>
      </w:p>
    </w:sdtContent>
  </w:sdt>
  <w:p w14:paraId="0BB26BC9" w14:textId="77777777" w:rsidR="009D172C" w:rsidRDefault="009D172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241498"/>
      <w:docPartObj>
        <w:docPartGallery w:val="Page Numbers (Bottom of Page)"/>
        <w:docPartUnique/>
      </w:docPartObj>
    </w:sdtPr>
    <w:sdtEndPr>
      <w:rPr>
        <w:noProof/>
      </w:rPr>
    </w:sdtEndPr>
    <w:sdtContent>
      <w:p w14:paraId="7A6590F1" w14:textId="1A7C4196" w:rsidR="009D172C" w:rsidRDefault="009D172C">
        <w:pPr>
          <w:pStyle w:val="Footer"/>
          <w:jc w:val="right"/>
        </w:pPr>
        <w:r>
          <w:fldChar w:fldCharType="begin"/>
        </w:r>
        <w:r>
          <w:instrText xml:space="preserve"> PAGE   \* MERGEFORMAT </w:instrText>
        </w:r>
        <w:r>
          <w:fldChar w:fldCharType="separate"/>
        </w:r>
        <w:r w:rsidR="00B547BE">
          <w:rPr>
            <w:noProof/>
          </w:rPr>
          <w:t>10</w:t>
        </w:r>
        <w:r>
          <w:rPr>
            <w:noProof/>
          </w:rPr>
          <w:fldChar w:fldCharType="end"/>
        </w:r>
      </w:p>
    </w:sdtContent>
  </w:sdt>
  <w:p w14:paraId="7C72AF25" w14:textId="77777777" w:rsidR="009D172C" w:rsidRDefault="009D17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2D63C" w14:textId="77777777" w:rsidR="00744BC8" w:rsidRDefault="00744BC8" w:rsidP="00607080">
      <w:pPr>
        <w:spacing w:after="0" w:line="240" w:lineRule="auto"/>
      </w:pPr>
      <w:r>
        <w:separator/>
      </w:r>
    </w:p>
  </w:footnote>
  <w:footnote w:type="continuationSeparator" w:id="0">
    <w:p w14:paraId="45DF0E3A" w14:textId="77777777" w:rsidR="00744BC8" w:rsidRDefault="00744BC8" w:rsidP="006070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41D83"/>
    <w:multiLevelType w:val="hybridMultilevel"/>
    <w:tmpl w:val="83340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A58CD"/>
    <w:multiLevelType w:val="hybridMultilevel"/>
    <w:tmpl w:val="0D0AA3C4"/>
    <w:lvl w:ilvl="0" w:tplc="147E9D4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1CF5C8B"/>
    <w:multiLevelType w:val="hybridMultilevel"/>
    <w:tmpl w:val="0A8CF68A"/>
    <w:lvl w:ilvl="0" w:tplc="D7DA7054">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9C1343A"/>
    <w:multiLevelType w:val="hybridMultilevel"/>
    <w:tmpl w:val="5088CFFC"/>
    <w:lvl w:ilvl="0" w:tplc="E23838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671AAB"/>
    <w:multiLevelType w:val="multilevel"/>
    <w:tmpl w:val="ACE8D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B7441BA"/>
    <w:multiLevelType w:val="hybridMultilevel"/>
    <w:tmpl w:val="A1ACC8C8"/>
    <w:lvl w:ilvl="0" w:tplc="E954E696">
      <w:start w:val="1"/>
      <w:numFmt w:val="lowerLetter"/>
      <w:lvlText w:val="%1."/>
      <w:lvlJc w:val="left"/>
      <w:pPr>
        <w:ind w:left="2518" w:hanging="360"/>
      </w:pPr>
      <w:rPr>
        <w:rFonts w:hint="default"/>
      </w:rPr>
    </w:lvl>
    <w:lvl w:ilvl="1" w:tplc="04090019" w:tentative="1">
      <w:start w:val="1"/>
      <w:numFmt w:val="lowerLetter"/>
      <w:lvlText w:val="%2."/>
      <w:lvlJc w:val="left"/>
      <w:pPr>
        <w:ind w:left="3238" w:hanging="360"/>
      </w:pPr>
    </w:lvl>
    <w:lvl w:ilvl="2" w:tplc="0409001B" w:tentative="1">
      <w:start w:val="1"/>
      <w:numFmt w:val="lowerRoman"/>
      <w:lvlText w:val="%3."/>
      <w:lvlJc w:val="right"/>
      <w:pPr>
        <w:ind w:left="3958" w:hanging="180"/>
      </w:pPr>
    </w:lvl>
    <w:lvl w:ilvl="3" w:tplc="0409000F" w:tentative="1">
      <w:start w:val="1"/>
      <w:numFmt w:val="decimal"/>
      <w:lvlText w:val="%4."/>
      <w:lvlJc w:val="left"/>
      <w:pPr>
        <w:ind w:left="4678" w:hanging="360"/>
      </w:pPr>
    </w:lvl>
    <w:lvl w:ilvl="4" w:tplc="04090019" w:tentative="1">
      <w:start w:val="1"/>
      <w:numFmt w:val="lowerLetter"/>
      <w:lvlText w:val="%5."/>
      <w:lvlJc w:val="left"/>
      <w:pPr>
        <w:ind w:left="5398" w:hanging="360"/>
      </w:pPr>
    </w:lvl>
    <w:lvl w:ilvl="5" w:tplc="0409001B" w:tentative="1">
      <w:start w:val="1"/>
      <w:numFmt w:val="lowerRoman"/>
      <w:lvlText w:val="%6."/>
      <w:lvlJc w:val="right"/>
      <w:pPr>
        <w:ind w:left="6118" w:hanging="180"/>
      </w:pPr>
    </w:lvl>
    <w:lvl w:ilvl="6" w:tplc="0409000F" w:tentative="1">
      <w:start w:val="1"/>
      <w:numFmt w:val="decimal"/>
      <w:lvlText w:val="%7."/>
      <w:lvlJc w:val="left"/>
      <w:pPr>
        <w:ind w:left="6838" w:hanging="360"/>
      </w:pPr>
    </w:lvl>
    <w:lvl w:ilvl="7" w:tplc="04090019" w:tentative="1">
      <w:start w:val="1"/>
      <w:numFmt w:val="lowerLetter"/>
      <w:lvlText w:val="%8."/>
      <w:lvlJc w:val="left"/>
      <w:pPr>
        <w:ind w:left="7558" w:hanging="360"/>
      </w:pPr>
    </w:lvl>
    <w:lvl w:ilvl="8" w:tplc="0409001B" w:tentative="1">
      <w:start w:val="1"/>
      <w:numFmt w:val="lowerRoman"/>
      <w:lvlText w:val="%9."/>
      <w:lvlJc w:val="right"/>
      <w:pPr>
        <w:ind w:left="8278" w:hanging="180"/>
      </w:pPr>
    </w:lvl>
  </w:abstractNum>
  <w:abstractNum w:abstractNumId="6" w15:restartNumberingAfterBreak="0">
    <w:nsid w:val="301B3ABF"/>
    <w:multiLevelType w:val="hybridMultilevel"/>
    <w:tmpl w:val="F5C63FC8"/>
    <w:lvl w:ilvl="0" w:tplc="13C84156">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3700313F"/>
    <w:multiLevelType w:val="multilevel"/>
    <w:tmpl w:val="DF869728"/>
    <w:lvl w:ilvl="0">
      <w:start w:val="2"/>
      <w:numFmt w:val="decimal"/>
      <w:lvlText w:val="%1"/>
      <w:lvlJc w:val="left"/>
      <w:pPr>
        <w:ind w:left="530" w:hanging="530"/>
      </w:pPr>
      <w:rPr>
        <w:rFonts w:hint="default"/>
      </w:rPr>
    </w:lvl>
    <w:lvl w:ilvl="1">
      <w:start w:val="3"/>
      <w:numFmt w:val="decimal"/>
      <w:lvlText w:val="%1.%2"/>
      <w:lvlJc w:val="left"/>
      <w:pPr>
        <w:ind w:left="862" w:hanging="72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296" w:hanging="2160"/>
      </w:pPr>
      <w:rPr>
        <w:rFonts w:hint="default"/>
      </w:rPr>
    </w:lvl>
  </w:abstractNum>
  <w:abstractNum w:abstractNumId="8" w15:restartNumberingAfterBreak="0">
    <w:nsid w:val="3FA426C8"/>
    <w:multiLevelType w:val="multilevel"/>
    <w:tmpl w:val="C1B836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1F1C7E"/>
    <w:multiLevelType w:val="multilevel"/>
    <w:tmpl w:val="C1B836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CC40AB"/>
    <w:multiLevelType w:val="hybridMultilevel"/>
    <w:tmpl w:val="5186E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AD1636"/>
    <w:multiLevelType w:val="hybridMultilevel"/>
    <w:tmpl w:val="8C668562"/>
    <w:lvl w:ilvl="0" w:tplc="64DCE744">
      <w:start w:val="1"/>
      <w:numFmt w:val="decimal"/>
      <w:lvlText w:val="%1."/>
      <w:lvlJc w:val="left"/>
      <w:pPr>
        <w:ind w:left="1567"/>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1" w:tplc="C72C7CC2">
      <w:start w:val="1"/>
      <w:numFmt w:val="lowerLetter"/>
      <w:lvlText w:val="%2"/>
      <w:lvlJc w:val="left"/>
      <w:pPr>
        <w:ind w:left="236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2" w:tplc="97366B20">
      <w:start w:val="1"/>
      <w:numFmt w:val="lowerRoman"/>
      <w:lvlText w:val="%3"/>
      <w:lvlJc w:val="left"/>
      <w:pPr>
        <w:ind w:left="308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3" w:tplc="18BAD8A0">
      <w:start w:val="1"/>
      <w:numFmt w:val="decimal"/>
      <w:lvlText w:val="%4"/>
      <w:lvlJc w:val="left"/>
      <w:pPr>
        <w:ind w:left="380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4" w:tplc="32D816BA">
      <w:start w:val="1"/>
      <w:numFmt w:val="lowerLetter"/>
      <w:lvlText w:val="%5"/>
      <w:lvlJc w:val="left"/>
      <w:pPr>
        <w:ind w:left="452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5" w:tplc="33EC54D8">
      <w:start w:val="1"/>
      <w:numFmt w:val="lowerRoman"/>
      <w:lvlText w:val="%6"/>
      <w:lvlJc w:val="left"/>
      <w:pPr>
        <w:ind w:left="524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6" w:tplc="6724590A">
      <w:start w:val="1"/>
      <w:numFmt w:val="decimal"/>
      <w:lvlText w:val="%7"/>
      <w:lvlJc w:val="left"/>
      <w:pPr>
        <w:ind w:left="596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7" w:tplc="474225E6">
      <w:start w:val="1"/>
      <w:numFmt w:val="lowerLetter"/>
      <w:lvlText w:val="%8"/>
      <w:lvlJc w:val="left"/>
      <w:pPr>
        <w:ind w:left="6684"/>
      </w:pPr>
      <w:rPr>
        <w:rFonts w:ascii="Arial" w:eastAsia="Arial" w:hAnsi="Arial" w:cs="Arial"/>
        <w:b w:val="0"/>
        <w:i w:val="0"/>
        <w:strike w:val="0"/>
        <w:dstrike w:val="0"/>
        <w:color w:val="000000"/>
        <w:sz w:val="22"/>
        <w:u w:val="none" w:color="000000"/>
        <w:bdr w:val="none" w:sz="0" w:space="0" w:color="auto"/>
        <w:shd w:val="clear" w:color="auto" w:fill="auto"/>
        <w:vertAlign w:val="baseline"/>
      </w:rPr>
    </w:lvl>
    <w:lvl w:ilvl="8" w:tplc="6AE8A7AE">
      <w:start w:val="1"/>
      <w:numFmt w:val="lowerRoman"/>
      <w:lvlText w:val="%9"/>
      <w:lvlJc w:val="left"/>
      <w:pPr>
        <w:ind w:left="7404"/>
      </w:pPr>
      <w:rPr>
        <w:rFonts w:ascii="Arial" w:eastAsia="Arial" w:hAnsi="Arial" w:cs="Arial"/>
        <w:b w:val="0"/>
        <w:i w:val="0"/>
        <w:strike w:val="0"/>
        <w:dstrike w:val="0"/>
        <w:color w:val="000000"/>
        <w:sz w:val="22"/>
        <w:u w:val="none" w:color="000000"/>
        <w:bdr w:val="none" w:sz="0" w:space="0" w:color="auto"/>
        <w:shd w:val="clear" w:color="auto" w:fill="auto"/>
        <w:vertAlign w:val="baseline"/>
      </w:rPr>
    </w:lvl>
  </w:abstractNum>
  <w:abstractNum w:abstractNumId="12" w15:restartNumberingAfterBreak="0">
    <w:nsid w:val="44F10202"/>
    <w:multiLevelType w:val="multilevel"/>
    <w:tmpl w:val="FECC719A"/>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13" w15:restartNumberingAfterBreak="0">
    <w:nsid w:val="45A76532"/>
    <w:multiLevelType w:val="hybridMultilevel"/>
    <w:tmpl w:val="39BA25FC"/>
    <w:lvl w:ilvl="0" w:tplc="370877C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7FB1DB9"/>
    <w:multiLevelType w:val="hybridMultilevel"/>
    <w:tmpl w:val="FF24D302"/>
    <w:lvl w:ilvl="0" w:tplc="7B5C1E48">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5" w15:restartNumberingAfterBreak="0">
    <w:nsid w:val="496A1B1C"/>
    <w:multiLevelType w:val="hybridMultilevel"/>
    <w:tmpl w:val="96ACBC12"/>
    <w:lvl w:ilvl="0" w:tplc="C4823B90">
      <w:start w:val="1"/>
      <w:numFmt w:val="lowerLetter"/>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16" w15:restartNumberingAfterBreak="0">
    <w:nsid w:val="4A1E3005"/>
    <w:multiLevelType w:val="hybridMultilevel"/>
    <w:tmpl w:val="047A385E"/>
    <w:lvl w:ilvl="0" w:tplc="35D0FA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FF703C5"/>
    <w:multiLevelType w:val="hybridMultilevel"/>
    <w:tmpl w:val="C1D0C1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665DDA"/>
    <w:multiLevelType w:val="multilevel"/>
    <w:tmpl w:val="7AEAF2BA"/>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6F5400A"/>
    <w:multiLevelType w:val="hybridMultilevel"/>
    <w:tmpl w:val="87E4D948"/>
    <w:lvl w:ilvl="0" w:tplc="E53EF8BA">
      <w:start w:val="1"/>
      <w:numFmt w:val="lowerLetter"/>
      <w:lvlText w:val="%1."/>
      <w:lvlJc w:val="left"/>
      <w:pPr>
        <w:ind w:left="2521" w:hanging="360"/>
      </w:pPr>
      <w:rPr>
        <w:rFonts w:hint="default"/>
      </w:rPr>
    </w:lvl>
    <w:lvl w:ilvl="1" w:tplc="04090019" w:tentative="1">
      <w:start w:val="1"/>
      <w:numFmt w:val="lowerLetter"/>
      <w:lvlText w:val="%2."/>
      <w:lvlJc w:val="left"/>
      <w:pPr>
        <w:ind w:left="3241" w:hanging="360"/>
      </w:pPr>
    </w:lvl>
    <w:lvl w:ilvl="2" w:tplc="0409001B" w:tentative="1">
      <w:start w:val="1"/>
      <w:numFmt w:val="lowerRoman"/>
      <w:lvlText w:val="%3."/>
      <w:lvlJc w:val="right"/>
      <w:pPr>
        <w:ind w:left="3961" w:hanging="180"/>
      </w:pPr>
    </w:lvl>
    <w:lvl w:ilvl="3" w:tplc="0409000F" w:tentative="1">
      <w:start w:val="1"/>
      <w:numFmt w:val="decimal"/>
      <w:lvlText w:val="%4."/>
      <w:lvlJc w:val="left"/>
      <w:pPr>
        <w:ind w:left="4681" w:hanging="360"/>
      </w:pPr>
    </w:lvl>
    <w:lvl w:ilvl="4" w:tplc="04090019" w:tentative="1">
      <w:start w:val="1"/>
      <w:numFmt w:val="lowerLetter"/>
      <w:lvlText w:val="%5."/>
      <w:lvlJc w:val="left"/>
      <w:pPr>
        <w:ind w:left="5401" w:hanging="360"/>
      </w:pPr>
    </w:lvl>
    <w:lvl w:ilvl="5" w:tplc="0409001B" w:tentative="1">
      <w:start w:val="1"/>
      <w:numFmt w:val="lowerRoman"/>
      <w:lvlText w:val="%6."/>
      <w:lvlJc w:val="right"/>
      <w:pPr>
        <w:ind w:left="6121" w:hanging="180"/>
      </w:pPr>
    </w:lvl>
    <w:lvl w:ilvl="6" w:tplc="0409000F" w:tentative="1">
      <w:start w:val="1"/>
      <w:numFmt w:val="decimal"/>
      <w:lvlText w:val="%7."/>
      <w:lvlJc w:val="left"/>
      <w:pPr>
        <w:ind w:left="6841" w:hanging="360"/>
      </w:pPr>
    </w:lvl>
    <w:lvl w:ilvl="7" w:tplc="04090019" w:tentative="1">
      <w:start w:val="1"/>
      <w:numFmt w:val="lowerLetter"/>
      <w:lvlText w:val="%8."/>
      <w:lvlJc w:val="left"/>
      <w:pPr>
        <w:ind w:left="7561" w:hanging="360"/>
      </w:pPr>
    </w:lvl>
    <w:lvl w:ilvl="8" w:tplc="0409001B" w:tentative="1">
      <w:start w:val="1"/>
      <w:numFmt w:val="lowerRoman"/>
      <w:lvlText w:val="%9."/>
      <w:lvlJc w:val="right"/>
      <w:pPr>
        <w:ind w:left="8281" w:hanging="180"/>
      </w:pPr>
    </w:lvl>
  </w:abstractNum>
  <w:abstractNum w:abstractNumId="20" w15:restartNumberingAfterBreak="0">
    <w:nsid w:val="599A3436"/>
    <w:multiLevelType w:val="hybridMultilevel"/>
    <w:tmpl w:val="ED2C393E"/>
    <w:lvl w:ilvl="0" w:tplc="470E7786">
      <w:start w:val="1"/>
      <w:numFmt w:val="lowerLetter"/>
      <w:lvlText w:val="%1."/>
      <w:lvlJc w:val="left"/>
      <w:pPr>
        <w:ind w:left="2516" w:hanging="360"/>
      </w:pPr>
      <w:rPr>
        <w:rFonts w:hint="default"/>
      </w:rPr>
    </w:lvl>
    <w:lvl w:ilvl="1" w:tplc="04090019">
      <w:start w:val="1"/>
      <w:numFmt w:val="lowerLetter"/>
      <w:lvlText w:val="%2."/>
      <w:lvlJc w:val="left"/>
      <w:pPr>
        <w:ind w:left="3236" w:hanging="360"/>
      </w:pPr>
    </w:lvl>
    <w:lvl w:ilvl="2" w:tplc="0409001B" w:tentative="1">
      <w:start w:val="1"/>
      <w:numFmt w:val="lowerRoman"/>
      <w:lvlText w:val="%3."/>
      <w:lvlJc w:val="right"/>
      <w:pPr>
        <w:ind w:left="3956" w:hanging="180"/>
      </w:pPr>
    </w:lvl>
    <w:lvl w:ilvl="3" w:tplc="0409000F" w:tentative="1">
      <w:start w:val="1"/>
      <w:numFmt w:val="decimal"/>
      <w:lvlText w:val="%4."/>
      <w:lvlJc w:val="left"/>
      <w:pPr>
        <w:ind w:left="4676" w:hanging="360"/>
      </w:pPr>
    </w:lvl>
    <w:lvl w:ilvl="4" w:tplc="04090019" w:tentative="1">
      <w:start w:val="1"/>
      <w:numFmt w:val="lowerLetter"/>
      <w:lvlText w:val="%5."/>
      <w:lvlJc w:val="left"/>
      <w:pPr>
        <w:ind w:left="5396" w:hanging="360"/>
      </w:pPr>
    </w:lvl>
    <w:lvl w:ilvl="5" w:tplc="0409001B" w:tentative="1">
      <w:start w:val="1"/>
      <w:numFmt w:val="lowerRoman"/>
      <w:lvlText w:val="%6."/>
      <w:lvlJc w:val="right"/>
      <w:pPr>
        <w:ind w:left="6116" w:hanging="180"/>
      </w:pPr>
    </w:lvl>
    <w:lvl w:ilvl="6" w:tplc="0409000F" w:tentative="1">
      <w:start w:val="1"/>
      <w:numFmt w:val="decimal"/>
      <w:lvlText w:val="%7."/>
      <w:lvlJc w:val="left"/>
      <w:pPr>
        <w:ind w:left="6836" w:hanging="360"/>
      </w:pPr>
    </w:lvl>
    <w:lvl w:ilvl="7" w:tplc="04090019" w:tentative="1">
      <w:start w:val="1"/>
      <w:numFmt w:val="lowerLetter"/>
      <w:lvlText w:val="%8."/>
      <w:lvlJc w:val="left"/>
      <w:pPr>
        <w:ind w:left="7556" w:hanging="360"/>
      </w:pPr>
    </w:lvl>
    <w:lvl w:ilvl="8" w:tplc="0409001B" w:tentative="1">
      <w:start w:val="1"/>
      <w:numFmt w:val="lowerRoman"/>
      <w:lvlText w:val="%9."/>
      <w:lvlJc w:val="right"/>
      <w:pPr>
        <w:ind w:left="8276" w:hanging="180"/>
      </w:pPr>
    </w:lvl>
  </w:abstractNum>
  <w:abstractNum w:abstractNumId="21" w15:restartNumberingAfterBreak="0">
    <w:nsid w:val="59B542B9"/>
    <w:multiLevelType w:val="multilevel"/>
    <w:tmpl w:val="2604DC06"/>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C5A436C"/>
    <w:multiLevelType w:val="hybridMultilevel"/>
    <w:tmpl w:val="2F16CACE"/>
    <w:lvl w:ilvl="0" w:tplc="8586F42E">
      <w:start w:val="1"/>
      <w:numFmt w:val="decimal"/>
      <w:lvlText w:val="%1."/>
      <w:lvlJc w:val="left"/>
      <w:pPr>
        <w:ind w:left="1515" w:hanging="7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073971"/>
    <w:multiLevelType w:val="multilevel"/>
    <w:tmpl w:val="D16844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6A524B6"/>
    <w:multiLevelType w:val="hybridMultilevel"/>
    <w:tmpl w:val="B6209570"/>
    <w:lvl w:ilvl="0" w:tplc="6C00D152">
      <w:start w:val="1"/>
      <w:numFmt w:val="decimal"/>
      <w:lvlText w:val="%1."/>
      <w:lvlJc w:val="left"/>
      <w:pPr>
        <w:ind w:left="719" w:hanging="435"/>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6AF45C8C"/>
    <w:multiLevelType w:val="hybridMultilevel"/>
    <w:tmpl w:val="45A68866"/>
    <w:lvl w:ilvl="0" w:tplc="F396511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6B2075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06A5826"/>
    <w:multiLevelType w:val="multilevel"/>
    <w:tmpl w:val="507879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8" w15:restartNumberingAfterBreak="0">
    <w:nsid w:val="70C9231D"/>
    <w:multiLevelType w:val="hybridMultilevel"/>
    <w:tmpl w:val="DB68D4F8"/>
    <w:lvl w:ilvl="0" w:tplc="FABEF5B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76045BC2"/>
    <w:multiLevelType w:val="multilevel"/>
    <w:tmpl w:val="D2EC643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79B72266"/>
    <w:multiLevelType w:val="multilevel"/>
    <w:tmpl w:val="98D6F5B6"/>
    <w:lvl w:ilvl="0">
      <w:start w:val="3"/>
      <w:numFmt w:val="decimal"/>
      <w:lvlText w:val="%1."/>
      <w:lvlJc w:val="left"/>
      <w:pPr>
        <w:ind w:left="108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num w:numId="1">
    <w:abstractNumId w:val="27"/>
  </w:num>
  <w:num w:numId="2">
    <w:abstractNumId w:val="18"/>
  </w:num>
  <w:num w:numId="3">
    <w:abstractNumId w:val="9"/>
  </w:num>
  <w:num w:numId="4">
    <w:abstractNumId w:val="4"/>
  </w:num>
  <w:num w:numId="5">
    <w:abstractNumId w:val="23"/>
  </w:num>
  <w:num w:numId="6">
    <w:abstractNumId w:val="21"/>
  </w:num>
  <w:num w:numId="7">
    <w:abstractNumId w:val="6"/>
  </w:num>
  <w:num w:numId="8">
    <w:abstractNumId w:val="2"/>
  </w:num>
  <w:num w:numId="9">
    <w:abstractNumId w:val="22"/>
  </w:num>
  <w:num w:numId="10">
    <w:abstractNumId w:val="24"/>
  </w:num>
  <w:num w:numId="11">
    <w:abstractNumId w:val="11"/>
  </w:num>
  <w:num w:numId="12">
    <w:abstractNumId w:val="0"/>
  </w:num>
  <w:num w:numId="13">
    <w:abstractNumId w:val="10"/>
  </w:num>
  <w:num w:numId="14">
    <w:abstractNumId w:val="17"/>
  </w:num>
  <w:num w:numId="15">
    <w:abstractNumId w:val="16"/>
  </w:num>
  <w:num w:numId="16">
    <w:abstractNumId w:val="3"/>
  </w:num>
  <w:num w:numId="17">
    <w:abstractNumId w:val="12"/>
  </w:num>
  <w:num w:numId="18">
    <w:abstractNumId w:val="26"/>
  </w:num>
  <w:num w:numId="19">
    <w:abstractNumId w:val="29"/>
  </w:num>
  <w:num w:numId="20">
    <w:abstractNumId w:val="20"/>
  </w:num>
  <w:num w:numId="21">
    <w:abstractNumId w:val="8"/>
  </w:num>
  <w:num w:numId="22">
    <w:abstractNumId w:val="25"/>
  </w:num>
  <w:num w:numId="23">
    <w:abstractNumId w:val="5"/>
  </w:num>
  <w:num w:numId="24">
    <w:abstractNumId w:val="7"/>
  </w:num>
  <w:num w:numId="25">
    <w:abstractNumId w:val="13"/>
  </w:num>
  <w:num w:numId="26">
    <w:abstractNumId w:val="19"/>
  </w:num>
  <w:num w:numId="27">
    <w:abstractNumId w:val="15"/>
  </w:num>
  <w:num w:numId="28">
    <w:abstractNumId w:val="14"/>
  </w:num>
  <w:num w:numId="29">
    <w:abstractNumId w:val="1"/>
  </w:num>
  <w:num w:numId="30">
    <w:abstractNumId w:val="28"/>
  </w:num>
  <w:num w:numId="31">
    <w:abstractNumId w:val="3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6BB3"/>
    <w:rsid w:val="00001A75"/>
    <w:rsid w:val="000035C0"/>
    <w:rsid w:val="00003F02"/>
    <w:rsid w:val="0000400F"/>
    <w:rsid w:val="00004050"/>
    <w:rsid w:val="00004902"/>
    <w:rsid w:val="0000557F"/>
    <w:rsid w:val="00005E2D"/>
    <w:rsid w:val="000061D5"/>
    <w:rsid w:val="00006618"/>
    <w:rsid w:val="000066EB"/>
    <w:rsid w:val="00007349"/>
    <w:rsid w:val="000114B5"/>
    <w:rsid w:val="00011796"/>
    <w:rsid w:val="00011823"/>
    <w:rsid w:val="00011959"/>
    <w:rsid w:val="000120E9"/>
    <w:rsid w:val="0001254F"/>
    <w:rsid w:val="0001386D"/>
    <w:rsid w:val="0001411F"/>
    <w:rsid w:val="00015718"/>
    <w:rsid w:val="00015B67"/>
    <w:rsid w:val="00017AED"/>
    <w:rsid w:val="00020E98"/>
    <w:rsid w:val="000213E4"/>
    <w:rsid w:val="00024084"/>
    <w:rsid w:val="000242BC"/>
    <w:rsid w:val="00025138"/>
    <w:rsid w:val="0002611A"/>
    <w:rsid w:val="000277E2"/>
    <w:rsid w:val="00027E86"/>
    <w:rsid w:val="00030346"/>
    <w:rsid w:val="000304B7"/>
    <w:rsid w:val="00032440"/>
    <w:rsid w:val="0003394E"/>
    <w:rsid w:val="00033D65"/>
    <w:rsid w:val="00033EC0"/>
    <w:rsid w:val="00034896"/>
    <w:rsid w:val="00034E9D"/>
    <w:rsid w:val="00036148"/>
    <w:rsid w:val="00036532"/>
    <w:rsid w:val="000374F9"/>
    <w:rsid w:val="00040188"/>
    <w:rsid w:val="00040755"/>
    <w:rsid w:val="00042E44"/>
    <w:rsid w:val="00044178"/>
    <w:rsid w:val="000441AA"/>
    <w:rsid w:val="0004499B"/>
    <w:rsid w:val="00044C53"/>
    <w:rsid w:val="00045143"/>
    <w:rsid w:val="000458CD"/>
    <w:rsid w:val="00045A07"/>
    <w:rsid w:val="00045F55"/>
    <w:rsid w:val="00046558"/>
    <w:rsid w:val="00052599"/>
    <w:rsid w:val="00054316"/>
    <w:rsid w:val="00054CEF"/>
    <w:rsid w:val="0005535C"/>
    <w:rsid w:val="000558C3"/>
    <w:rsid w:val="000608C9"/>
    <w:rsid w:val="0006244F"/>
    <w:rsid w:val="00062526"/>
    <w:rsid w:val="0006253A"/>
    <w:rsid w:val="000626C3"/>
    <w:rsid w:val="00062CC5"/>
    <w:rsid w:val="000647E2"/>
    <w:rsid w:val="00064BC3"/>
    <w:rsid w:val="00064C4D"/>
    <w:rsid w:val="00066405"/>
    <w:rsid w:val="00067472"/>
    <w:rsid w:val="000703E8"/>
    <w:rsid w:val="00070795"/>
    <w:rsid w:val="000708C6"/>
    <w:rsid w:val="00071714"/>
    <w:rsid w:val="00072577"/>
    <w:rsid w:val="00072D04"/>
    <w:rsid w:val="0007454B"/>
    <w:rsid w:val="00075638"/>
    <w:rsid w:val="0007693D"/>
    <w:rsid w:val="00077AC6"/>
    <w:rsid w:val="000804A7"/>
    <w:rsid w:val="00080768"/>
    <w:rsid w:val="0008155C"/>
    <w:rsid w:val="0008236A"/>
    <w:rsid w:val="00082D79"/>
    <w:rsid w:val="00083164"/>
    <w:rsid w:val="0008431C"/>
    <w:rsid w:val="00084C11"/>
    <w:rsid w:val="0008586C"/>
    <w:rsid w:val="00085A20"/>
    <w:rsid w:val="00087882"/>
    <w:rsid w:val="000879AB"/>
    <w:rsid w:val="000904F0"/>
    <w:rsid w:val="00091F06"/>
    <w:rsid w:val="00092EE9"/>
    <w:rsid w:val="00094F4B"/>
    <w:rsid w:val="00094F51"/>
    <w:rsid w:val="0009521F"/>
    <w:rsid w:val="0009745D"/>
    <w:rsid w:val="00097B2C"/>
    <w:rsid w:val="00097F1C"/>
    <w:rsid w:val="000A05C9"/>
    <w:rsid w:val="000A14B6"/>
    <w:rsid w:val="000A1F03"/>
    <w:rsid w:val="000A26AA"/>
    <w:rsid w:val="000A27C9"/>
    <w:rsid w:val="000A40DF"/>
    <w:rsid w:val="000A7CEB"/>
    <w:rsid w:val="000B1422"/>
    <w:rsid w:val="000B14EC"/>
    <w:rsid w:val="000B1ABE"/>
    <w:rsid w:val="000B515F"/>
    <w:rsid w:val="000B59E8"/>
    <w:rsid w:val="000B6027"/>
    <w:rsid w:val="000B63B4"/>
    <w:rsid w:val="000B6989"/>
    <w:rsid w:val="000B6D8E"/>
    <w:rsid w:val="000B7B2D"/>
    <w:rsid w:val="000C0051"/>
    <w:rsid w:val="000C017C"/>
    <w:rsid w:val="000C2344"/>
    <w:rsid w:val="000C30C9"/>
    <w:rsid w:val="000C4916"/>
    <w:rsid w:val="000C4F90"/>
    <w:rsid w:val="000C5A91"/>
    <w:rsid w:val="000C6400"/>
    <w:rsid w:val="000D1533"/>
    <w:rsid w:val="000D153F"/>
    <w:rsid w:val="000D1CE5"/>
    <w:rsid w:val="000D3524"/>
    <w:rsid w:val="000D6E49"/>
    <w:rsid w:val="000D6F19"/>
    <w:rsid w:val="000D7852"/>
    <w:rsid w:val="000E2932"/>
    <w:rsid w:val="000E4089"/>
    <w:rsid w:val="000E530E"/>
    <w:rsid w:val="000E6B4A"/>
    <w:rsid w:val="000F14A2"/>
    <w:rsid w:val="000F18F5"/>
    <w:rsid w:val="000F2007"/>
    <w:rsid w:val="000F3BD2"/>
    <w:rsid w:val="000F57F5"/>
    <w:rsid w:val="000F6807"/>
    <w:rsid w:val="000F689C"/>
    <w:rsid w:val="000F68FD"/>
    <w:rsid w:val="000F7F33"/>
    <w:rsid w:val="001007F4"/>
    <w:rsid w:val="00100DE4"/>
    <w:rsid w:val="001017A9"/>
    <w:rsid w:val="001024E1"/>
    <w:rsid w:val="00102BFA"/>
    <w:rsid w:val="00102E8E"/>
    <w:rsid w:val="0010511F"/>
    <w:rsid w:val="00105EB7"/>
    <w:rsid w:val="00106CED"/>
    <w:rsid w:val="00107C68"/>
    <w:rsid w:val="0011035B"/>
    <w:rsid w:val="001119ED"/>
    <w:rsid w:val="00112D39"/>
    <w:rsid w:val="00113939"/>
    <w:rsid w:val="00113D30"/>
    <w:rsid w:val="001145C3"/>
    <w:rsid w:val="00114DE5"/>
    <w:rsid w:val="00115F68"/>
    <w:rsid w:val="00116CEC"/>
    <w:rsid w:val="0011796D"/>
    <w:rsid w:val="001200DB"/>
    <w:rsid w:val="00120556"/>
    <w:rsid w:val="00120FD0"/>
    <w:rsid w:val="00122C77"/>
    <w:rsid w:val="00125542"/>
    <w:rsid w:val="00126839"/>
    <w:rsid w:val="00126A33"/>
    <w:rsid w:val="00127325"/>
    <w:rsid w:val="0012737B"/>
    <w:rsid w:val="00131A9E"/>
    <w:rsid w:val="0013343A"/>
    <w:rsid w:val="001349D0"/>
    <w:rsid w:val="00136672"/>
    <w:rsid w:val="001377BF"/>
    <w:rsid w:val="001379FB"/>
    <w:rsid w:val="00140F95"/>
    <w:rsid w:val="0014147F"/>
    <w:rsid w:val="00141E24"/>
    <w:rsid w:val="00141FE8"/>
    <w:rsid w:val="00142175"/>
    <w:rsid w:val="0014248E"/>
    <w:rsid w:val="00143013"/>
    <w:rsid w:val="001430C7"/>
    <w:rsid w:val="00144154"/>
    <w:rsid w:val="00145ED1"/>
    <w:rsid w:val="0014609A"/>
    <w:rsid w:val="0014635D"/>
    <w:rsid w:val="00146A43"/>
    <w:rsid w:val="001474ED"/>
    <w:rsid w:val="00150EAF"/>
    <w:rsid w:val="001516F6"/>
    <w:rsid w:val="00152101"/>
    <w:rsid w:val="001546B7"/>
    <w:rsid w:val="001554AA"/>
    <w:rsid w:val="001554EC"/>
    <w:rsid w:val="001561E1"/>
    <w:rsid w:val="00156F02"/>
    <w:rsid w:val="00160944"/>
    <w:rsid w:val="001638DE"/>
    <w:rsid w:val="001647E2"/>
    <w:rsid w:val="001670CD"/>
    <w:rsid w:val="0017091F"/>
    <w:rsid w:val="00170AE2"/>
    <w:rsid w:val="0017129C"/>
    <w:rsid w:val="00172038"/>
    <w:rsid w:val="00172EC5"/>
    <w:rsid w:val="0017309C"/>
    <w:rsid w:val="00173A54"/>
    <w:rsid w:val="00174353"/>
    <w:rsid w:val="00174567"/>
    <w:rsid w:val="001749A0"/>
    <w:rsid w:val="0017532E"/>
    <w:rsid w:val="001763A0"/>
    <w:rsid w:val="00177347"/>
    <w:rsid w:val="00177831"/>
    <w:rsid w:val="00181856"/>
    <w:rsid w:val="00182054"/>
    <w:rsid w:val="00182481"/>
    <w:rsid w:val="00183747"/>
    <w:rsid w:val="00184742"/>
    <w:rsid w:val="001847B6"/>
    <w:rsid w:val="00186511"/>
    <w:rsid w:val="00186A21"/>
    <w:rsid w:val="00186B05"/>
    <w:rsid w:val="00187246"/>
    <w:rsid w:val="0019070D"/>
    <w:rsid w:val="0019090B"/>
    <w:rsid w:val="0019175B"/>
    <w:rsid w:val="001936C7"/>
    <w:rsid w:val="001937AF"/>
    <w:rsid w:val="00193BEB"/>
    <w:rsid w:val="001946EA"/>
    <w:rsid w:val="00194D24"/>
    <w:rsid w:val="00194FE1"/>
    <w:rsid w:val="00195E16"/>
    <w:rsid w:val="00196A47"/>
    <w:rsid w:val="00197CEC"/>
    <w:rsid w:val="00197D64"/>
    <w:rsid w:val="00197E9F"/>
    <w:rsid w:val="001A01E2"/>
    <w:rsid w:val="001A2E4B"/>
    <w:rsid w:val="001A394F"/>
    <w:rsid w:val="001A3F8B"/>
    <w:rsid w:val="001A3FC6"/>
    <w:rsid w:val="001A4F1F"/>
    <w:rsid w:val="001A52CB"/>
    <w:rsid w:val="001A5BE5"/>
    <w:rsid w:val="001A6339"/>
    <w:rsid w:val="001A6943"/>
    <w:rsid w:val="001A6C49"/>
    <w:rsid w:val="001A7BDE"/>
    <w:rsid w:val="001A7C2F"/>
    <w:rsid w:val="001B04EB"/>
    <w:rsid w:val="001B154C"/>
    <w:rsid w:val="001B2506"/>
    <w:rsid w:val="001B28A3"/>
    <w:rsid w:val="001B36AA"/>
    <w:rsid w:val="001B496A"/>
    <w:rsid w:val="001B512C"/>
    <w:rsid w:val="001B55CC"/>
    <w:rsid w:val="001B5A49"/>
    <w:rsid w:val="001B635A"/>
    <w:rsid w:val="001B6D3D"/>
    <w:rsid w:val="001B77C9"/>
    <w:rsid w:val="001B7DEF"/>
    <w:rsid w:val="001B7F0D"/>
    <w:rsid w:val="001C1085"/>
    <w:rsid w:val="001C170D"/>
    <w:rsid w:val="001C3B28"/>
    <w:rsid w:val="001C512A"/>
    <w:rsid w:val="001C5571"/>
    <w:rsid w:val="001C55C5"/>
    <w:rsid w:val="001C6676"/>
    <w:rsid w:val="001C6EA1"/>
    <w:rsid w:val="001D0064"/>
    <w:rsid w:val="001D00DE"/>
    <w:rsid w:val="001D420C"/>
    <w:rsid w:val="001D4341"/>
    <w:rsid w:val="001D503D"/>
    <w:rsid w:val="001D54E4"/>
    <w:rsid w:val="001E1351"/>
    <w:rsid w:val="001E3E9A"/>
    <w:rsid w:val="001E4D04"/>
    <w:rsid w:val="001E5441"/>
    <w:rsid w:val="001E6147"/>
    <w:rsid w:val="001E78DE"/>
    <w:rsid w:val="001F2139"/>
    <w:rsid w:val="001F579E"/>
    <w:rsid w:val="001F5A92"/>
    <w:rsid w:val="001F735B"/>
    <w:rsid w:val="001F7C9C"/>
    <w:rsid w:val="002002B4"/>
    <w:rsid w:val="00200422"/>
    <w:rsid w:val="00201B21"/>
    <w:rsid w:val="00201F67"/>
    <w:rsid w:val="002026C4"/>
    <w:rsid w:val="00203396"/>
    <w:rsid w:val="00206146"/>
    <w:rsid w:val="00207AA3"/>
    <w:rsid w:val="00211046"/>
    <w:rsid w:val="0021309F"/>
    <w:rsid w:val="002138C3"/>
    <w:rsid w:val="00213C1F"/>
    <w:rsid w:val="00215A88"/>
    <w:rsid w:val="00216DF1"/>
    <w:rsid w:val="0021748F"/>
    <w:rsid w:val="0021776C"/>
    <w:rsid w:val="00221234"/>
    <w:rsid w:val="002223DB"/>
    <w:rsid w:val="00223744"/>
    <w:rsid w:val="00226036"/>
    <w:rsid w:val="00226384"/>
    <w:rsid w:val="0022653F"/>
    <w:rsid w:val="00226E89"/>
    <w:rsid w:val="00226FD8"/>
    <w:rsid w:val="0022736F"/>
    <w:rsid w:val="002302A3"/>
    <w:rsid w:val="002303CD"/>
    <w:rsid w:val="0023045E"/>
    <w:rsid w:val="0023104F"/>
    <w:rsid w:val="00231ABD"/>
    <w:rsid w:val="00231B2B"/>
    <w:rsid w:val="002327E2"/>
    <w:rsid w:val="00233A45"/>
    <w:rsid w:val="002349DA"/>
    <w:rsid w:val="002363A1"/>
    <w:rsid w:val="00236426"/>
    <w:rsid w:val="0024013A"/>
    <w:rsid w:val="00241C40"/>
    <w:rsid w:val="002426C8"/>
    <w:rsid w:val="00243AC0"/>
    <w:rsid w:val="00243F9F"/>
    <w:rsid w:val="00244371"/>
    <w:rsid w:val="002448AE"/>
    <w:rsid w:val="00244B0E"/>
    <w:rsid w:val="00244B96"/>
    <w:rsid w:val="00246640"/>
    <w:rsid w:val="002466CF"/>
    <w:rsid w:val="00247709"/>
    <w:rsid w:val="0024785A"/>
    <w:rsid w:val="0025145B"/>
    <w:rsid w:val="0025164F"/>
    <w:rsid w:val="002522F4"/>
    <w:rsid w:val="0025295B"/>
    <w:rsid w:val="002535E0"/>
    <w:rsid w:val="00253CEB"/>
    <w:rsid w:val="002540DA"/>
    <w:rsid w:val="002545F3"/>
    <w:rsid w:val="00254651"/>
    <w:rsid w:val="00255A9C"/>
    <w:rsid w:val="00256750"/>
    <w:rsid w:val="00256E7D"/>
    <w:rsid w:val="002609AD"/>
    <w:rsid w:val="00260C5E"/>
    <w:rsid w:val="002616C5"/>
    <w:rsid w:val="0026174A"/>
    <w:rsid w:val="00261A13"/>
    <w:rsid w:val="00262EBD"/>
    <w:rsid w:val="00264676"/>
    <w:rsid w:val="0026472E"/>
    <w:rsid w:val="00264965"/>
    <w:rsid w:val="00265AD3"/>
    <w:rsid w:val="00266C15"/>
    <w:rsid w:val="00267D7C"/>
    <w:rsid w:val="002701CA"/>
    <w:rsid w:val="0027021E"/>
    <w:rsid w:val="002702DE"/>
    <w:rsid w:val="00271325"/>
    <w:rsid w:val="00271954"/>
    <w:rsid w:val="00272B69"/>
    <w:rsid w:val="002750B2"/>
    <w:rsid w:val="00275276"/>
    <w:rsid w:val="00275EDD"/>
    <w:rsid w:val="0027612A"/>
    <w:rsid w:val="00280A22"/>
    <w:rsid w:val="00280FB6"/>
    <w:rsid w:val="002818ED"/>
    <w:rsid w:val="00281A5A"/>
    <w:rsid w:val="00281E77"/>
    <w:rsid w:val="002824F7"/>
    <w:rsid w:val="00282A5D"/>
    <w:rsid w:val="00283369"/>
    <w:rsid w:val="002836A4"/>
    <w:rsid w:val="00283B5C"/>
    <w:rsid w:val="00285535"/>
    <w:rsid w:val="00286BBA"/>
    <w:rsid w:val="00286E18"/>
    <w:rsid w:val="00287313"/>
    <w:rsid w:val="00287427"/>
    <w:rsid w:val="00287DDD"/>
    <w:rsid w:val="0029096C"/>
    <w:rsid w:val="002925C8"/>
    <w:rsid w:val="00292B1D"/>
    <w:rsid w:val="00292DDC"/>
    <w:rsid w:val="00293A3A"/>
    <w:rsid w:val="002A0378"/>
    <w:rsid w:val="002A03A3"/>
    <w:rsid w:val="002A147A"/>
    <w:rsid w:val="002A162E"/>
    <w:rsid w:val="002A238A"/>
    <w:rsid w:val="002A2E09"/>
    <w:rsid w:val="002A2EAE"/>
    <w:rsid w:val="002A488D"/>
    <w:rsid w:val="002A4A5F"/>
    <w:rsid w:val="002A56B5"/>
    <w:rsid w:val="002A5CDC"/>
    <w:rsid w:val="002A6964"/>
    <w:rsid w:val="002B091C"/>
    <w:rsid w:val="002B1634"/>
    <w:rsid w:val="002B1A41"/>
    <w:rsid w:val="002B220E"/>
    <w:rsid w:val="002B5B21"/>
    <w:rsid w:val="002B5C82"/>
    <w:rsid w:val="002B62B4"/>
    <w:rsid w:val="002B7D8E"/>
    <w:rsid w:val="002B7FEC"/>
    <w:rsid w:val="002C0FBA"/>
    <w:rsid w:val="002C0FE5"/>
    <w:rsid w:val="002C1707"/>
    <w:rsid w:val="002C239A"/>
    <w:rsid w:val="002C2433"/>
    <w:rsid w:val="002C3886"/>
    <w:rsid w:val="002C3EFC"/>
    <w:rsid w:val="002C4B97"/>
    <w:rsid w:val="002C7DF5"/>
    <w:rsid w:val="002D0392"/>
    <w:rsid w:val="002D11DA"/>
    <w:rsid w:val="002D17A4"/>
    <w:rsid w:val="002D19D5"/>
    <w:rsid w:val="002D2A96"/>
    <w:rsid w:val="002D31A6"/>
    <w:rsid w:val="002D3368"/>
    <w:rsid w:val="002D3ABC"/>
    <w:rsid w:val="002D4CD1"/>
    <w:rsid w:val="002D50E9"/>
    <w:rsid w:val="002D5BFA"/>
    <w:rsid w:val="002D623F"/>
    <w:rsid w:val="002D627D"/>
    <w:rsid w:val="002D7C19"/>
    <w:rsid w:val="002E0202"/>
    <w:rsid w:val="002E165D"/>
    <w:rsid w:val="002E1EF8"/>
    <w:rsid w:val="002E336F"/>
    <w:rsid w:val="002E3C40"/>
    <w:rsid w:val="002E485E"/>
    <w:rsid w:val="002E4CCA"/>
    <w:rsid w:val="002E5732"/>
    <w:rsid w:val="002E5E71"/>
    <w:rsid w:val="002E666D"/>
    <w:rsid w:val="002E6EE9"/>
    <w:rsid w:val="002E7283"/>
    <w:rsid w:val="002E72BE"/>
    <w:rsid w:val="002F0542"/>
    <w:rsid w:val="002F13D9"/>
    <w:rsid w:val="002F190B"/>
    <w:rsid w:val="002F2199"/>
    <w:rsid w:val="002F4581"/>
    <w:rsid w:val="002F4BA6"/>
    <w:rsid w:val="002F4F77"/>
    <w:rsid w:val="002F51BC"/>
    <w:rsid w:val="002F5D93"/>
    <w:rsid w:val="002F7F67"/>
    <w:rsid w:val="00301452"/>
    <w:rsid w:val="00302498"/>
    <w:rsid w:val="00303F05"/>
    <w:rsid w:val="00304175"/>
    <w:rsid w:val="003051FB"/>
    <w:rsid w:val="00306510"/>
    <w:rsid w:val="00307400"/>
    <w:rsid w:val="00307533"/>
    <w:rsid w:val="00310297"/>
    <w:rsid w:val="00310B82"/>
    <w:rsid w:val="0031103E"/>
    <w:rsid w:val="003138A6"/>
    <w:rsid w:val="00313A92"/>
    <w:rsid w:val="00313B96"/>
    <w:rsid w:val="00314064"/>
    <w:rsid w:val="003149F4"/>
    <w:rsid w:val="00314C13"/>
    <w:rsid w:val="003159DA"/>
    <w:rsid w:val="00315FE2"/>
    <w:rsid w:val="003162FB"/>
    <w:rsid w:val="00320D4E"/>
    <w:rsid w:val="00320F40"/>
    <w:rsid w:val="00321D8D"/>
    <w:rsid w:val="00322370"/>
    <w:rsid w:val="00322DBE"/>
    <w:rsid w:val="00324323"/>
    <w:rsid w:val="003251DF"/>
    <w:rsid w:val="003259DA"/>
    <w:rsid w:val="00325D21"/>
    <w:rsid w:val="00330702"/>
    <w:rsid w:val="00330BEF"/>
    <w:rsid w:val="00331191"/>
    <w:rsid w:val="0033138A"/>
    <w:rsid w:val="00331F0A"/>
    <w:rsid w:val="0033377C"/>
    <w:rsid w:val="003355DA"/>
    <w:rsid w:val="0033592B"/>
    <w:rsid w:val="003359E1"/>
    <w:rsid w:val="00340F78"/>
    <w:rsid w:val="00341889"/>
    <w:rsid w:val="003420BD"/>
    <w:rsid w:val="0034253D"/>
    <w:rsid w:val="003460B5"/>
    <w:rsid w:val="00346A38"/>
    <w:rsid w:val="0034750C"/>
    <w:rsid w:val="00347B32"/>
    <w:rsid w:val="00350EE5"/>
    <w:rsid w:val="00352380"/>
    <w:rsid w:val="003549F4"/>
    <w:rsid w:val="00355397"/>
    <w:rsid w:val="003554E0"/>
    <w:rsid w:val="00355F88"/>
    <w:rsid w:val="0035739D"/>
    <w:rsid w:val="00357FE1"/>
    <w:rsid w:val="00360455"/>
    <w:rsid w:val="00360929"/>
    <w:rsid w:val="00360C85"/>
    <w:rsid w:val="0036231A"/>
    <w:rsid w:val="003626CE"/>
    <w:rsid w:val="0036319C"/>
    <w:rsid w:val="00365564"/>
    <w:rsid w:val="0036612F"/>
    <w:rsid w:val="00366212"/>
    <w:rsid w:val="00366360"/>
    <w:rsid w:val="00367079"/>
    <w:rsid w:val="00370E64"/>
    <w:rsid w:val="00371A7A"/>
    <w:rsid w:val="00371B12"/>
    <w:rsid w:val="00373143"/>
    <w:rsid w:val="00373D46"/>
    <w:rsid w:val="00376286"/>
    <w:rsid w:val="00377542"/>
    <w:rsid w:val="0038024E"/>
    <w:rsid w:val="00380A48"/>
    <w:rsid w:val="00380E6E"/>
    <w:rsid w:val="0038151C"/>
    <w:rsid w:val="00385E34"/>
    <w:rsid w:val="00386248"/>
    <w:rsid w:val="00386CC2"/>
    <w:rsid w:val="003904CE"/>
    <w:rsid w:val="00390F76"/>
    <w:rsid w:val="00391CE9"/>
    <w:rsid w:val="00392606"/>
    <w:rsid w:val="00393029"/>
    <w:rsid w:val="00393717"/>
    <w:rsid w:val="0039563D"/>
    <w:rsid w:val="0039594D"/>
    <w:rsid w:val="00396985"/>
    <w:rsid w:val="00397862"/>
    <w:rsid w:val="003A2EB8"/>
    <w:rsid w:val="003A3026"/>
    <w:rsid w:val="003A309D"/>
    <w:rsid w:val="003A3841"/>
    <w:rsid w:val="003A3C8E"/>
    <w:rsid w:val="003A47C4"/>
    <w:rsid w:val="003A54D1"/>
    <w:rsid w:val="003A59E2"/>
    <w:rsid w:val="003A64B5"/>
    <w:rsid w:val="003B12A0"/>
    <w:rsid w:val="003B1869"/>
    <w:rsid w:val="003B2693"/>
    <w:rsid w:val="003B28FA"/>
    <w:rsid w:val="003B3354"/>
    <w:rsid w:val="003B34FE"/>
    <w:rsid w:val="003B3583"/>
    <w:rsid w:val="003B4997"/>
    <w:rsid w:val="003B5BBF"/>
    <w:rsid w:val="003B5EC7"/>
    <w:rsid w:val="003B737B"/>
    <w:rsid w:val="003C077F"/>
    <w:rsid w:val="003C1915"/>
    <w:rsid w:val="003C3AA9"/>
    <w:rsid w:val="003C4E94"/>
    <w:rsid w:val="003C65F4"/>
    <w:rsid w:val="003C7153"/>
    <w:rsid w:val="003C7BB1"/>
    <w:rsid w:val="003D1880"/>
    <w:rsid w:val="003D2B0B"/>
    <w:rsid w:val="003D2BDA"/>
    <w:rsid w:val="003D2C9C"/>
    <w:rsid w:val="003D3E59"/>
    <w:rsid w:val="003D4A98"/>
    <w:rsid w:val="003D6512"/>
    <w:rsid w:val="003D6774"/>
    <w:rsid w:val="003D67A3"/>
    <w:rsid w:val="003D73CE"/>
    <w:rsid w:val="003E13D6"/>
    <w:rsid w:val="003E229A"/>
    <w:rsid w:val="003E3316"/>
    <w:rsid w:val="003E39DF"/>
    <w:rsid w:val="003E459A"/>
    <w:rsid w:val="003E4619"/>
    <w:rsid w:val="003E47E8"/>
    <w:rsid w:val="003E707C"/>
    <w:rsid w:val="003E7C27"/>
    <w:rsid w:val="003F0FEA"/>
    <w:rsid w:val="003F131A"/>
    <w:rsid w:val="003F1414"/>
    <w:rsid w:val="003F1E58"/>
    <w:rsid w:val="003F2634"/>
    <w:rsid w:val="003F35A2"/>
    <w:rsid w:val="003F5A19"/>
    <w:rsid w:val="003F5C9F"/>
    <w:rsid w:val="003F6080"/>
    <w:rsid w:val="003F635F"/>
    <w:rsid w:val="003F6A0E"/>
    <w:rsid w:val="003F74BF"/>
    <w:rsid w:val="003F7D84"/>
    <w:rsid w:val="00401739"/>
    <w:rsid w:val="004024FB"/>
    <w:rsid w:val="004025DA"/>
    <w:rsid w:val="004038A9"/>
    <w:rsid w:val="00404638"/>
    <w:rsid w:val="0040469A"/>
    <w:rsid w:val="0040483B"/>
    <w:rsid w:val="00406C5A"/>
    <w:rsid w:val="00407FE4"/>
    <w:rsid w:val="00410359"/>
    <w:rsid w:val="00410D50"/>
    <w:rsid w:val="00411C5E"/>
    <w:rsid w:val="00412420"/>
    <w:rsid w:val="0041452A"/>
    <w:rsid w:val="00414A38"/>
    <w:rsid w:val="004161FF"/>
    <w:rsid w:val="004167F5"/>
    <w:rsid w:val="0042068A"/>
    <w:rsid w:val="00420D71"/>
    <w:rsid w:val="00420FC4"/>
    <w:rsid w:val="00421AC7"/>
    <w:rsid w:val="0042245B"/>
    <w:rsid w:val="00422C3D"/>
    <w:rsid w:val="00422EF5"/>
    <w:rsid w:val="00423DD3"/>
    <w:rsid w:val="0042428E"/>
    <w:rsid w:val="00426173"/>
    <w:rsid w:val="00426A33"/>
    <w:rsid w:val="00431386"/>
    <w:rsid w:val="0043162D"/>
    <w:rsid w:val="004318E9"/>
    <w:rsid w:val="0043234A"/>
    <w:rsid w:val="004333A9"/>
    <w:rsid w:val="004335EC"/>
    <w:rsid w:val="00434BC6"/>
    <w:rsid w:val="004351EA"/>
    <w:rsid w:val="00435FEE"/>
    <w:rsid w:val="0043649F"/>
    <w:rsid w:val="00436EBC"/>
    <w:rsid w:val="00437D85"/>
    <w:rsid w:val="00437E55"/>
    <w:rsid w:val="0044076B"/>
    <w:rsid w:val="00440A8A"/>
    <w:rsid w:val="00441369"/>
    <w:rsid w:val="00441FBA"/>
    <w:rsid w:val="004441C3"/>
    <w:rsid w:val="00444292"/>
    <w:rsid w:val="00444DEF"/>
    <w:rsid w:val="00444F42"/>
    <w:rsid w:val="00445930"/>
    <w:rsid w:val="00445D8D"/>
    <w:rsid w:val="00446B0D"/>
    <w:rsid w:val="00446D4A"/>
    <w:rsid w:val="00447D19"/>
    <w:rsid w:val="00450696"/>
    <w:rsid w:val="00450B0C"/>
    <w:rsid w:val="00451861"/>
    <w:rsid w:val="00451E56"/>
    <w:rsid w:val="004525A9"/>
    <w:rsid w:val="004526AE"/>
    <w:rsid w:val="00453716"/>
    <w:rsid w:val="004543D2"/>
    <w:rsid w:val="00454A7C"/>
    <w:rsid w:val="00454C8F"/>
    <w:rsid w:val="00455E48"/>
    <w:rsid w:val="004569DB"/>
    <w:rsid w:val="00457897"/>
    <w:rsid w:val="004600BB"/>
    <w:rsid w:val="004610D8"/>
    <w:rsid w:val="00461463"/>
    <w:rsid w:val="00464C85"/>
    <w:rsid w:val="004650DA"/>
    <w:rsid w:val="00466567"/>
    <w:rsid w:val="00466812"/>
    <w:rsid w:val="00470BCC"/>
    <w:rsid w:val="00470E8F"/>
    <w:rsid w:val="00471246"/>
    <w:rsid w:val="0047276F"/>
    <w:rsid w:val="00472800"/>
    <w:rsid w:val="00473D87"/>
    <w:rsid w:val="00474D76"/>
    <w:rsid w:val="00475A91"/>
    <w:rsid w:val="00475F81"/>
    <w:rsid w:val="0047604A"/>
    <w:rsid w:val="0047625D"/>
    <w:rsid w:val="0047799A"/>
    <w:rsid w:val="00477E72"/>
    <w:rsid w:val="00477FA1"/>
    <w:rsid w:val="00481747"/>
    <w:rsid w:val="00483219"/>
    <w:rsid w:val="004844A9"/>
    <w:rsid w:val="0048468F"/>
    <w:rsid w:val="004852CA"/>
    <w:rsid w:val="004858E0"/>
    <w:rsid w:val="0048645F"/>
    <w:rsid w:val="00486926"/>
    <w:rsid w:val="0048731D"/>
    <w:rsid w:val="00487FD4"/>
    <w:rsid w:val="004903BE"/>
    <w:rsid w:val="00490B4A"/>
    <w:rsid w:val="0049106F"/>
    <w:rsid w:val="00491F85"/>
    <w:rsid w:val="004933FE"/>
    <w:rsid w:val="004935BD"/>
    <w:rsid w:val="00493990"/>
    <w:rsid w:val="00495B84"/>
    <w:rsid w:val="004A17F4"/>
    <w:rsid w:val="004A3D34"/>
    <w:rsid w:val="004A4168"/>
    <w:rsid w:val="004A5005"/>
    <w:rsid w:val="004A558A"/>
    <w:rsid w:val="004A5623"/>
    <w:rsid w:val="004A59A2"/>
    <w:rsid w:val="004B1250"/>
    <w:rsid w:val="004B1853"/>
    <w:rsid w:val="004B1DCD"/>
    <w:rsid w:val="004B4B6A"/>
    <w:rsid w:val="004B5154"/>
    <w:rsid w:val="004B54BE"/>
    <w:rsid w:val="004C003C"/>
    <w:rsid w:val="004C00F5"/>
    <w:rsid w:val="004C0281"/>
    <w:rsid w:val="004C1567"/>
    <w:rsid w:val="004C1657"/>
    <w:rsid w:val="004C1F8E"/>
    <w:rsid w:val="004C3297"/>
    <w:rsid w:val="004C4139"/>
    <w:rsid w:val="004C446A"/>
    <w:rsid w:val="004C45D7"/>
    <w:rsid w:val="004C4FD1"/>
    <w:rsid w:val="004C5152"/>
    <w:rsid w:val="004C543E"/>
    <w:rsid w:val="004C55C7"/>
    <w:rsid w:val="004C5948"/>
    <w:rsid w:val="004C5999"/>
    <w:rsid w:val="004C6251"/>
    <w:rsid w:val="004C6CF4"/>
    <w:rsid w:val="004C76D7"/>
    <w:rsid w:val="004D03E2"/>
    <w:rsid w:val="004D0FB0"/>
    <w:rsid w:val="004D17A3"/>
    <w:rsid w:val="004D2F7A"/>
    <w:rsid w:val="004D3398"/>
    <w:rsid w:val="004D4A64"/>
    <w:rsid w:val="004D61F8"/>
    <w:rsid w:val="004D6F61"/>
    <w:rsid w:val="004D7887"/>
    <w:rsid w:val="004E0BAD"/>
    <w:rsid w:val="004E0FEE"/>
    <w:rsid w:val="004E2F21"/>
    <w:rsid w:val="004E2FE4"/>
    <w:rsid w:val="004E3BF3"/>
    <w:rsid w:val="004E5792"/>
    <w:rsid w:val="004E7C1A"/>
    <w:rsid w:val="004F13E5"/>
    <w:rsid w:val="004F262B"/>
    <w:rsid w:val="004F2DBC"/>
    <w:rsid w:val="004F4778"/>
    <w:rsid w:val="004F559A"/>
    <w:rsid w:val="004F5E8E"/>
    <w:rsid w:val="004F6DF1"/>
    <w:rsid w:val="004F7C1D"/>
    <w:rsid w:val="005000A3"/>
    <w:rsid w:val="005007DF"/>
    <w:rsid w:val="0050151B"/>
    <w:rsid w:val="005018FE"/>
    <w:rsid w:val="0050195E"/>
    <w:rsid w:val="00501A06"/>
    <w:rsid w:val="00502BC6"/>
    <w:rsid w:val="00502F01"/>
    <w:rsid w:val="00503F94"/>
    <w:rsid w:val="00504C64"/>
    <w:rsid w:val="0050634A"/>
    <w:rsid w:val="00507140"/>
    <w:rsid w:val="00511EB5"/>
    <w:rsid w:val="005135E2"/>
    <w:rsid w:val="00513C18"/>
    <w:rsid w:val="00513DD2"/>
    <w:rsid w:val="00514147"/>
    <w:rsid w:val="00514174"/>
    <w:rsid w:val="00515C7C"/>
    <w:rsid w:val="005164C9"/>
    <w:rsid w:val="00516874"/>
    <w:rsid w:val="00520AAF"/>
    <w:rsid w:val="00520D1B"/>
    <w:rsid w:val="00521D49"/>
    <w:rsid w:val="0052210A"/>
    <w:rsid w:val="00522A81"/>
    <w:rsid w:val="005231EC"/>
    <w:rsid w:val="005255E5"/>
    <w:rsid w:val="00531741"/>
    <w:rsid w:val="0053283E"/>
    <w:rsid w:val="005334D1"/>
    <w:rsid w:val="00534F51"/>
    <w:rsid w:val="00535611"/>
    <w:rsid w:val="0053790F"/>
    <w:rsid w:val="00540C12"/>
    <w:rsid w:val="00540C50"/>
    <w:rsid w:val="0054100B"/>
    <w:rsid w:val="00541411"/>
    <w:rsid w:val="0054184E"/>
    <w:rsid w:val="00541A3F"/>
    <w:rsid w:val="0054242A"/>
    <w:rsid w:val="005430EF"/>
    <w:rsid w:val="005432C1"/>
    <w:rsid w:val="00543877"/>
    <w:rsid w:val="00543C42"/>
    <w:rsid w:val="00544287"/>
    <w:rsid w:val="00544862"/>
    <w:rsid w:val="00544B9F"/>
    <w:rsid w:val="0054536C"/>
    <w:rsid w:val="00545C32"/>
    <w:rsid w:val="0054606F"/>
    <w:rsid w:val="0054691F"/>
    <w:rsid w:val="00546FE1"/>
    <w:rsid w:val="0054712B"/>
    <w:rsid w:val="00547CB6"/>
    <w:rsid w:val="005512FA"/>
    <w:rsid w:val="0055137F"/>
    <w:rsid w:val="00551BC3"/>
    <w:rsid w:val="00551D95"/>
    <w:rsid w:val="00552EB1"/>
    <w:rsid w:val="00553C7F"/>
    <w:rsid w:val="005541E8"/>
    <w:rsid w:val="00554D6D"/>
    <w:rsid w:val="00556220"/>
    <w:rsid w:val="0055747B"/>
    <w:rsid w:val="005615E0"/>
    <w:rsid w:val="00563C3D"/>
    <w:rsid w:val="005648E8"/>
    <w:rsid w:val="00565474"/>
    <w:rsid w:val="00565E42"/>
    <w:rsid w:val="005705CD"/>
    <w:rsid w:val="00571283"/>
    <w:rsid w:val="00572BD6"/>
    <w:rsid w:val="00574490"/>
    <w:rsid w:val="00574618"/>
    <w:rsid w:val="00575440"/>
    <w:rsid w:val="0057564F"/>
    <w:rsid w:val="00575D5A"/>
    <w:rsid w:val="0057648E"/>
    <w:rsid w:val="005764F9"/>
    <w:rsid w:val="005821A4"/>
    <w:rsid w:val="005835CE"/>
    <w:rsid w:val="00584083"/>
    <w:rsid w:val="00584E94"/>
    <w:rsid w:val="00585306"/>
    <w:rsid w:val="005858DA"/>
    <w:rsid w:val="00586818"/>
    <w:rsid w:val="00590111"/>
    <w:rsid w:val="005909E4"/>
    <w:rsid w:val="005934EA"/>
    <w:rsid w:val="0059516A"/>
    <w:rsid w:val="00595835"/>
    <w:rsid w:val="005958CB"/>
    <w:rsid w:val="005969E8"/>
    <w:rsid w:val="0059723E"/>
    <w:rsid w:val="00597453"/>
    <w:rsid w:val="005975D9"/>
    <w:rsid w:val="00597AEC"/>
    <w:rsid w:val="00597F1F"/>
    <w:rsid w:val="005A06B2"/>
    <w:rsid w:val="005A0849"/>
    <w:rsid w:val="005A0B01"/>
    <w:rsid w:val="005A12E7"/>
    <w:rsid w:val="005A1425"/>
    <w:rsid w:val="005A274A"/>
    <w:rsid w:val="005A2916"/>
    <w:rsid w:val="005A3632"/>
    <w:rsid w:val="005A3C1A"/>
    <w:rsid w:val="005A509F"/>
    <w:rsid w:val="005A5CA3"/>
    <w:rsid w:val="005A5DF9"/>
    <w:rsid w:val="005A7458"/>
    <w:rsid w:val="005A778E"/>
    <w:rsid w:val="005A7F12"/>
    <w:rsid w:val="005B0350"/>
    <w:rsid w:val="005B1262"/>
    <w:rsid w:val="005B17C6"/>
    <w:rsid w:val="005B1B2E"/>
    <w:rsid w:val="005B3FFE"/>
    <w:rsid w:val="005C156A"/>
    <w:rsid w:val="005C1BB7"/>
    <w:rsid w:val="005C1F9C"/>
    <w:rsid w:val="005C2A86"/>
    <w:rsid w:val="005C3020"/>
    <w:rsid w:val="005C4C91"/>
    <w:rsid w:val="005C52E0"/>
    <w:rsid w:val="005C685A"/>
    <w:rsid w:val="005D07FC"/>
    <w:rsid w:val="005D18F7"/>
    <w:rsid w:val="005D1BB9"/>
    <w:rsid w:val="005D24AD"/>
    <w:rsid w:val="005D30AC"/>
    <w:rsid w:val="005D3E44"/>
    <w:rsid w:val="005D43D7"/>
    <w:rsid w:val="005D7669"/>
    <w:rsid w:val="005D7C21"/>
    <w:rsid w:val="005D7FF1"/>
    <w:rsid w:val="005E0E4E"/>
    <w:rsid w:val="005E165C"/>
    <w:rsid w:val="005E1CED"/>
    <w:rsid w:val="005E1E2D"/>
    <w:rsid w:val="005E425F"/>
    <w:rsid w:val="005E56E1"/>
    <w:rsid w:val="005E5FD8"/>
    <w:rsid w:val="005E63B9"/>
    <w:rsid w:val="005E76B2"/>
    <w:rsid w:val="005E7CC4"/>
    <w:rsid w:val="005F004F"/>
    <w:rsid w:val="005F169F"/>
    <w:rsid w:val="005F200F"/>
    <w:rsid w:val="005F27FA"/>
    <w:rsid w:val="005F4A92"/>
    <w:rsid w:val="005F5607"/>
    <w:rsid w:val="005F5B40"/>
    <w:rsid w:val="00600E08"/>
    <w:rsid w:val="00602AAB"/>
    <w:rsid w:val="00602EB2"/>
    <w:rsid w:val="00605738"/>
    <w:rsid w:val="0060619E"/>
    <w:rsid w:val="006062FC"/>
    <w:rsid w:val="00607080"/>
    <w:rsid w:val="00607CA5"/>
    <w:rsid w:val="0061084E"/>
    <w:rsid w:val="00610AF7"/>
    <w:rsid w:val="00610BF7"/>
    <w:rsid w:val="00611483"/>
    <w:rsid w:val="006114C6"/>
    <w:rsid w:val="006120CE"/>
    <w:rsid w:val="006121B1"/>
    <w:rsid w:val="006128BD"/>
    <w:rsid w:val="0061364A"/>
    <w:rsid w:val="00614656"/>
    <w:rsid w:val="0061499E"/>
    <w:rsid w:val="00615136"/>
    <w:rsid w:val="00615393"/>
    <w:rsid w:val="00615CEC"/>
    <w:rsid w:val="00616248"/>
    <w:rsid w:val="00620331"/>
    <w:rsid w:val="00620B29"/>
    <w:rsid w:val="00620B43"/>
    <w:rsid w:val="00620C8A"/>
    <w:rsid w:val="006221DF"/>
    <w:rsid w:val="006243C9"/>
    <w:rsid w:val="00624597"/>
    <w:rsid w:val="00624A21"/>
    <w:rsid w:val="0062613A"/>
    <w:rsid w:val="0062623A"/>
    <w:rsid w:val="00626667"/>
    <w:rsid w:val="00627822"/>
    <w:rsid w:val="006303F7"/>
    <w:rsid w:val="006304C1"/>
    <w:rsid w:val="00631C99"/>
    <w:rsid w:val="00632265"/>
    <w:rsid w:val="00634A09"/>
    <w:rsid w:val="00634BBD"/>
    <w:rsid w:val="0063520C"/>
    <w:rsid w:val="0063563A"/>
    <w:rsid w:val="00635881"/>
    <w:rsid w:val="00635A01"/>
    <w:rsid w:val="006364C9"/>
    <w:rsid w:val="00637146"/>
    <w:rsid w:val="006373F7"/>
    <w:rsid w:val="006402F8"/>
    <w:rsid w:val="00640C31"/>
    <w:rsid w:val="00643529"/>
    <w:rsid w:val="00643775"/>
    <w:rsid w:val="00643A2A"/>
    <w:rsid w:val="00645591"/>
    <w:rsid w:val="00645858"/>
    <w:rsid w:val="00646484"/>
    <w:rsid w:val="006509C2"/>
    <w:rsid w:val="00650B2A"/>
    <w:rsid w:val="0065154E"/>
    <w:rsid w:val="006520DB"/>
    <w:rsid w:val="00654FDF"/>
    <w:rsid w:val="006568ED"/>
    <w:rsid w:val="0065791C"/>
    <w:rsid w:val="006614EE"/>
    <w:rsid w:val="00662310"/>
    <w:rsid w:val="006634E2"/>
    <w:rsid w:val="0066510A"/>
    <w:rsid w:val="00665989"/>
    <w:rsid w:val="0066600A"/>
    <w:rsid w:val="00667120"/>
    <w:rsid w:val="0066734D"/>
    <w:rsid w:val="006707EB"/>
    <w:rsid w:val="006712A5"/>
    <w:rsid w:val="00671B8E"/>
    <w:rsid w:val="00671CFE"/>
    <w:rsid w:val="00672A63"/>
    <w:rsid w:val="006732D9"/>
    <w:rsid w:val="00673E09"/>
    <w:rsid w:val="0067502D"/>
    <w:rsid w:val="00675CF2"/>
    <w:rsid w:val="006762ED"/>
    <w:rsid w:val="00676307"/>
    <w:rsid w:val="00676E65"/>
    <w:rsid w:val="00677CBF"/>
    <w:rsid w:val="006800C2"/>
    <w:rsid w:val="00680767"/>
    <w:rsid w:val="006808F1"/>
    <w:rsid w:val="00680CCA"/>
    <w:rsid w:val="006819BC"/>
    <w:rsid w:val="0068284D"/>
    <w:rsid w:val="00682B44"/>
    <w:rsid w:val="00682C6E"/>
    <w:rsid w:val="00682DC1"/>
    <w:rsid w:val="00682F0C"/>
    <w:rsid w:val="006836F6"/>
    <w:rsid w:val="0068400D"/>
    <w:rsid w:val="00684F52"/>
    <w:rsid w:val="00684FFA"/>
    <w:rsid w:val="006858DC"/>
    <w:rsid w:val="00685980"/>
    <w:rsid w:val="006909A4"/>
    <w:rsid w:val="006913DF"/>
    <w:rsid w:val="00691DA3"/>
    <w:rsid w:val="00692399"/>
    <w:rsid w:val="006925F0"/>
    <w:rsid w:val="006932EC"/>
    <w:rsid w:val="006935F0"/>
    <w:rsid w:val="0069525E"/>
    <w:rsid w:val="00696121"/>
    <w:rsid w:val="006968AB"/>
    <w:rsid w:val="00697286"/>
    <w:rsid w:val="006A05DB"/>
    <w:rsid w:val="006A0F67"/>
    <w:rsid w:val="006A1510"/>
    <w:rsid w:val="006A2037"/>
    <w:rsid w:val="006A2320"/>
    <w:rsid w:val="006A2518"/>
    <w:rsid w:val="006A2B4E"/>
    <w:rsid w:val="006A49DE"/>
    <w:rsid w:val="006A6263"/>
    <w:rsid w:val="006A65ED"/>
    <w:rsid w:val="006A6715"/>
    <w:rsid w:val="006B04FE"/>
    <w:rsid w:val="006B24BC"/>
    <w:rsid w:val="006B3211"/>
    <w:rsid w:val="006B45F6"/>
    <w:rsid w:val="006B47FE"/>
    <w:rsid w:val="006B4C4A"/>
    <w:rsid w:val="006B4F5C"/>
    <w:rsid w:val="006B6AC7"/>
    <w:rsid w:val="006B6C24"/>
    <w:rsid w:val="006B6CB8"/>
    <w:rsid w:val="006B741A"/>
    <w:rsid w:val="006B7CF5"/>
    <w:rsid w:val="006C0A9D"/>
    <w:rsid w:val="006C152A"/>
    <w:rsid w:val="006C18FC"/>
    <w:rsid w:val="006C207D"/>
    <w:rsid w:val="006C5B63"/>
    <w:rsid w:val="006C5D95"/>
    <w:rsid w:val="006C6BA3"/>
    <w:rsid w:val="006D1652"/>
    <w:rsid w:val="006D2A9A"/>
    <w:rsid w:val="006D4EF9"/>
    <w:rsid w:val="006D6B4F"/>
    <w:rsid w:val="006D769D"/>
    <w:rsid w:val="006E0748"/>
    <w:rsid w:val="006E18AB"/>
    <w:rsid w:val="006E1C26"/>
    <w:rsid w:val="006E1F10"/>
    <w:rsid w:val="006E206C"/>
    <w:rsid w:val="006E2781"/>
    <w:rsid w:val="006E2A5E"/>
    <w:rsid w:val="006E2B19"/>
    <w:rsid w:val="006E303A"/>
    <w:rsid w:val="006E4717"/>
    <w:rsid w:val="006E52DB"/>
    <w:rsid w:val="006E5AF7"/>
    <w:rsid w:val="006E61F3"/>
    <w:rsid w:val="006E65A0"/>
    <w:rsid w:val="006E6B1D"/>
    <w:rsid w:val="006E7474"/>
    <w:rsid w:val="006E7548"/>
    <w:rsid w:val="006F03D4"/>
    <w:rsid w:val="006F28ED"/>
    <w:rsid w:val="0070065A"/>
    <w:rsid w:val="00700B5D"/>
    <w:rsid w:val="00701471"/>
    <w:rsid w:val="00701EA4"/>
    <w:rsid w:val="0070281A"/>
    <w:rsid w:val="00703096"/>
    <w:rsid w:val="00703266"/>
    <w:rsid w:val="007032FF"/>
    <w:rsid w:val="00704209"/>
    <w:rsid w:val="00706523"/>
    <w:rsid w:val="0070758D"/>
    <w:rsid w:val="007078CC"/>
    <w:rsid w:val="00707AD2"/>
    <w:rsid w:val="0071034E"/>
    <w:rsid w:val="007103A5"/>
    <w:rsid w:val="0071097D"/>
    <w:rsid w:val="007125FF"/>
    <w:rsid w:val="0071290C"/>
    <w:rsid w:val="007129D1"/>
    <w:rsid w:val="00712C08"/>
    <w:rsid w:val="00713378"/>
    <w:rsid w:val="00713D59"/>
    <w:rsid w:val="00714168"/>
    <w:rsid w:val="007169F5"/>
    <w:rsid w:val="00716A57"/>
    <w:rsid w:val="00716BA5"/>
    <w:rsid w:val="00716DAC"/>
    <w:rsid w:val="00720323"/>
    <w:rsid w:val="0072070B"/>
    <w:rsid w:val="00722ECE"/>
    <w:rsid w:val="00723FED"/>
    <w:rsid w:val="00725401"/>
    <w:rsid w:val="007258BC"/>
    <w:rsid w:val="007265E8"/>
    <w:rsid w:val="00726D4C"/>
    <w:rsid w:val="00730791"/>
    <w:rsid w:val="007314F3"/>
    <w:rsid w:val="00731F1A"/>
    <w:rsid w:val="007336D3"/>
    <w:rsid w:val="00733893"/>
    <w:rsid w:val="00733FFA"/>
    <w:rsid w:val="007373DF"/>
    <w:rsid w:val="007406AB"/>
    <w:rsid w:val="00743330"/>
    <w:rsid w:val="0074378C"/>
    <w:rsid w:val="00743C4A"/>
    <w:rsid w:val="007443D2"/>
    <w:rsid w:val="00744BC8"/>
    <w:rsid w:val="00750BEF"/>
    <w:rsid w:val="00751CC0"/>
    <w:rsid w:val="007521CE"/>
    <w:rsid w:val="00752240"/>
    <w:rsid w:val="00753540"/>
    <w:rsid w:val="0075388D"/>
    <w:rsid w:val="007556AE"/>
    <w:rsid w:val="00757AC2"/>
    <w:rsid w:val="00761BA2"/>
    <w:rsid w:val="00762592"/>
    <w:rsid w:val="00764283"/>
    <w:rsid w:val="00765EB9"/>
    <w:rsid w:val="00765F03"/>
    <w:rsid w:val="00767B5F"/>
    <w:rsid w:val="007702B1"/>
    <w:rsid w:val="00771942"/>
    <w:rsid w:val="0077210B"/>
    <w:rsid w:val="00773274"/>
    <w:rsid w:val="00774F8B"/>
    <w:rsid w:val="007751B0"/>
    <w:rsid w:val="00775FEA"/>
    <w:rsid w:val="00777C4D"/>
    <w:rsid w:val="00777C9D"/>
    <w:rsid w:val="007820C6"/>
    <w:rsid w:val="0078245F"/>
    <w:rsid w:val="007827E5"/>
    <w:rsid w:val="0078393D"/>
    <w:rsid w:val="007844F8"/>
    <w:rsid w:val="00786ACA"/>
    <w:rsid w:val="00786BB0"/>
    <w:rsid w:val="007904DA"/>
    <w:rsid w:val="007928C4"/>
    <w:rsid w:val="0079462A"/>
    <w:rsid w:val="0079479D"/>
    <w:rsid w:val="00794904"/>
    <w:rsid w:val="00794B69"/>
    <w:rsid w:val="00797913"/>
    <w:rsid w:val="007A118F"/>
    <w:rsid w:val="007A2772"/>
    <w:rsid w:val="007A297E"/>
    <w:rsid w:val="007A29FA"/>
    <w:rsid w:val="007A2EF4"/>
    <w:rsid w:val="007A3CD7"/>
    <w:rsid w:val="007A3E9F"/>
    <w:rsid w:val="007A6275"/>
    <w:rsid w:val="007A64E8"/>
    <w:rsid w:val="007A6DCC"/>
    <w:rsid w:val="007B0120"/>
    <w:rsid w:val="007B161F"/>
    <w:rsid w:val="007B2605"/>
    <w:rsid w:val="007B28D2"/>
    <w:rsid w:val="007B2958"/>
    <w:rsid w:val="007B2AF7"/>
    <w:rsid w:val="007B5EFC"/>
    <w:rsid w:val="007B6001"/>
    <w:rsid w:val="007B62FF"/>
    <w:rsid w:val="007B6668"/>
    <w:rsid w:val="007C0261"/>
    <w:rsid w:val="007C0311"/>
    <w:rsid w:val="007C046C"/>
    <w:rsid w:val="007C10CC"/>
    <w:rsid w:val="007C158B"/>
    <w:rsid w:val="007C1E01"/>
    <w:rsid w:val="007C25FD"/>
    <w:rsid w:val="007C301D"/>
    <w:rsid w:val="007C570A"/>
    <w:rsid w:val="007C5995"/>
    <w:rsid w:val="007C652F"/>
    <w:rsid w:val="007C6FC0"/>
    <w:rsid w:val="007C76B2"/>
    <w:rsid w:val="007C76F3"/>
    <w:rsid w:val="007D06B6"/>
    <w:rsid w:val="007D0A0E"/>
    <w:rsid w:val="007D0F5A"/>
    <w:rsid w:val="007D4B67"/>
    <w:rsid w:val="007D7FAC"/>
    <w:rsid w:val="007E10BE"/>
    <w:rsid w:val="007E15CF"/>
    <w:rsid w:val="007E31E9"/>
    <w:rsid w:val="007E368C"/>
    <w:rsid w:val="007E3B66"/>
    <w:rsid w:val="007E4708"/>
    <w:rsid w:val="007E4E30"/>
    <w:rsid w:val="007E50B3"/>
    <w:rsid w:val="007E50E4"/>
    <w:rsid w:val="007E5455"/>
    <w:rsid w:val="007E6B8E"/>
    <w:rsid w:val="007E7E4B"/>
    <w:rsid w:val="007F17C2"/>
    <w:rsid w:val="007F2181"/>
    <w:rsid w:val="007F2665"/>
    <w:rsid w:val="007F330A"/>
    <w:rsid w:val="007F339B"/>
    <w:rsid w:val="007F3628"/>
    <w:rsid w:val="007F36D4"/>
    <w:rsid w:val="007F37E0"/>
    <w:rsid w:val="007F3AA3"/>
    <w:rsid w:val="007F5CC7"/>
    <w:rsid w:val="007F65C5"/>
    <w:rsid w:val="007F747A"/>
    <w:rsid w:val="007F7D08"/>
    <w:rsid w:val="008006C6"/>
    <w:rsid w:val="008008C2"/>
    <w:rsid w:val="00800E1D"/>
    <w:rsid w:val="00801655"/>
    <w:rsid w:val="008018F0"/>
    <w:rsid w:val="00801EF0"/>
    <w:rsid w:val="008027FC"/>
    <w:rsid w:val="00802A27"/>
    <w:rsid w:val="008034D7"/>
    <w:rsid w:val="00804B4A"/>
    <w:rsid w:val="008054E2"/>
    <w:rsid w:val="008060C8"/>
    <w:rsid w:val="0080697C"/>
    <w:rsid w:val="00806986"/>
    <w:rsid w:val="00806B50"/>
    <w:rsid w:val="00810754"/>
    <w:rsid w:val="00810B0C"/>
    <w:rsid w:val="00811900"/>
    <w:rsid w:val="00812171"/>
    <w:rsid w:val="00812247"/>
    <w:rsid w:val="008128D9"/>
    <w:rsid w:val="00814F4D"/>
    <w:rsid w:val="008161BF"/>
    <w:rsid w:val="00816E9D"/>
    <w:rsid w:val="008212EB"/>
    <w:rsid w:val="00822796"/>
    <w:rsid w:val="00824FAA"/>
    <w:rsid w:val="008276DF"/>
    <w:rsid w:val="00830880"/>
    <w:rsid w:val="00830E3A"/>
    <w:rsid w:val="00833382"/>
    <w:rsid w:val="00834C0D"/>
    <w:rsid w:val="00836166"/>
    <w:rsid w:val="008401CF"/>
    <w:rsid w:val="00840379"/>
    <w:rsid w:val="0084064B"/>
    <w:rsid w:val="008406ED"/>
    <w:rsid w:val="00840A8D"/>
    <w:rsid w:val="00841032"/>
    <w:rsid w:val="00841C0F"/>
    <w:rsid w:val="00843DF1"/>
    <w:rsid w:val="008446AC"/>
    <w:rsid w:val="0084485F"/>
    <w:rsid w:val="0084650E"/>
    <w:rsid w:val="00846589"/>
    <w:rsid w:val="008476E5"/>
    <w:rsid w:val="008514A4"/>
    <w:rsid w:val="00851E34"/>
    <w:rsid w:val="0085262C"/>
    <w:rsid w:val="00852EA7"/>
    <w:rsid w:val="00852F8B"/>
    <w:rsid w:val="008550FD"/>
    <w:rsid w:val="00855C15"/>
    <w:rsid w:val="00855D6F"/>
    <w:rsid w:val="0085657E"/>
    <w:rsid w:val="008566E7"/>
    <w:rsid w:val="008569FA"/>
    <w:rsid w:val="008600CB"/>
    <w:rsid w:val="00860257"/>
    <w:rsid w:val="0086043C"/>
    <w:rsid w:val="008611B0"/>
    <w:rsid w:val="0086138B"/>
    <w:rsid w:val="0086237C"/>
    <w:rsid w:val="00862963"/>
    <w:rsid w:val="00862C6B"/>
    <w:rsid w:val="00863560"/>
    <w:rsid w:val="00863BE3"/>
    <w:rsid w:val="00863F40"/>
    <w:rsid w:val="00866135"/>
    <w:rsid w:val="00867219"/>
    <w:rsid w:val="0086795E"/>
    <w:rsid w:val="00867E5D"/>
    <w:rsid w:val="00870F46"/>
    <w:rsid w:val="00871820"/>
    <w:rsid w:val="0087267D"/>
    <w:rsid w:val="00873687"/>
    <w:rsid w:val="00874725"/>
    <w:rsid w:val="0087492A"/>
    <w:rsid w:val="0087520E"/>
    <w:rsid w:val="0087633A"/>
    <w:rsid w:val="008763C6"/>
    <w:rsid w:val="0087694C"/>
    <w:rsid w:val="00880619"/>
    <w:rsid w:val="00883F02"/>
    <w:rsid w:val="00884F2D"/>
    <w:rsid w:val="00886755"/>
    <w:rsid w:val="00891311"/>
    <w:rsid w:val="00891CDD"/>
    <w:rsid w:val="008922B7"/>
    <w:rsid w:val="00892E1A"/>
    <w:rsid w:val="0089303A"/>
    <w:rsid w:val="0089382C"/>
    <w:rsid w:val="00895352"/>
    <w:rsid w:val="008956FE"/>
    <w:rsid w:val="0089765F"/>
    <w:rsid w:val="00897783"/>
    <w:rsid w:val="00897A88"/>
    <w:rsid w:val="008A02CE"/>
    <w:rsid w:val="008A11CA"/>
    <w:rsid w:val="008A559B"/>
    <w:rsid w:val="008B07B8"/>
    <w:rsid w:val="008B1316"/>
    <w:rsid w:val="008B35CF"/>
    <w:rsid w:val="008C37C1"/>
    <w:rsid w:val="008C3809"/>
    <w:rsid w:val="008C4F18"/>
    <w:rsid w:val="008C5A01"/>
    <w:rsid w:val="008C7794"/>
    <w:rsid w:val="008D124A"/>
    <w:rsid w:val="008D1E64"/>
    <w:rsid w:val="008D1FA2"/>
    <w:rsid w:val="008D20F1"/>
    <w:rsid w:val="008D460A"/>
    <w:rsid w:val="008D5281"/>
    <w:rsid w:val="008D620B"/>
    <w:rsid w:val="008D6B60"/>
    <w:rsid w:val="008D6BB3"/>
    <w:rsid w:val="008D6ED3"/>
    <w:rsid w:val="008D741F"/>
    <w:rsid w:val="008E05DC"/>
    <w:rsid w:val="008E187A"/>
    <w:rsid w:val="008E27E1"/>
    <w:rsid w:val="008E28A0"/>
    <w:rsid w:val="008E2BF8"/>
    <w:rsid w:val="008E2CA0"/>
    <w:rsid w:val="008E3935"/>
    <w:rsid w:val="008E3C89"/>
    <w:rsid w:val="008E4439"/>
    <w:rsid w:val="008E4D1B"/>
    <w:rsid w:val="008E58A1"/>
    <w:rsid w:val="008E5B88"/>
    <w:rsid w:val="008E5F26"/>
    <w:rsid w:val="008E6252"/>
    <w:rsid w:val="008E67CC"/>
    <w:rsid w:val="008E7CC7"/>
    <w:rsid w:val="008F01A1"/>
    <w:rsid w:val="008F1093"/>
    <w:rsid w:val="008F243E"/>
    <w:rsid w:val="008F2D86"/>
    <w:rsid w:val="008F4AE5"/>
    <w:rsid w:val="008F4B05"/>
    <w:rsid w:val="008F4B88"/>
    <w:rsid w:val="008F5AF7"/>
    <w:rsid w:val="008F5C19"/>
    <w:rsid w:val="008F648E"/>
    <w:rsid w:val="008F6E70"/>
    <w:rsid w:val="008F7020"/>
    <w:rsid w:val="009006C9"/>
    <w:rsid w:val="00900D66"/>
    <w:rsid w:val="00902CCA"/>
    <w:rsid w:val="009041CE"/>
    <w:rsid w:val="0090472A"/>
    <w:rsid w:val="00904EA4"/>
    <w:rsid w:val="00905198"/>
    <w:rsid w:val="0090588C"/>
    <w:rsid w:val="00905C27"/>
    <w:rsid w:val="009072AB"/>
    <w:rsid w:val="00907893"/>
    <w:rsid w:val="009103C9"/>
    <w:rsid w:val="00911035"/>
    <w:rsid w:val="00912490"/>
    <w:rsid w:val="009124B8"/>
    <w:rsid w:val="00912E9B"/>
    <w:rsid w:val="00913A5B"/>
    <w:rsid w:val="0091451A"/>
    <w:rsid w:val="00914C3E"/>
    <w:rsid w:val="00917C7A"/>
    <w:rsid w:val="00920DC0"/>
    <w:rsid w:val="0092198D"/>
    <w:rsid w:val="009230A6"/>
    <w:rsid w:val="00923720"/>
    <w:rsid w:val="00923E00"/>
    <w:rsid w:val="009244EE"/>
    <w:rsid w:val="0092628A"/>
    <w:rsid w:val="009267E9"/>
    <w:rsid w:val="00926AC6"/>
    <w:rsid w:val="0092705D"/>
    <w:rsid w:val="009272BA"/>
    <w:rsid w:val="00927831"/>
    <w:rsid w:val="00930140"/>
    <w:rsid w:val="00930D21"/>
    <w:rsid w:val="009316F6"/>
    <w:rsid w:val="00932992"/>
    <w:rsid w:val="0093413E"/>
    <w:rsid w:val="00935E23"/>
    <w:rsid w:val="0093670A"/>
    <w:rsid w:val="00940048"/>
    <w:rsid w:val="009413A2"/>
    <w:rsid w:val="0094317D"/>
    <w:rsid w:val="00945ED5"/>
    <w:rsid w:val="0094798B"/>
    <w:rsid w:val="00947B1F"/>
    <w:rsid w:val="00950985"/>
    <w:rsid w:val="00951195"/>
    <w:rsid w:val="00951C17"/>
    <w:rsid w:val="00952945"/>
    <w:rsid w:val="009533CB"/>
    <w:rsid w:val="009538C4"/>
    <w:rsid w:val="00953EF8"/>
    <w:rsid w:val="00954009"/>
    <w:rsid w:val="00954318"/>
    <w:rsid w:val="009547AE"/>
    <w:rsid w:val="009554F8"/>
    <w:rsid w:val="0095585A"/>
    <w:rsid w:val="00956615"/>
    <w:rsid w:val="00956DA8"/>
    <w:rsid w:val="009575C3"/>
    <w:rsid w:val="00960619"/>
    <w:rsid w:val="00960D44"/>
    <w:rsid w:val="00960EB8"/>
    <w:rsid w:val="00961D28"/>
    <w:rsid w:val="00961D72"/>
    <w:rsid w:val="00962009"/>
    <w:rsid w:val="009625BD"/>
    <w:rsid w:val="0096359D"/>
    <w:rsid w:val="0096389C"/>
    <w:rsid w:val="00964185"/>
    <w:rsid w:val="0096576F"/>
    <w:rsid w:val="00965852"/>
    <w:rsid w:val="00965B87"/>
    <w:rsid w:val="00966FE6"/>
    <w:rsid w:val="00967DB0"/>
    <w:rsid w:val="00967E6F"/>
    <w:rsid w:val="00970157"/>
    <w:rsid w:val="00970965"/>
    <w:rsid w:val="009712F7"/>
    <w:rsid w:val="0097200F"/>
    <w:rsid w:val="00973F6D"/>
    <w:rsid w:val="00974056"/>
    <w:rsid w:val="00974983"/>
    <w:rsid w:val="00974FFB"/>
    <w:rsid w:val="0097516D"/>
    <w:rsid w:val="00976556"/>
    <w:rsid w:val="00976656"/>
    <w:rsid w:val="00976BF7"/>
    <w:rsid w:val="00977611"/>
    <w:rsid w:val="009779C3"/>
    <w:rsid w:val="00977BF2"/>
    <w:rsid w:val="00977BF7"/>
    <w:rsid w:val="00977C92"/>
    <w:rsid w:val="00983D0B"/>
    <w:rsid w:val="00983D81"/>
    <w:rsid w:val="00984186"/>
    <w:rsid w:val="009857A0"/>
    <w:rsid w:val="009871A9"/>
    <w:rsid w:val="00987970"/>
    <w:rsid w:val="00990067"/>
    <w:rsid w:val="0099132A"/>
    <w:rsid w:val="00991B0E"/>
    <w:rsid w:val="00992C20"/>
    <w:rsid w:val="009947C1"/>
    <w:rsid w:val="00994ECC"/>
    <w:rsid w:val="00997FC5"/>
    <w:rsid w:val="009A0135"/>
    <w:rsid w:val="009A0288"/>
    <w:rsid w:val="009A2979"/>
    <w:rsid w:val="009A39F8"/>
    <w:rsid w:val="009A3D00"/>
    <w:rsid w:val="009A43AC"/>
    <w:rsid w:val="009A7230"/>
    <w:rsid w:val="009B00AE"/>
    <w:rsid w:val="009B0AC5"/>
    <w:rsid w:val="009B0FE1"/>
    <w:rsid w:val="009B1868"/>
    <w:rsid w:val="009B3E1F"/>
    <w:rsid w:val="009B41AB"/>
    <w:rsid w:val="009B55E0"/>
    <w:rsid w:val="009B5870"/>
    <w:rsid w:val="009B58FF"/>
    <w:rsid w:val="009B5B78"/>
    <w:rsid w:val="009C1915"/>
    <w:rsid w:val="009C1E7D"/>
    <w:rsid w:val="009C2D59"/>
    <w:rsid w:val="009C440C"/>
    <w:rsid w:val="009D1549"/>
    <w:rsid w:val="009D172C"/>
    <w:rsid w:val="009D2748"/>
    <w:rsid w:val="009D32D0"/>
    <w:rsid w:val="009D3A1E"/>
    <w:rsid w:val="009D3AC9"/>
    <w:rsid w:val="009D3B08"/>
    <w:rsid w:val="009D3C2C"/>
    <w:rsid w:val="009D41EF"/>
    <w:rsid w:val="009D5372"/>
    <w:rsid w:val="009D61E9"/>
    <w:rsid w:val="009D67B3"/>
    <w:rsid w:val="009D6B3B"/>
    <w:rsid w:val="009E0741"/>
    <w:rsid w:val="009E0822"/>
    <w:rsid w:val="009E0D5C"/>
    <w:rsid w:val="009E30F4"/>
    <w:rsid w:val="009E493E"/>
    <w:rsid w:val="009E4F48"/>
    <w:rsid w:val="009E6141"/>
    <w:rsid w:val="009E666D"/>
    <w:rsid w:val="009E76AD"/>
    <w:rsid w:val="009E7966"/>
    <w:rsid w:val="009F03C8"/>
    <w:rsid w:val="009F071C"/>
    <w:rsid w:val="009F0A7E"/>
    <w:rsid w:val="009F1144"/>
    <w:rsid w:val="009F14E4"/>
    <w:rsid w:val="009F1EEF"/>
    <w:rsid w:val="009F259B"/>
    <w:rsid w:val="009F278D"/>
    <w:rsid w:val="009F3483"/>
    <w:rsid w:val="009F5B80"/>
    <w:rsid w:val="009F5BB7"/>
    <w:rsid w:val="009F7B28"/>
    <w:rsid w:val="009F7D48"/>
    <w:rsid w:val="00A009D4"/>
    <w:rsid w:val="00A0119D"/>
    <w:rsid w:val="00A02D41"/>
    <w:rsid w:val="00A02F25"/>
    <w:rsid w:val="00A03374"/>
    <w:rsid w:val="00A041AE"/>
    <w:rsid w:val="00A04BD1"/>
    <w:rsid w:val="00A053DC"/>
    <w:rsid w:val="00A06CB5"/>
    <w:rsid w:val="00A07745"/>
    <w:rsid w:val="00A10291"/>
    <w:rsid w:val="00A1155F"/>
    <w:rsid w:val="00A11A46"/>
    <w:rsid w:val="00A1207A"/>
    <w:rsid w:val="00A12A9F"/>
    <w:rsid w:val="00A15133"/>
    <w:rsid w:val="00A152F7"/>
    <w:rsid w:val="00A162ED"/>
    <w:rsid w:val="00A16698"/>
    <w:rsid w:val="00A16BDF"/>
    <w:rsid w:val="00A16D9A"/>
    <w:rsid w:val="00A16FFC"/>
    <w:rsid w:val="00A176BE"/>
    <w:rsid w:val="00A17889"/>
    <w:rsid w:val="00A17A89"/>
    <w:rsid w:val="00A21787"/>
    <w:rsid w:val="00A21942"/>
    <w:rsid w:val="00A23151"/>
    <w:rsid w:val="00A23DE9"/>
    <w:rsid w:val="00A250BB"/>
    <w:rsid w:val="00A25DD9"/>
    <w:rsid w:val="00A27058"/>
    <w:rsid w:val="00A30220"/>
    <w:rsid w:val="00A307BB"/>
    <w:rsid w:val="00A30ADA"/>
    <w:rsid w:val="00A32096"/>
    <w:rsid w:val="00A32535"/>
    <w:rsid w:val="00A33E2E"/>
    <w:rsid w:val="00A34137"/>
    <w:rsid w:val="00A34AEC"/>
    <w:rsid w:val="00A366BF"/>
    <w:rsid w:val="00A36E69"/>
    <w:rsid w:val="00A371F6"/>
    <w:rsid w:val="00A374D6"/>
    <w:rsid w:val="00A37670"/>
    <w:rsid w:val="00A4011D"/>
    <w:rsid w:val="00A40482"/>
    <w:rsid w:val="00A409B3"/>
    <w:rsid w:val="00A41642"/>
    <w:rsid w:val="00A42A10"/>
    <w:rsid w:val="00A43169"/>
    <w:rsid w:val="00A434B1"/>
    <w:rsid w:val="00A44376"/>
    <w:rsid w:val="00A4535B"/>
    <w:rsid w:val="00A4625B"/>
    <w:rsid w:val="00A46970"/>
    <w:rsid w:val="00A50DEE"/>
    <w:rsid w:val="00A51BFE"/>
    <w:rsid w:val="00A51DC1"/>
    <w:rsid w:val="00A55C71"/>
    <w:rsid w:val="00A56D63"/>
    <w:rsid w:val="00A56FEF"/>
    <w:rsid w:val="00A571B7"/>
    <w:rsid w:val="00A57696"/>
    <w:rsid w:val="00A61B5C"/>
    <w:rsid w:val="00A62EF0"/>
    <w:rsid w:val="00A637FF"/>
    <w:rsid w:val="00A6562D"/>
    <w:rsid w:val="00A66626"/>
    <w:rsid w:val="00A70952"/>
    <w:rsid w:val="00A71A06"/>
    <w:rsid w:val="00A732D5"/>
    <w:rsid w:val="00A739C3"/>
    <w:rsid w:val="00A74574"/>
    <w:rsid w:val="00A74791"/>
    <w:rsid w:val="00A749BB"/>
    <w:rsid w:val="00A753BB"/>
    <w:rsid w:val="00A75973"/>
    <w:rsid w:val="00A75D07"/>
    <w:rsid w:val="00A75EDB"/>
    <w:rsid w:val="00A75F53"/>
    <w:rsid w:val="00A76307"/>
    <w:rsid w:val="00A7647C"/>
    <w:rsid w:val="00A8047C"/>
    <w:rsid w:val="00A8130D"/>
    <w:rsid w:val="00A827A5"/>
    <w:rsid w:val="00A85DE1"/>
    <w:rsid w:val="00A867BF"/>
    <w:rsid w:val="00A90963"/>
    <w:rsid w:val="00A90AB7"/>
    <w:rsid w:val="00A9196C"/>
    <w:rsid w:val="00A91EAC"/>
    <w:rsid w:val="00A93C5F"/>
    <w:rsid w:val="00A95018"/>
    <w:rsid w:val="00A95037"/>
    <w:rsid w:val="00A95D53"/>
    <w:rsid w:val="00A9621A"/>
    <w:rsid w:val="00A96406"/>
    <w:rsid w:val="00A97076"/>
    <w:rsid w:val="00A977F1"/>
    <w:rsid w:val="00AA0035"/>
    <w:rsid w:val="00AA06AB"/>
    <w:rsid w:val="00AA1F46"/>
    <w:rsid w:val="00AA359E"/>
    <w:rsid w:val="00AA39F4"/>
    <w:rsid w:val="00AA3A19"/>
    <w:rsid w:val="00AA686B"/>
    <w:rsid w:val="00AA6B62"/>
    <w:rsid w:val="00AA6FFA"/>
    <w:rsid w:val="00AA7266"/>
    <w:rsid w:val="00AA7480"/>
    <w:rsid w:val="00AB07F6"/>
    <w:rsid w:val="00AB0DC5"/>
    <w:rsid w:val="00AB2332"/>
    <w:rsid w:val="00AB2893"/>
    <w:rsid w:val="00AB2B7E"/>
    <w:rsid w:val="00AB32B4"/>
    <w:rsid w:val="00AB450A"/>
    <w:rsid w:val="00AB51A5"/>
    <w:rsid w:val="00AB532D"/>
    <w:rsid w:val="00AB54A5"/>
    <w:rsid w:val="00AB6804"/>
    <w:rsid w:val="00AC0404"/>
    <w:rsid w:val="00AC051F"/>
    <w:rsid w:val="00AC274F"/>
    <w:rsid w:val="00AC3165"/>
    <w:rsid w:val="00AC58EF"/>
    <w:rsid w:val="00AC5E22"/>
    <w:rsid w:val="00AC5E32"/>
    <w:rsid w:val="00AC69B7"/>
    <w:rsid w:val="00AC6AFF"/>
    <w:rsid w:val="00AC6F02"/>
    <w:rsid w:val="00AC7587"/>
    <w:rsid w:val="00AC7E36"/>
    <w:rsid w:val="00AD0116"/>
    <w:rsid w:val="00AD0AE3"/>
    <w:rsid w:val="00AD17DD"/>
    <w:rsid w:val="00AD1B13"/>
    <w:rsid w:val="00AD2093"/>
    <w:rsid w:val="00AD2330"/>
    <w:rsid w:val="00AD62B2"/>
    <w:rsid w:val="00AD6996"/>
    <w:rsid w:val="00AD795B"/>
    <w:rsid w:val="00AD79FB"/>
    <w:rsid w:val="00AE08E5"/>
    <w:rsid w:val="00AE0BE9"/>
    <w:rsid w:val="00AE0F43"/>
    <w:rsid w:val="00AE23B3"/>
    <w:rsid w:val="00AE2899"/>
    <w:rsid w:val="00AE2CE5"/>
    <w:rsid w:val="00AE323D"/>
    <w:rsid w:val="00AE46D3"/>
    <w:rsid w:val="00AE5866"/>
    <w:rsid w:val="00AE5AFB"/>
    <w:rsid w:val="00AE670A"/>
    <w:rsid w:val="00AF0283"/>
    <w:rsid w:val="00AF03E5"/>
    <w:rsid w:val="00AF05D7"/>
    <w:rsid w:val="00AF0797"/>
    <w:rsid w:val="00AF2A15"/>
    <w:rsid w:val="00AF2B42"/>
    <w:rsid w:val="00AF2B6B"/>
    <w:rsid w:val="00AF3065"/>
    <w:rsid w:val="00AF4780"/>
    <w:rsid w:val="00AF4AD9"/>
    <w:rsid w:val="00AF5A71"/>
    <w:rsid w:val="00AF6CE9"/>
    <w:rsid w:val="00B0384D"/>
    <w:rsid w:val="00B03BEB"/>
    <w:rsid w:val="00B05255"/>
    <w:rsid w:val="00B05AB2"/>
    <w:rsid w:val="00B05B12"/>
    <w:rsid w:val="00B06A1E"/>
    <w:rsid w:val="00B101FF"/>
    <w:rsid w:val="00B11A56"/>
    <w:rsid w:val="00B12BB4"/>
    <w:rsid w:val="00B1336E"/>
    <w:rsid w:val="00B145ED"/>
    <w:rsid w:val="00B14C2B"/>
    <w:rsid w:val="00B14FD0"/>
    <w:rsid w:val="00B17339"/>
    <w:rsid w:val="00B17A1A"/>
    <w:rsid w:val="00B17F40"/>
    <w:rsid w:val="00B208FE"/>
    <w:rsid w:val="00B20CA4"/>
    <w:rsid w:val="00B2219E"/>
    <w:rsid w:val="00B23204"/>
    <w:rsid w:val="00B2325C"/>
    <w:rsid w:val="00B237C6"/>
    <w:rsid w:val="00B24162"/>
    <w:rsid w:val="00B258FE"/>
    <w:rsid w:val="00B269BB"/>
    <w:rsid w:val="00B26A7E"/>
    <w:rsid w:val="00B26F44"/>
    <w:rsid w:val="00B31493"/>
    <w:rsid w:val="00B31E50"/>
    <w:rsid w:val="00B32165"/>
    <w:rsid w:val="00B324BC"/>
    <w:rsid w:val="00B3289E"/>
    <w:rsid w:val="00B32FFF"/>
    <w:rsid w:val="00B334AC"/>
    <w:rsid w:val="00B33F50"/>
    <w:rsid w:val="00B35128"/>
    <w:rsid w:val="00B37249"/>
    <w:rsid w:val="00B3753D"/>
    <w:rsid w:val="00B376F5"/>
    <w:rsid w:val="00B3783A"/>
    <w:rsid w:val="00B37BD4"/>
    <w:rsid w:val="00B41241"/>
    <w:rsid w:val="00B414E7"/>
    <w:rsid w:val="00B414E9"/>
    <w:rsid w:val="00B42548"/>
    <w:rsid w:val="00B44258"/>
    <w:rsid w:val="00B45B2C"/>
    <w:rsid w:val="00B46722"/>
    <w:rsid w:val="00B46A57"/>
    <w:rsid w:val="00B50732"/>
    <w:rsid w:val="00B519BD"/>
    <w:rsid w:val="00B51ADC"/>
    <w:rsid w:val="00B53540"/>
    <w:rsid w:val="00B53723"/>
    <w:rsid w:val="00B547BE"/>
    <w:rsid w:val="00B55368"/>
    <w:rsid w:val="00B553BC"/>
    <w:rsid w:val="00B560AC"/>
    <w:rsid w:val="00B56A6A"/>
    <w:rsid w:val="00B56B68"/>
    <w:rsid w:val="00B57184"/>
    <w:rsid w:val="00B575C2"/>
    <w:rsid w:val="00B579E0"/>
    <w:rsid w:val="00B602D4"/>
    <w:rsid w:val="00B60823"/>
    <w:rsid w:val="00B611C1"/>
    <w:rsid w:val="00B61226"/>
    <w:rsid w:val="00B61AC1"/>
    <w:rsid w:val="00B62390"/>
    <w:rsid w:val="00B64F98"/>
    <w:rsid w:val="00B66E9F"/>
    <w:rsid w:val="00B67092"/>
    <w:rsid w:val="00B67790"/>
    <w:rsid w:val="00B67AA8"/>
    <w:rsid w:val="00B70EB6"/>
    <w:rsid w:val="00B72CCE"/>
    <w:rsid w:val="00B730A9"/>
    <w:rsid w:val="00B73207"/>
    <w:rsid w:val="00B739E9"/>
    <w:rsid w:val="00B741C9"/>
    <w:rsid w:val="00B747FA"/>
    <w:rsid w:val="00B74D4A"/>
    <w:rsid w:val="00B750F4"/>
    <w:rsid w:val="00B765A7"/>
    <w:rsid w:val="00B8005D"/>
    <w:rsid w:val="00B80AFE"/>
    <w:rsid w:val="00B81E2A"/>
    <w:rsid w:val="00B82ACA"/>
    <w:rsid w:val="00B82C67"/>
    <w:rsid w:val="00B83B60"/>
    <w:rsid w:val="00B84222"/>
    <w:rsid w:val="00B84DBC"/>
    <w:rsid w:val="00B85357"/>
    <w:rsid w:val="00B85EE4"/>
    <w:rsid w:val="00B861CD"/>
    <w:rsid w:val="00B87B95"/>
    <w:rsid w:val="00B90512"/>
    <w:rsid w:val="00B90E4C"/>
    <w:rsid w:val="00B9140C"/>
    <w:rsid w:val="00B9174A"/>
    <w:rsid w:val="00B928F3"/>
    <w:rsid w:val="00B92CD3"/>
    <w:rsid w:val="00B93BD3"/>
    <w:rsid w:val="00B93C31"/>
    <w:rsid w:val="00B95C7F"/>
    <w:rsid w:val="00B96348"/>
    <w:rsid w:val="00BA00E3"/>
    <w:rsid w:val="00BA02D0"/>
    <w:rsid w:val="00BA2BDA"/>
    <w:rsid w:val="00BA3729"/>
    <w:rsid w:val="00BA39C1"/>
    <w:rsid w:val="00BA4107"/>
    <w:rsid w:val="00BA452B"/>
    <w:rsid w:val="00BA5088"/>
    <w:rsid w:val="00BA650D"/>
    <w:rsid w:val="00BA69A5"/>
    <w:rsid w:val="00BA7379"/>
    <w:rsid w:val="00BB00FE"/>
    <w:rsid w:val="00BB019B"/>
    <w:rsid w:val="00BB075F"/>
    <w:rsid w:val="00BB180F"/>
    <w:rsid w:val="00BB2CAA"/>
    <w:rsid w:val="00BB397F"/>
    <w:rsid w:val="00BB414F"/>
    <w:rsid w:val="00BB4928"/>
    <w:rsid w:val="00BB4B56"/>
    <w:rsid w:val="00BB4EBE"/>
    <w:rsid w:val="00BB541E"/>
    <w:rsid w:val="00BC00B3"/>
    <w:rsid w:val="00BC029C"/>
    <w:rsid w:val="00BC0337"/>
    <w:rsid w:val="00BC1CE9"/>
    <w:rsid w:val="00BC2D41"/>
    <w:rsid w:val="00BC38DA"/>
    <w:rsid w:val="00BC40C7"/>
    <w:rsid w:val="00BC421F"/>
    <w:rsid w:val="00BC534B"/>
    <w:rsid w:val="00BC5552"/>
    <w:rsid w:val="00BC5D10"/>
    <w:rsid w:val="00BC61AD"/>
    <w:rsid w:val="00BC6213"/>
    <w:rsid w:val="00BC6AA1"/>
    <w:rsid w:val="00BC76D2"/>
    <w:rsid w:val="00BC7C0A"/>
    <w:rsid w:val="00BD06C1"/>
    <w:rsid w:val="00BD5591"/>
    <w:rsid w:val="00BD5931"/>
    <w:rsid w:val="00BD59BA"/>
    <w:rsid w:val="00BD76CB"/>
    <w:rsid w:val="00BE05B2"/>
    <w:rsid w:val="00BE2261"/>
    <w:rsid w:val="00BE2DE7"/>
    <w:rsid w:val="00BE31FF"/>
    <w:rsid w:val="00BE4432"/>
    <w:rsid w:val="00BE4C0C"/>
    <w:rsid w:val="00BE4F01"/>
    <w:rsid w:val="00BE525D"/>
    <w:rsid w:val="00BE6068"/>
    <w:rsid w:val="00BE6A52"/>
    <w:rsid w:val="00BE76FB"/>
    <w:rsid w:val="00BE77F9"/>
    <w:rsid w:val="00BF0F2F"/>
    <w:rsid w:val="00BF1F48"/>
    <w:rsid w:val="00BF1F91"/>
    <w:rsid w:val="00BF2036"/>
    <w:rsid w:val="00BF2628"/>
    <w:rsid w:val="00BF2F90"/>
    <w:rsid w:val="00BF3083"/>
    <w:rsid w:val="00BF53DC"/>
    <w:rsid w:val="00BF6194"/>
    <w:rsid w:val="00BF61DB"/>
    <w:rsid w:val="00BF667B"/>
    <w:rsid w:val="00BF74DD"/>
    <w:rsid w:val="00BF7ACF"/>
    <w:rsid w:val="00C00D27"/>
    <w:rsid w:val="00C0228F"/>
    <w:rsid w:val="00C040B3"/>
    <w:rsid w:val="00C04831"/>
    <w:rsid w:val="00C04E39"/>
    <w:rsid w:val="00C06348"/>
    <w:rsid w:val="00C0651D"/>
    <w:rsid w:val="00C070EB"/>
    <w:rsid w:val="00C07180"/>
    <w:rsid w:val="00C079E5"/>
    <w:rsid w:val="00C117E2"/>
    <w:rsid w:val="00C11B9D"/>
    <w:rsid w:val="00C134F6"/>
    <w:rsid w:val="00C13ADB"/>
    <w:rsid w:val="00C13E92"/>
    <w:rsid w:val="00C157BD"/>
    <w:rsid w:val="00C20248"/>
    <w:rsid w:val="00C20EDE"/>
    <w:rsid w:val="00C210BB"/>
    <w:rsid w:val="00C218ED"/>
    <w:rsid w:val="00C227CD"/>
    <w:rsid w:val="00C23824"/>
    <w:rsid w:val="00C24816"/>
    <w:rsid w:val="00C25229"/>
    <w:rsid w:val="00C25400"/>
    <w:rsid w:val="00C257FA"/>
    <w:rsid w:val="00C25CBB"/>
    <w:rsid w:val="00C31253"/>
    <w:rsid w:val="00C3308D"/>
    <w:rsid w:val="00C33159"/>
    <w:rsid w:val="00C33313"/>
    <w:rsid w:val="00C3344F"/>
    <w:rsid w:val="00C343B7"/>
    <w:rsid w:val="00C343C3"/>
    <w:rsid w:val="00C3500D"/>
    <w:rsid w:val="00C369B2"/>
    <w:rsid w:val="00C36A79"/>
    <w:rsid w:val="00C406C4"/>
    <w:rsid w:val="00C40D69"/>
    <w:rsid w:val="00C42A42"/>
    <w:rsid w:val="00C431FD"/>
    <w:rsid w:val="00C4414D"/>
    <w:rsid w:val="00C445EE"/>
    <w:rsid w:val="00C45421"/>
    <w:rsid w:val="00C4571B"/>
    <w:rsid w:val="00C472E4"/>
    <w:rsid w:val="00C473BA"/>
    <w:rsid w:val="00C4778A"/>
    <w:rsid w:val="00C5006E"/>
    <w:rsid w:val="00C51246"/>
    <w:rsid w:val="00C5169A"/>
    <w:rsid w:val="00C549B5"/>
    <w:rsid w:val="00C54A05"/>
    <w:rsid w:val="00C550D5"/>
    <w:rsid w:val="00C55364"/>
    <w:rsid w:val="00C55946"/>
    <w:rsid w:val="00C56284"/>
    <w:rsid w:val="00C56384"/>
    <w:rsid w:val="00C564CA"/>
    <w:rsid w:val="00C602E5"/>
    <w:rsid w:val="00C6097A"/>
    <w:rsid w:val="00C61790"/>
    <w:rsid w:val="00C62CCC"/>
    <w:rsid w:val="00C63339"/>
    <w:rsid w:val="00C64BDC"/>
    <w:rsid w:val="00C659A9"/>
    <w:rsid w:val="00C662C5"/>
    <w:rsid w:val="00C66EE7"/>
    <w:rsid w:val="00C671C3"/>
    <w:rsid w:val="00C672DA"/>
    <w:rsid w:val="00C7114D"/>
    <w:rsid w:val="00C72C46"/>
    <w:rsid w:val="00C72D57"/>
    <w:rsid w:val="00C7312E"/>
    <w:rsid w:val="00C749C1"/>
    <w:rsid w:val="00C76A37"/>
    <w:rsid w:val="00C76AF8"/>
    <w:rsid w:val="00C76C20"/>
    <w:rsid w:val="00C76D44"/>
    <w:rsid w:val="00C80AE5"/>
    <w:rsid w:val="00C8183C"/>
    <w:rsid w:val="00C81A77"/>
    <w:rsid w:val="00C81CD7"/>
    <w:rsid w:val="00C81F40"/>
    <w:rsid w:val="00C828F1"/>
    <w:rsid w:val="00C82BD5"/>
    <w:rsid w:val="00C82FBC"/>
    <w:rsid w:val="00C833BA"/>
    <w:rsid w:val="00C834D5"/>
    <w:rsid w:val="00C83E0F"/>
    <w:rsid w:val="00C858A3"/>
    <w:rsid w:val="00C85957"/>
    <w:rsid w:val="00C85A48"/>
    <w:rsid w:val="00C86A94"/>
    <w:rsid w:val="00C900A7"/>
    <w:rsid w:val="00C901BF"/>
    <w:rsid w:val="00C925D8"/>
    <w:rsid w:val="00C934C0"/>
    <w:rsid w:val="00C96EB6"/>
    <w:rsid w:val="00C977BC"/>
    <w:rsid w:val="00C979A7"/>
    <w:rsid w:val="00CA26DB"/>
    <w:rsid w:val="00CA274F"/>
    <w:rsid w:val="00CA2938"/>
    <w:rsid w:val="00CA2D73"/>
    <w:rsid w:val="00CA5E29"/>
    <w:rsid w:val="00CA7C70"/>
    <w:rsid w:val="00CA7FAF"/>
    <w:rsid w:val="00CB27FA"/>
    <w:rsid w:val="00CB451E"/>
    <w:rsid w:val="00CB52A9"/>
    <w:rsid w:val="00CB54ED"/>
    <w:rsid w:val="00CB62E4"/>
    <w:rsid w:val="00CC02A5"/>
    <w:rsid w:val="00CC180A"/>
    <w:rsid w:val="00CC1A34"/>
    <w:rsid w:val="00CC2397"/>
    <w:rsid w:val="00CC4243"/>
    <w:rsid w:val="00CC44E1"/>
    <w:rsid w:val="00CC5E92"/>
    <w:rsid w:val="00CC5FF7"/>
    <w:rsid w:val="00CC7848"/>
    <w:rsid w:val="00CD10F3"/>
    <w:rsid w:val="00CD120D"/>
    <w:rsid w:val="00CD1482"/>
    <w:rsid w:val="00CD191F"/>
    <w:rsid w:val="00CD1C05"/>
    <w:rsid w:val="00CD2344"/>
    <w:rsid w:val="00CD3B85"/>
    <w:rsid w:val="00CD6294"/>
    <w:rsid w:val="00CD6941"/>
    <w:rsid w:val="00CD76C2"/>
    <w:rsid w:val="00CD7A44"/>
    <w:rsid w:val="00CE087E"/>
    <w:rsid w:val="00CE0B1A"/>
    <w:rsid w:val="00CE36E4"/>
    <w:rsid w:val="00CE5212"/>
    <w:rsid w:val="00CE55F3"/>
    <w:rsid w:val="00CE5D91"/>
    <w:rsid w:val="00CE6B8C"/>
    <w:rsid w:val="00CE6C51"/>
    <w:rsid w:val="00CE7EC5"/>
    <w:rsid w:val="00CF040B"/>
    <w:rsid w:val="00CF18F8"/>
    <w:rsid w:val="00CF210D"/>
    <w:rsid w:val="00CF24E1"/>
    <w:rsid w:val="00CF351F"/>
    <w:rsid w:val="00CF352D"/>
    <w:rsid w:val="00CF3590"/>
    <w:rsid w:val="00CF4029"/>
    <w:rsid w:val="00CF4A89"/>
    <w:rsid w:val="00CF4AE3"/>
    <w:rsid w:val="00CF575C"/>
    <w:rsid w:val="00CF641E"/>
    <w:rsid w:val="00CF69B4"/>
    <w:rsid w:val="00CF6B3F"/>
    <w:rsid w:val="00CF6BF2"/>
    <w:rsid w:val="00CF7486"/>
    <w:rsid w:val="00CF76CA"/>
    <w:rsid w:val="00CF7774"/>
    <w:rsid w:val="00D0020B"/>
    <w:rsid w:val="00D00769"/>
    <w:rsid w:val="00D00862"/>
    <w:rsid w:val="00D011FA"/>
    <w:rsid w:val="00D01A25"/>
    <w:rsid w:val="00D021B4"/>
    <w:rsid w:val="00D023AB"/>
    <w:rsid w:val="00D026C3"/>
    <w:rsid w:val="00D029FF"/>
    <w:rsid w:val="00D037D2"/>
    <w:rsid w:val="00D05325"/>
    <w:rsid w:val="00D05F7D"/>
    <w:rsid w:val="00D06BD6"/>
    <w:rsid w:val="00D06CC4"/>
    <w:rsid w:val="00D071EB"/>
    <w:rsid w:val="00D11413"/>
    <w:rsid w:val="00D11A06"/>
    <w:rsid w:val="00D11A64"/>
    <w:rsid w:val="00D122F5"/>
    <w:rsid w:val="00D12E16"/>
    <w:rsid w:val="00D134B5"/>
    <w:rsid w:val="00D14046"/>
    <w:rsid w:val="00D145B0"/>
    <w:rsid w:val="00D15FD6"/>
    <w:rsid w:val="00D169A2"/>
    <w:rsid w:val="00D204E8"/>
    <w:rsid w:val="00D21E1F"/>
    <w:rsid w:val="00D22BC4"/>
    <w:rsid w:val="00D22C33"/>
    <w:rsid w:val="00D231BD"/>
    <w:rsid w:val="00D23A09"/>
    <w:rsid w:val="00D248DB"/>
    <w:rsid w:val="00D24CDB"/>
    <w:rsid w:val="00D25574"/>
    <w:rsid w:val="00D2631A"/>
    <w:rsid w:val="00D27743"/>
    <w:rsid w:val="00D27DD3"/>
    <w:rsid w:val="00D306B8"/>
    <w:rsid w:val="00D344B2"/>
    <w:rsid w:val="00D35A1D"/>
    <w:rsid w:val="00D35C5C"/>
    <w:rsid w:val="00D36011"/>
    <w:rsid w:val="00D4136D"/>
    <w:rsid w:val="00D41ED4"/>
    <w:rsid w:val="00D42F21"/>
    <w:rsid w:val="00D43211"/>
    <w:rsid w:val="00D432AD"/>
    <w:rsid w:val="00D4479E"/>
    <w:rsid w:val="00D44C9C"/>
    <w:rsid w:val="00D4501A"/>
    <w:rsid w:val="00D468F1"/>
    <w:rsid w:val="00D4728C"/>
    <w:rsid w:val="00D478F7"/>
    <w:rsid w:val="00D500F2"/>
    <w:rsid w:val="00D508C9"/>
    <w:rsid w:val="00D51868"/>
    <w:rsid w:val="00D518AE"/>
    <w:rsid w:val="00D51DF0"/>
    <w:rsid w:val="00D52F39"/>
    <w:rsid w:val="00D533B3"/>
    <w:rsid w:val="00D53B2E"/>
    <w:rsid w:val="00D544B9"/>
    <w:rsid w:val="00D54A72"/>
    <w:rsid w:val="00D54C2A"/>
    <w:rsid w:val="00D55DA4"/>
    <w:rsid w:val="00D55F5B"/>
    <w:rsid w:val="00D55F84"/>
    <w:rsid w:val="00D5618B"/>
    <w:rsid w:val="00D564EB"/>
    <w:rsid w:val="00D56625"/>
    <w:rsid w:val="00D56BE9"/>
    <w:rsid w:val="00D56D45"/>
    <w:rsid w:val="00D57395"/>
    <w:rsid w:val="00D5785E"/>
    <w:rsid w:val="00D57977"/>
    <w:rsid w:val="00D57BF4"/>
    <w:rsid w:val="00D60446"/>
    <w:rsid w:val="00D60E35"/>
    <w:rsid w:val="00D611D2"/>
    <w:rsid w:val="00D619D2"/>
    <w:rsid w:val="00D62306"/>
    <w:rsid w:val="00D62F08"/>
    <w:rsid w:val="00D652CC"/>
    <w:rsid w:val="00D65816"/>
    <w:rsid w:val="00D6616D"/>
    <w:rsid w:val="00D67D95"/>
    <w:rsid w:val="00D708BB"/>
    <w:rsid w:val="00D70A4D"/>
    <w:rsid w:val="00D7139B"/>
    <w:rsid w:val="00D7188C"/>
    <w:rsid w:val="00D7294A"/>
    <w:rsid w:val="00D743AD"/>
    <w:rsid w:val="00D7526F"/>
    <w:rsid w:val="00D75BAE"/>
    <w:rsid w:val="00D7689F"/>
    <w:rsid w:val="00D80DFE"/>
    <w:rsid w:val="00D82CE6"/>
    <w:rsid w:val="00D82F90"/>
    <w:rsid w:val="00D835E3"/>
    <w:rsid w:val="00D83782"/>
    <w:rsid w:val="00D83E51"/>
    <w:rsid w:val="00D84586"/>
    <w:rsid w:val="00D84694"/>
    <w:rsid w:val="00D846C5"/>
    <w:rsid w:val="00D84CF9"/>
    <w:rsid w:val="00D8535E"/>
    <w:rsid w:val="00D8574A"/>
    <w:rsid w:val="00D861CF"/>
    <w:rsid w:val="00D8633E"/>
    <w:rsid w:val="00D87027"/>
    <w:rsid w:val="00D91761"/>
    <w:rsid w:val="00D9196E"/>
    <w:rsid w:val="00D92133"/>
    <w:rsid w:val="00D93157"/>
    <w:rsid w:val="00D97235"/>
    <w:rsid w:val="00DA0594"/>
    <w:rsid w:val="00DA370E"/>
    <w:rsid w:val="00DA37F5"/>
    <w:rsid w:val="00DA37FE"/>
    <w:rsid w:val="00DA3FE1"/>
    <w:rsid w:val="00DA647C"/>
    <w:rsid w:val="00DA6522"/>
    <w:rsid w:val="00DA6808"/>
    <w:rsid w:val="00DA7031"/>
    <w:rsid w:val="00DA74FB"/>
    <w:rsid w:val="00DA7C59"/>
    <w:rsid w:val="00DA7E54"/>
    <w:rsid w:val="00DB12D3"/>
    <w:rsid w:val="00DB1325"/>
    <w:rsid w:val="00DB2AF3"/>
    <w:rsid w:val="00DB3F23"/>
    <w:rsid w:val="00DB48D1"/>
    <w:rsid w:val="00DB4DC8"/>
    <w:rsid w:val="00DB4EFA"/>
    <w:rsid w:val="00DB56D5"/>
    <w:rsid w:val="00DB591F"/>
    <w:rsid w:val="00DB6963"/>
    <w:rsid w:val="00DB78C2"/>
    <w:rsid w:val="00DC0024"/>
    <w:rsid w:val="00DC09E3"/>
    <w:rsid w:val="00DC13A8"/>
    <w:rsid w:val="00DC168B"/>
    <w:rsid w:val="00DC1AE1"/>
    <w:rsid w:val="00DC2083"/>
    <w:rsid w:val="00DC33CF"/>
    <w:rsid w:val="00DC43B6"/>
    <w:rsid w:val="00DC4B27"/>
    <w:rsid w:val="00DC4F47"/>
    <w:rsid w:val="00DC52F5"/>
    <w:rsid w:val="00DC618B"/>
    <w:rsid w:val="00DC6BEC"/>
    <w:rsid w:val="00DC76A3"/>
    <w:rsid w:val="00DD05BF"/>
    <w:rsid w:val="00DD093E"/>
    <w:rsid w:val="00DD0D19"/>
    <w:rsid w:val="00DD229A"/>
    <w:rsid w:val="00DD45E0"/>
    <w:rsid w:val="00DD5439"/>
    <w:rsid w:val="00DD58D4"/>
    <w:rsid w:val="00DD5CA7"/>
    <w:rsid w:val="00DD5EE8"/>
    <w:rsid w:val="00DD6581"/>
    <w:rsid w:val="00DD65C5"/>
    <w:rsid w:val="00DD661D"/>
    <w:rsid w:val="00DE0072"/>
    <w:rsid w:val="00DE0652"/>
    <w:rsid w:val="00DE0CB2"/>
    <w:rsid w:val="00DE112A"/>
    <w:rsid w:val="00DE1671"/>
    <w:rsid w:val="00DE1FE6"/>
    <w:rsid w:val="00DE2220"/>
    <w:rsid w:val="00DE2A19"/>
    <w:rsid w:val="00DE33CF"/>
    <w:rsid w:val="00DE3F1B"/>
    <w:rsid w:val="00DE4B36"/>
    <w:rsid w:val="00DE5664"/>
    <w:rsid w:val="00DE6A01"/>
    <w:rsid w:val="00DE7662"/>
    <w:rsid w:val="00DF1610"/>
    <w:rsid w:val="00DF1D5D"/>
    <w:rsid w:val="00DF231C"/>
    <w:rsid w:val="00DF2666"/>
    <w:rsid w:val="00DF3BA4"/>
    <w:rsid w:val="00DF4533"/>
    <w:rsid w:val="00DF495D"/>
    <w:rsid w:val="00DF4A39"/>
    <w:rsid w:val="00DF4B05"/>
    <w:rsid w:val="00DF60B8"/>
    <w:rsid w:val="00DF7A31"/>
    <w:rsid w:val="00E004C7"/>
    <w:rsid w:val="00E00DDD"/>
    <w:rsid w:val="00E01309"/>
    <w:rsid w:val="00E01F5D"/>
    <w:rsid w:val="00E02085"/>
    <w:rsid w:val="00E02986"/>
    <w:rsid w:val="00E07FAD"/>
    <w:rsid w:val="00E1001C"/>
    <w:rsid w:val="00E10110"/>
    <w:rsid w:val="00E104C2"/>
    <w:rsid w:val="00E109B4"/>
    <w:rsid w:val="00E12917"/>
    <w:rsid w:val="00E13C20"/>
    <w:rsid w:val="00E146F8"/>
    <w:rsid w:val="00E20A15"/>
    <w:rsid w:val="00E21366"/>
    <w:rsid w:val="00E21FFC"/>
    <w:rsid w:val="00E22518"/>
    <w:rsid w:val="00E23E4E"/>
    <w:rsid w:val="00E244D7"/>
    <w:rsid w:val="00E24658"/>
    <w:rsid w:val="00E25360"/>
    <w:rsid w:val="00E27830"/>
    <w:rsid w:val="00E3098B"/>
    <w:rsid w:val="00E3205B"/>
    <w:rsid w:val="00E320BB"/>
    <w:rsid w:val="00E33244"/>
    <w:rsid w:val="00E346D1"/>
    <w:rsid w:val="00E34E92"/>
    <w:rsid w:val="00E369D6"/>
    <w:rsid w:val="00E376E8"/>
    <w:rsid w:val="00E40D98"/>
    <w:rsid w:val="00E40DA3"/>
    <w:rsid w:val="00E416B2"/>
    <w:rsid w:val="00E42552"/>
    <w:rsid w:val="00E43B4C"/>
    <w:rsid w:val="00E458A3"/>
    <w:rsid w:val="00E468BB"/>
    <w:rsid w:val="00E470D6"/>
    <w:rsid w:val="00E474BB"/>
    <w:rsid w:val="00E502CC"/>
    <w:rsid w:val="00E50627"/>
    <w:rsid w:val="00E526ED"/>
    <w:rsid w:val="00E5286B"/>
    <w:rsid w:val="00E52B1A"/>
    <w:rsid w:val="00E5506F"/>
    <w:rsid w:val="00E56359"/>
    <w:rsid w:val="00E56E22"/>
    <w:rsid w:val="00E5702B"/>
    <w:rsid w:val="00E57FE4"/>
    <w:rsid w:val="00E608EE"/>
    <w:rsid w:val="00E60AEA"/>
    <w:rsid w:val="00E60FF8"/>
    <w:rsid w:val="00E63A3F"/>
    <w:rsid w:val="00E63DE4"/>
    <w:rsid w:val="00E65D0C"/>
    <w:rsid w:val="00E66FE9"/>
    <w:rsid w:val="00E677EE"/>
    <w:rsid w:val="00E71614"/>
    <w:rsid w:val="00E71D3C"/>
    <w:rsid w:val="00E726C4"/>
    <w:rsid w:val="00E72EC8"/>
    <w:rsid w:val="00E73102"/>
    <w:rsid w:val="00E73917"/>
    <w:rsid w:val="00E73AC3"/>
    <w:rsid w:val="00E753F5"/>
    <w:rsid w:val="00E76C76"/>
    <w:rsid w:val="00E80774"/>
    <w:rsid w:val="00E81341"/>
    <w:rsid w:val="00E814AF"/>
    <w:rsid w:val="00E83D44"/>
    <w:rsid w:val="00E84DC0"/>
    <w:rsid w:val="00E85400"/>
    <w:rsid w:val="00E908D8"/>
    <w:rsid w:val="00E90CDB"/>
    <w:rsid w:val="00E913D2"/>
    <w:rsid w:val="00E91D84"/>
    <w:rsid w:val="00E9374A"/>
    <w:rsid w:val="00E93D7C"/>
    <w:rsid w:val="00E97E49"/>
    <w:rsid w:val="00EA0BE9"/>
    <w:rsid w:val="00EA170D"/>
    <w:rsid w:val="00EA17EC"/>
    <w:rsid w:val="00EA1960"/>
    <w:rsid w:val="00EA2DAD"/>
    <w:rsid w:val="00EA3ACD"/>
    <w:rsid w:val="00EA5D35"/>
    <w:rsid w:val="00EA63CA"/>
    <w:rsid w:val="00EA6AB5"/>
    <w:rsid w:val="00EB01C5"/>
    <w:rsid w:val="00EB0870"/>
    <w:rsid w:val="00EB0C73"/>
    <w:rsid w:val="00EB1D49"/>
    <w:rsid w:val="00EB3229"/>
    <w:rsid w:val="00EB63CD"/>
    <w:rsid w:val="00EB75A2"/>
    <w:rsid w:val="00EB76E1"/>
    <w:rsid w:val="00EC2CF9"/>
    <w:rsid w:val="00EC5A95"/>
    <w:rsid w:val="00EC6CA5"/>
    <w:rsid w:val="00EC6CBC"/>
    <w:rsid w:val="00EC796E"/>
    <w:rsid w:val="00ED0E32"/>
    <w:rsid w:val="00ED4576"/>
    <w:rsid w:val="00ED55A7"/>
    <w:rsid w:val="00ED5712"/>
    <w:rsid w:val="00ED6901"/>
    <w:rsid w:val="00ED7B69"/>
    <w:rsid w:val="00EE2375"/>
    <w:rsid w:val="00EE2ED2"/>
    <w:rsid w:val="00EE33E5"/>
    <w:rsid w:val="00EE4124"/>
    <w:rsid w:val="00EE48FB"/>
    <w:rsid w:val="00EE53DF"/>
    <w:rsid w:val="00EE68DD"/>
    <w:rsid w:val="00EF0C2C"/>
    <w:rsid w:val="00EF25E7"/>
    <w:rsid w:val="00EF2B41"/>
    <w:rsid w:val="00EF492B"/>
    <w:rsid w:val="00EF5663"/>
    <w:rsid w:val="00EF7764"/>
    <w:rsid w:val="00EF7C90"/>
    <w:rsid w:val="00F00265"/>
    <w:rsid w:val="00F00342"/>
    <w:rsid w:val="00F00762"/>
    <w:rsid w:val="00F00868"/>
    <w:rsid w:val="00F01038"/>
    <w:rsid w:val="00F015FE"/>
    <w:rsid w:val="00F0221B"/>
    <w:rsid w:val="00F02998"/>
    <w:rsid w:val="00F031AC"/>
    <w:rsid w:val="00F04C17"/>
    <w:rsid w:val="00F0601A"/>
    <w:rsid w:val="00F07270"/>
    <w:rsid w:val="00F077D9"/>
    <w:rsid w:val="00F07E99"/>
    <w:rsid w:val="00F1041C"/>
    <w:rsid w:val="00F1119F"/>
    <w:rsid w:val="00F11B53"/>
    <w:rsid w:val="00F12804"/>
    <w:rsid w:val="00F130C5"/>
    <w:rsid w:val="00F13139"/>
    <w:rsid w:val="00F144D9"/>
    <w:rsid w:val="00F15C7E"/>
    <w:rsid w:val="00F164C6"/>
    <w:rsid w:val="00F17B4C"/>
    <w:rsid w:val="00F20820"/>
    <w:rsid w:val="00F20CA4"/>
    <w:rsid w:val="00F212C1"/>
    <w:rsid w:val="00F2213D"/>
    <w:rsid w:val="00F22299"/>
    <w:rsid w:val="00F22391"/>
    <w:rsid w:val="00F23EB6"/>
    <w:rsid w:val="00F25DFB"/>
    <w:rsid w:val="00F27509"/>
    <w:rsid w:val="00F3149A"/>
    <w:rsid w:val="00F315C6"/>
    <w:rsid w:val="00F31E41"/>
    <w:rsid w:val="00F322A8"/>
    <w:rsid w:val="00F327CB"/>
    <w:rsid w:val="00F32B29"/>
    <w:rsid w:val="00F3394A"/>
    <w:rsid w:val="00F3516C"/>
    <w:rsid w:val="00F36FFA"/>
    <w:rsid w:val="00F3783B"/>
    <w:rsid w:val="00F4071B"/>
    <w:rsid w:val="00F41DC5"/>
    <w:rsid w:val="00F421D9"/>
    <w:rsid w:val="00F4269D"/>
    <w:rsid w:val="00F42C5E"/>
    <w:rsid w:val="00F43CFD"/>
    <w:rsid w:val="00F44C29"/>
    <w:rsid w:val="00F45BD6"/>
    <w:rsid w:val="00F45E06"/>
    <w:rsid w:val="00F466E5"/>
    <w:rsid w:val="00F50801"/>
    <w:rsid w:val="00F510D0"/>
    <w:rsid w:val="00F51159"/>
    <w:rsid w:val="00F52279"/>
    <w:rsid w:val="00F532DB"/>
    <w:rsid w:val="00F534C4"/>
    <w:rsid w:val="00F54462"/>
    <w:rsid w:val="00F56327"/>
    <w:rsid w:val="00F565A8"/>
    <w:rsid w:val="00F56BD9"/>
    <w:rsid w:val="00F579EF"/>
    <w:rsid w:val="00F60DF9"/>
    <w:rsid w:val="00F6162F"/>
    <w:rsid w:val="00F61FE8"/>
    <w:rsid w:val="00F62315"/>
    <w:rsid w:val="00F62D85"/>
    <w:rsid w:val="00F638F4"/>
    <w:rsid w:val="00F63E8F"/>
    <w:rsid w:val="00F63EBF"/>
    <w:rsid w:val="00F64AD8"/>
    <w:rsid w:val="00F662EE"/>
    <w:rsid w:val="00F66321"/>
    <w:rsid w:val="00F663CA"/>
    <w:rsid w:val="00F67142"/>
    <w:rsid w:val="00F67344"/>
    <w:rsid w:val="00F676FB"/>
    <w:rsid w:val="00F704B5"/>
    <w:rsid w:val="00F707F2"/>
    <w:rsid w:val="00F70ACE"/>
    <w:rsid w:val="00F71E2B"/>
    <w:rsid w:val="00F72378"/>
    <w:rsid w:val="00F727DF"/>
    <w:rsid w:val="00F72AFD"/>
    <w:rsid w:val="00F74C3D"/>
    <w:rsid w:val="00F758D4"/>
    <w:rsid w:val="00F758F2"/>
    <w:rsid w:val="00F75F22"/>
    <w:rsid w:val="00F770D2"/>
    <w:rsid w:val="00F77239"/>
    <w:rsid w:val="00F8147E"/>
    <w:rsid w:val="00F81AED"/>
    <w:rsid w:val="00F83372"/>
    <w:rsid w:val="00F836B5"/>
    <w:rsid w:val="00F83B52"/>
    <w:rsid w:val="00F83B5D"/>
    <w:rsid w:val="00F83D7F"/>
    <w:rsid w:val="00F8476D"/>
    <w:rsid w:val="00F84AFA"/>
    <w:rsid w:val="00F84DC1"/>
    <w:rsid w:val="00F85754"/>
    <w:rsid w:val="00F85D38"/>
    <w:rsid w:val="00F86CD5"/>
    <w:rsid w:val="00F87229"/>
    <w:rsid w:val="00F87274"/>
    <w:rsid w:val="00F91A4F"/>
    <w:rsid w:val="00F91C98"/>
    <w:rsid w:val="00F921F5"/>
    <w:rsid w:val="00F936AB"/>
    <w:rsid w:val="00F94121"/>
    <w:rsid w:val="00F96049"/>
    <w:rsid w:val="00F97424"/>
    <w:rsid w:val="00FA0C7D"/>
    <w:rsid w:val="00FA0CDE"/>
    <w:rsid w:val="00FA1B4F"/>
    <w:rsid w:val="00FA2258"/>
    <w:rsid w:val="00FA2562"/>
    <w:rsid w:val="00FA27A1"/>
    <w:rsid w:val="00FA4170"/>
    <w:rsid w:val="00FA42D2"/>
    <w:rsid w:val="00FA4F33"/>
    <w:rsid w:val="00FA51FA"/>
    <w:rsid w:val="00FA77D0"/>
    <w:rsid w:val="00FB1839"/>
    <w:rsid w:val="00FB18BE"/>
    <w:rsid w:val="00FB25C0"/>
    <w:rsid w:val="00FB4E44"/>
    <w:rsid w:val="00FB5A54"/>
    <w:rsid w:val="00FB6A67"/>
    <w:rsid w:val="00FB7142"/>
    <w:rsid w:val="00FB77B9"/>
    <w:rsid w:val="00FB7FCF"/>
    <w:rsid w:val="00FC1813"/>
    <w:rsid w:val="00FC327E"/>
    <w:rsid w:val="00FC339A"/>
    <w:rsid w:val="00FC6B1E"/>
    <w:rsid w:val="00FC7151"/>
    <w:rsid w:val="00FC7214"/>
    <w:rsid w:val="00FC7A57"/>
    <w:rsid w:val="00FD0B8A"/>
    <w:rsid w:val="00FD0F44"/>
    <w:rsid w:val="00FD13EA"/>
    <w:rsid w:val="00FD14A3"/>
    <w:rsid w:val="00FD25CD"/>
    <w:rsid w:val="00FD3E0B"/>
    <w:rsid w:val="00FD44B3"/>
    <w:rsid w:val="00FD5078"/>
    <w:rsid w:val="00FD632E"/>
    <w:rsid w:val="00FD659F"/>
    <w:rsid w:val="00FD71A3"/>
    <w:rsid w:val="00FD7C80"/>
    <w:rsid w:val="00FE053F"/>
    <w:rsid w:val="00FE0AE9"/>
    <w:rsid w:val="00FE0C5E"/>
    <w:rsid w:val="00FE16A4"/>
    <w:rsid w:val="00FE1A87"/>
    <w:rsid w:val="00FE2067"/>
    <w:rsid w:val="00FE3AEB"/>
    <w:rsid w:val="00FE3C9E"/>
    <w:rsid w:val="00FE4EE7"/>
    <w:rsid w:val="00FE65FB"/>
    <w:rsid w:val="00FE7865"/>
    <w:rsid w:val="00FE7CDA"/>
    <w:rsid w:val="00FE7ECB"/>
    <w:rsid w:val="00FF050A"/>
    <w:rsid w:val="00FF0671"/>
    <w:rsid w:val="00FF0DDD"/>
    <w:rsid w:val="00FF1284"/>
    <w:rsid w:val="00FF1D8C"/>
    <w:rsid w:val="00FF1D9B"/>
    <w:rsid w:val="00FF246F"/>
    <w:rsid w:val="00FF2BE5"/>
    <w:rsid w:val="00FF2E54"/>
    <w:rsid w:val="00FF418B"/>
    <w:rsid w:val="00FF491C"/>
    <w:rsid w:val="00FF5068"/>
    <w:rsid w:val="00FF5293"/>
    <w:rsid w:val="00FF6E07"/>
    <w:rsid w:val="00FF7524"/>
    <w:rsid w:val="00FF7D59"/>
    <w:rsid w:val="00FF7D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4A85BA"/>
  <w15:chartTrackingRefBased/>
  <w15:docId w15:val="{FF3BCEDB-77AE-4A6E-BBA4-384B69A52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6BD6"/>
  </w:style>
  <w:style w:type="paragraph" w:styleId="Heading1">
    <w:name w:val="heading 1"/>
    <w:basedOn w:val="Normal"/>
    <w:next w:val="Normal"/>
    <w:link w:val="Heading1Char"/>
    <w:uiPriority w:val="9"/>
    <w:qFormat/>
    <w:rsid w:val="00120F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0F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5">
    <w:name w:val="heading 5"/>
    <w:basedOn w:val="Normal"/>
    <w:next w:val="Normal"/>
    <w:link w:val="Heading5Char"/>
    <w:uiPriority w:val="9"/>
    <w:semiHidden/>
    <w:unhideWhenUsed/>
    <w:qFormat/>
    <w:rsid w:val="00AF02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F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0FD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259DA"/>
    <w:pPr>
      <w:spacing w:after="200" w:line="276" w:lineRule="auto"/>
      <w:ind w:left="720"/>
      <w:contextualSpacing/>
    </w:pPr>
    <w:rPr>
      <w:rFonts w:eastAsiaTheme="minorHAnsi"/>
      <w:lang w:eastAsia="en-US"/>
    </w:rPr>
  </w:style>
  <w:style w:type="character" w:customStyle="1" w:styleId="ListParagraphChar">
    <w:name w:val="List Paragraph Char"/>
    <w:link w:val="ListParagraph"/>
    <w:uiPriority w:val="34"/>
    <w:locked/>
    <w:rsid w:val="003259DA"/>
    <w:rPr>
      <w:rFonts w:eastAsiaTheme="minorHAnsi"/>
      <w:lang w:eastAsia="en-US"/>
    </w:rPr>
  </w:style>
  <w:style w:type="paragraph" w:customStyle="1" w:styleId="Head2">
    <w:name w:val="Head2"/>
    <w:basedOn w:val="Heading2"/>
    <w:link w:val="Head2Char"/>
    <w:qFormat/>
    <w:rsid w:val="00A74574"/>
    <w:pPr>
      <w:spacing w:line="360" w:lineRule="auto"/>
      <w:jc w:val="both"/>
    </w:pPr>
    <w:rPr>
      <w:rFonts w:ascii="Times New Roman" w:eastAsia="Times New Roman" w:hAnsi="Times New Roman" w:cs="Times New Roman"/>
      <w:b/>
      <w:bCs/>
      <w:color w:val="000000" w:themeColor="text1"/>
      <w:sz w:val="24"/>
      <w:szCs w:val="24"/>
    </w:rPr>
  </w:style>
  <w:style w:type="paragraph" w:customStyle="1" w:styleId="Head1">
    <w:name w:val="Head1"/>
    <w:basedOn w:val="Normal"/>
    <w:link w:val="Head1Char"/>
    <w:qFormat/>
    <w:rsid w:val="00183747"/>
    <w:pPr>
      <w:spacing w:line="360" w:lineRule="auto"/>
      <w:jc w:val="center"/>
    </w:pPr>
    <w:rPr>
      <w:rFonts w:ascii="Times New Roman" w:hAnsi="Times New Roman"/>
      <w:b/>
      <w:color w:val="000000" w:themeColor="text1"/>
      <w:sz w:val="28"/>
      <w:lang w:val="id-ID"/>
    </w:rPr>
  </w:style>
  <w:style w:type="character" w:customStyle="1" w:styleId="Head2Char">
    <w:name w:val="Head2 Char"/>
    <w:basedOn w:val="Heading2Char"/>
    <w:link w:val="Head2"/>
    <w:rsid w:val="00A74574"/>
    <w:rPr>
      <w:rFonts w:ascii="Times New Roman" w:eastAsia="Times New Roman" w:hAnsi="Times New Roman" w:cs="Times New Roman"/>
      <w:b/>
      <w:bCs/>
      <w:color w:val="000000" w:themeColor="text1"/>
      <w:sz w:val="24"/>
      <w:szCs w:val="24"/>
    </w:rPr>
  </w:style>
  <w:style w:type="paragraph" w:customStyle="1" w:styleId="bebas">
    <w:name w:val="bebas"/>
    <w:basedOn w:val="Normal"/>
    <w:link w:val="bebasChar"/>
    <w:qFormat/>
    <w:rsid w:val="003D6512"/>
    <w:pPr>
      <w:jc w:val="both"/>
    </w:pPr>
    <w:rPr>
      <w:rFonts w:ascii="Times New Roman" w:hAnsi="Times New Roman"/>
      <w:sz w:val="24"/>
      <w:lang w:val="id-ID"/>
    </w:rPr>
  </w:style>
  <w:style w:type="character" w:customStyle="1" w:styleId="Head1Char">
    <w:name w:val="Head1 Char"/>
    <w:basedOn w:val="DefaultParagraphFont"/>
    <w:link w:val="Head1"/>
    <w:rsid w:val="00183747"/>
    <w:rPr>
      <w:rFonts w:ascii="Times New Roman" w:hAnsi="Times New Roman"/>
      <w:b/>
      <w:color w:val="000000" w:themeColor="text1"/>
      <w:sz w:val="28"/>
      <w:lang w:val="id-ID"/>
    </w:rPr>
  </w:style>
  <w:style w:type="paragraph" w:styleId="Date">
    <w:name w:val="Date"/>
    <w:basedOn w:val="Normal"/>
    <w:next w:val="Normal"/>
    <w:link w:val="DateChar"/>
    <w:uiPriority w:val="99"/>
    <w:semiHidden/>
    <w:unhideWhenUsed/>
    <w:rsid w:val="000E4089"/>
  </w:style>
  <w:style w:type="character" w:customStyle="1" w:styleId="bebasChar">
    <w:name w:val="bebas Char"/>
    <w:basedOn w:val="DefaultParagraphFont"/>
    <w:link w:val="bebas"/>
    <w:rsid w:val="003D6512"/>
    <w:rPr>
      <w:rFonts w:ascii="Times New Roman" w:hAnsi="Times New Roman"/>
      <w:sz w:val="24"/>
      <w:lang w:val="id-ID"/>
    </w:rPr>
  </w:style>
  <w:style w:type="character" w:customStyle="1" w:styleId="DateChar">
    <w:name w:val="Date Char"/>
    <w:basedOn w:val="DefaultParagraphFont"/>
    <w:link w:val="Date"/>
    <w:uiPriority w:val="99"/>
    <w:semiHidden/>
    <w:rsid w:val="000E4089"/>
  </w:style>
  <w:style w:type="paragraph" w:styleId="Header">
    <w:name w:val="header"/>
    <w:basedOn w:val="Normal"/>
    <w:link w:val="HeaderChar"/>
    <w:uiPriority w:val="99"/>
    <w:unhideWhenUsed/>
    <w:rsid w:val="00607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080"/>
  </w:style>
  <w:style w:type="paragraph" w:styleId="Footer">
    <w:name w:val="footer"/>
    <w:basedOn w:val="Normal"/>
    <w:link w:val="FooterChar"/>
    <w:uiPriority w:val="99"/>
    <w:unhideWhenUsed/>
    <w:rsid w:val="00607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080"/>
  </w:style>
  <w:style w:type="paragraph" w:customStyle="1" w:styleId="Paragraf">
    <w:name w:val="Paragraf"/>
    <w:basedOn w:val="Normal"/>
    <w:link w:val="ParagrafChar"/>
    <w:qFormat/>
    <w:rsid w:val="004F6DF1"/>
    <w:pPr>
      <w:spacing w:line="360" w:lineRule="auto"/>
      <w:ind w:firstLine="851"/>
      <w:jc w:val="both"/>
    </w:pPr>
    <w:rPr>
      <w:rFonts w:ascii="Times New Roman" w:eastAsiaTheme="minorHAnsi" w:hAnsi="Times New Roman"/>
      <w:sz w:val="24"/>
      <w:lang w:val="en-ID" w:eastAsia="en-US"/>
    </w:rPr>
  </w:style>
  <w:style w:type="character" w:customStyle="1" w:styleId="ParagrafChar">
    <w:name w:val="Paragraf Char"/>
    <w:basedOn w:val="DefaultParagraphFont"/>
    <w:link w:val="Paragraf"/>
    <w:rsid w:val="004F6DF1"/>
    <w:rPr>
      <w:rFonts w:ascii="Times New Roman" w:eastAsiaTheme="minorHAnsi" w:hAnsi="Times New Roman"/>
      <w:sz w:val="24"/>
      <w:lang w:val="en-ID" w:eastAsia="en-US"/>
    </w:rPr>
  </w:style>
  <w:style w:type="table" w:styleId="TableGrid">
    <w:name w:val="Table Grid"/>
    <w:basedOn w:val="TableNormal"/>
    <w:uiPriority w:val="39"/>
    <w:rsid w:val="00B324B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46484"/>
    <w:pPr>
      <w:outlineLvl w:val="9"/>
    </w:pPr>
    <w:rPr>
      <w:lang w:eastAsia="en-US"/>
    </w:rPr>
  </w:style>
  <w:style w:type="paragraph" w:styleId="TOC2">
    <w:name w:val="toc 2"/>
    <w:basedOn w:val="Normal"/>
    <w:next w:val="Normal"/>
    <w:autoRedefine/>
    <w:uiPriority w:val="39"/>
    <w:unhideWhenUsed/>
    <w:rsid w:val="00646484"/>
    <w:pPr>
      <w:spacing w:after="100"/>
      <w:ind w:left="220"/>
    </w:pPr>
    <w:rPr>
      <w:rFonts w:cs="Times New Roman"/>
      <w:lang w:eastAsia="en-US"/>
    </w:rPr>
  </w:style>
  <w:style w:type="paragraph" w:styleId="TOC1">
    <w:name w:val="toc 1"/>
    <w:basedOn w:val="Normal"/>
    <w:next w:val="Normal"/>
    <w:autoRedefine/>
    <w:uiPriority w:val="39"/>
    <w:unhideWhenUsed/>
    <w:rsid w:val="00F83372"/>
    <w:pPr>
      <w:spacing w:after="100" w:line="480" w:lineRule="auto"/>
    </w:pPr>
    <w:rPr>
      <w:rFonts w:ascii="Tahoma" w:hAnsi="Tahoma" w:cs="Tahoma"/>
      <w:b/>
      <w:bCs/>
      <w:color w:val="000000" w:themeColor="text1"/>
      <w:sz w:val="24"/>
      <w:szCs w:val="24"/>
      <w:lang w:eastAsia="en-US"/>
    </w:rPr>
  </w:style>
  <w:style w:type="paragraph" w:styleId="TOC3">
    <w:name w:val="toc 3"/>
    <w:basedOn w:val="Normal"/>
    <w:next w:val="Normal"/>
    <w:autoRedefine/>
    <w:uiPriority w:val="39"/>
    <w:unhideWhenUsed/>
    <w:rsid w:val="00646484"/>
    <w:pPr>
      <w:spacing w:after="100"/>
      <w:ind w:left="440"/>
    </w:pPr>
    <w:rPr>
      <w:rFonts w:cs="Times New Roman"/>
      <w:lang w:eastAsia="en-US"/>
    </w:rPr>
  </w:style>
  <w:style w:type="paragraph" w:styleId="BodyText">
    <w:name w:val="Body Text"/>
    <w:basedOn w:val="Normal"/>
    <w:link w:val="BodyTextChar"/>
    <w:uiPriority w:val="1"/>
    <w:qFormat/>
    <w:rsid w:val="00011823"/>
    <w:pPr>
      <w:widowControl w:val="0"/>
      <w:suppressAutoHyphens/>
      <w:spacing w:after="120" w:line="240" w:lineRule="auto"/>
    </w:pPr>
    <w:rPr>
      <w:rFonts w:ascii="Times New Roman" w:eastAsia="Arial Unicode MS" w:hAnsi="Times New Roman" w:cs="Times New Roman"/>
      <w:kern w:val="1"/>
      <w:sz w:val="24"/>
      <w:szCs w:val="24"/>
      <w:lang w:eastAsia="ar-SA"/>
    </w:rPr>
  </w:style>
  <w:style w:type="character" w:customStyle="1" w:styleId="BodyTextChar">
    <w:name w:val="Body Text Char"/>
    <w:basedOn w:val="DefaultParagraphFont"/>
    <w:link w:val="BodyText"/>
    <w:uiPriority w:val="1"/>
    <w:rsid w:val="00011823"/>
    <w:rPr>
      <w:rFonts w:ascii="Times New Roman" w:eastAsia="Arial Unicode MS" w:hAnsi="Times New Roman" w:cs="Times New Roman"/>
      <w:kern w:val="1"/>
      <w:sz w:val="24"/>
      <w:szCs w:val="24"/>
      <w:lang w:eastAsia="ar-SA"/>
    </w:rPr>
  </w:style>
  <w:style w:type="paragraph" w:customStyle="1" w:styleId="TableParagraph">
    <w:name w:val="Table Paragraph"/>
    <w:basedOn w:val="Normal"/>
    <w:uiPriority w:val="1"/>
    <w:qFormat/>
    <w:rsid w:val="00011823"/>
    <w:pPr>
      <w:widowControl w:val="0"/>
      <w:autoSpaceDE w:val="0"/>
      <w:autoSpaceDN w:val="0"/>
      <w:spacing w:after="0" w:line="240" w:lineRule="auto"/>
    </w:pPr>
    <w:rPr>
      <w:rFonts w:ascii="Times New Roman" w:eastAsia="Times New Roman" w:hAnsi="Times New Roman" w:cs="Times New Roman"/>
      <w:lang w:eastAsia="en-US"/>
    </w:rPr>
  </w:style>
  <w:style w:type="paragraph" w:styleId="Bibliography">
    <w:name w:val="Bibliography"/>
    <w:basedOn w:val="Normal"/>
    <w:next w:val="Normal"/>
    <w:uiPriority w:val="37"/>
    <w:unhideWhenUsed/>
    <w:rsid w:val="00665989"/>
  </w:style>
  <w:style w:type="character" w:styleId="Hyperlink">
    <w:name w:val="Hyperlink"/>
    <w:basedOn w:val="DefaultParagraphFont"/>
    <w:uiPriority w:val="99"/>
    <w:unhideWhenUsed/>
    <w:rsid w:val="00BD5591"/>
    <w:rPr>
      <w:color w:val="0563C1" w:themeColor="hyperlink"/>
      <w:u w:val="single"/>
    </w:rPr>
  </w:style>
  <w:style w:type="character" w:customStyle="1" w:styleId="UnresolvedMention">
    <w:name w:val="Unresolved Mention"/>
    <w:basedOn w:val="DefaultParagraphFont"/>
    <w:uiPriority w:val="99"/>
    <w:semiHidden/>
    <w:unhideWhenUsed/>
    <w:rsid w:val="00BD5591"/>
    <w:rPr>
      <w:color w:val="605E5C"/>
      <w:shd w:val="clear" w:color="auto" w:fill="E1DFDD"/>
    </w:rPr>
  </w:style>
  <w:style w:type="character" w:styleId="LineNumber">
    <w:name w:val="line number"/>
    <w:basedOn w:val="DefaultParagraphFont"/>
    <w:uiPriority w:val="99"/>
    <w:semiHidden/>
    <w:unhideWhenUsed/>
    <w:rsid w:val="00974FFB"/>
  </w:style>
  <w:style w:type="character" w:styleId="CommentReference">
    <w:name w:val="annotation reference"/>
    <w:basedOn w:val="DefaultParagraphFont"/>
    <w:uiPriority w:val="99"/>
    <w:semiHidden/>
    <w:unhideWhenUsed/>
    <w:rsid w:val="00A50DEE"/>
    <w:rPr>
      <w:sz w:val="16"/>
      <w:szCs w:val="16"/>
    </w:rPr>
  </w:style>
  <w:style w:type="paragraph" w:styleId="CommentText">
    <w:name w:val="annotation text"/>
    <w:basedOn w:val="Normal"/>
    <w:link w:val="CommentTextChar"/>
    <w:uiPriority w:val="99"/>
    <w:semiHidden/>
    <w:unhideWhenUsed/>
    <w:rsid w:val="00A50DEE"/>
    <w:pPr>
      <w:spacing w:line="240" w:lineRule="auto"/>
    </w:pPr>
    <w:rPr>
      <w:sz w:val="20"/>
      <w:szCs w:val="20"/>
    </w:rPr>
  </w:style>
  <w:style w:type="character" w:customStyle="1" w:styleId="CommentTextChar">
    <w:name w:val="Comment Text Char"/>
    <w:basedOn w:val="DefaultParagraphFont"/>
    <w:link w:val="CommentText"/>
    <w:uiPriority w:val="99"/>
    <w:semiHidden/>
    <w:rsid w:val="00A50DEE"/>
    <w:rPr>
      <w:sz w:val="20"/>
      <w:szCs w:val="20"/>
    </w:rPr>
  </w:style>
  <w:style w:type="paragraph" w:styleId="CommentSubject">
    <w:name w:val="annotation subject"/>
    <w:basedOn w:val="CommentText"/>
    <w:next w:val="CommentText"/>
    <w:link w:val="CommentSubjectChar"/>
    <w:uiPriority w:val="99"/>
    <w:semiHidden/>
    <w:unhideWhenUsed/>
    <w:rsid w:val="00A50DEE"/>
    <w:rPr>
      <w:b/>
      <w:bCs/>
    </w:rPr>
  </w:style>
  <w:style w:type="character" w:customStyle="1" w:styleId="CommentSubjectChar">
    <w:name w:val="Comment Subject Char"/>
    <w:basedOn w:val="CommentTextChar"/>
    <w:link w:val="CommentSubject"/>
    <w:uiPriority w:val="99"/>
    <w:semiHidden/>
    <w:rsid w:val="00A50DEE"/>
    <w:rPr>
      <w:b/>
      <w:bCs/>
      <w:sz w:val="20"/>
      <w:szCs w:val="20"/>
    </w:rPr>
  </w:style>
  <w:style w:type="paragraph" w:styleId="BalloonText">
    <w:name w:val="Balloon Text"/>
    <w:basedOn w:val="Normal"/>
    <w:link w:val="BalloonTextChar"/>
    <w:uiPriority w:val="99"/>
    <w:semiHidden/>
    <w:unhideWhenUsed/>
    <w:rsid w:val="00A50DE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0DEE"/>
    <w:rPr>
      <w:rFonts w:ascii="Times New Roman" w:hAnsi="Times New Roman" w:cs="Times New Roman"/>
      <w:sz w:val="18"/>
      <w:szCs w:val="18"/>
    </w:rPr>
  </w:style>
  <w:style w:type="character" w:customStyle="1" w:styleId="Heading5Char">
    <w:name w:val="Heading 5 Char"/>
    <w:basedOn w:val="DefaultParagraphFont"/>
    <w:link w:val="Heading5"/>
    <w:uiPriority w:val="9"/>
    <w:semiHidden/>
    <w:rsid w:val="00AF0283"/>
    <w:rPr>
      <w:rFonts w:asciiTheme="majorHAnsi" w:eastAsiaTheme="majorEastAsia" w:hAnsiTheme="majorHAnsi" w:cstheme="majorBidi"/>
      <w:color w:val="2F5496" w:themeColor="accent1" w:themeShade="BF"/>
    </w:rPr>
  </w:style>
  <w:style w:type="character" w:customStyle="1" w:styleId="fontstyle01">
    <w:name w:val="fontstyle01"/>
    <w:basedOn w:val="DefaultParagraphFont"/>
    <w:rsid w:val="009244EE"/>
    <w:rPr>
      <w:rFonts w:ascii="Tahoma" w:hAnsi="Tahoma" w:cs="Tahoma" w:hint="default"/>
      <w:b w:val="0"/>
      <w:bCs w:val="0"/>
      <w:i w:val="0"/>
      <w:iCs w:val="0"/>
      <w:color w:val="000000"/>
      <w:sz w:val="24"/>
      <w:szCs w:val="24"/>
    </w:rPr>
  </w:style>
  <w:style w:type="character" w:customStyle="1" w:styleId="fontstyle21">
    <w:name w:val="fontstyle21"/>
    <w:basedOn w:val="DefaultParagraphFont"/>
    <w:rsid w:val="009244EE"/>
    <w:rPr>
      <w:rFonts w:ascii="ArialMT" w:hAnsi="Arial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5431">
      <w:bodyDiv w:val="1"/>
      <w:marLeft w:val="0"/>
      <w:marRight w:val="0"/>
      <w:marTop w:val="0"/>
      <w:marBottom w:val="0"/>
      <w:divBdr>
        <w:top w:val="none" w:sz="0" w:space="0" w:color="auto"/>
        <w:left w:val="none" w:sz="0" w:space="0" w:color="auto"/>
        <w:bottom w:val="none" w:sz="0" w:space="0" w:color="auto"/>
        <w:right w:val="none" w:sz="0" w:space="0" w:color="auto"/>
      </w:divBdr>
    </w:div>
    <w:div w:id="95364949">
      <w:bodyDiv w:val="1"/>
      <w:marLeft w:val="0"/>
      <w:marRight w:val="0"/>
      <w:marTop w:val="0"/>
      <w:marBottom w:val="0"/>
      <w:divBdr>
        <w:top w:val="none" w:sz="0" w:space="0" w:color="auto"/>
        <w:left w:val="none" w:sz="0" w:space="0" w:color="auto"/>
        <w:bottom w:val="none" w:sz="0" w:space="0" w:color="auto"/>
        <w:right w:val="none" w:sz="0" w:space="0" w:color="auto"/>
      </w:divBdr>
    </w:div>
    <w:div w:id="208732527">
      <w:bodyDiv w:val="1"/>
      <w:marLeft w:val="0"/>
      <w:marRight w:val="0"/>
      <w:marTop w:val="0"/>
      <w:marBottom w:val="0"/>
      <w:divBdr>
        <w:top w:val="none" w:sz="0" w:space="0" w:color="auto"/>
        <w:left w:val="none" w:sz="0" w:space="0" w:color="auto"/>
        <w:bottom w:val="none" w:sz="0" w:space="0" w:color="auto"/>
        <w:right w:val="none" w:sz="0" w:space="0" w:color="auto"/>
      </w:divBdr>
    </w:div>
    <w:div w:id="252130389">
      <w:bodyDiv w:val="1"/>
      <w:marLeft w:val="0"/>
      <w:marRight w:val="0"/>
      <w:marTop w:val="0"/>
      <w:marBottom w:val="0"/>
      <w:divBdr>
        <w:top w:val="none" w:sz="0" w:space="0" w:color="auto"/>
        <w:left w:val="none" w:sz="0" w:space="0" w:color="auto"/>
        <w:bottom w:val="none" w:sz="0" w:space="0" w:color="auto"/>
        <w:right w:val="none" w:sz="0" w:space="0" w:color="auto"/>
      </w:divBdr>
    </w:div>
    <w:div w:id="267083592">
      <w:bodyDiv w:val="1"/>
      <w:marLeft w:val="0"/>
      <w:marRight w:val="0"/>
      <w:marTop w:val="0"/>
      <w:marBottom w:val="0"/>
      <w:divBdr>
        <w:top w:val="none" w:sz="0" w:space="0" w:color="auto"/>
        <w:left w:val="none" w:sz="0" w:space="0" w:color="auto"/>
        <w:bottom w:val="none" w:sz="0" w:space="0" w:color="auto"/>
        <w:right w:val="none" w:sz="0" w:space="0" w:color="auto"/>
      </w:divBdr>
    </w:div>
    <w:div w:id="419788777">
      <w:bodyDiv w:val="1"/>
      <w:marLeft w:val="0"/>
      <w:marRight w:val="0"/>
      <w:marTop w:val="0"/>
      <w:marBottom w:val="0"/>
      <w:divBdr>
        <w:top w:val="none" w:sz="0" w:space="0" w:color="auto"/>
        <w:left w:val="none" w:sz="0" w:space="0" w:color="auto"/>
        <w:bottom w:val="none" w:sz="0" w:space="0" w:color="auto"/>
        <w:right w:val="none" w:sz="0" w:space="0" w:color="auto"/>
      </w:divBdr>
    </w:div>
    <w:div w:id="477963016">
      <w:bodyDiv w:val="1"/>
      <w:marLeft w:val="0"/>
      <w:marRight w:val="0"/>
      <w:marTop w:val="0"/>
      <w:marBottom w:val="0"/>
      <w:divBdr>
        <w:top w:val="none" w:sz="0" w:space="0" w:color="auto"/>
        <w:left w:val="none" w:sz="0" w:space="0" w:color="auto"/>
        <w:bottom w:val="none" w:sz="0" w:space="0" w:color="auto"/>
        <w:right w:val="none" w:sz="0" w:space="0" w:color="auto"/>
      </w:divBdr>
    </w:div>
    <w:div w:id="493375171">
      <w:bodyDiv w:val="1"/>
      <w:marLeft w:val="0"/>
      <w:marRight w:val="0"/>
      <w:marTop w:val="0"/>
      <w:marBottom w:val="0"/>
      <w:divBdr>
        <w:top w:val="none" w:sz="0" w:space="0" w:color="auto"/>
        <w:left w:val="none" w:sz="0" w:space="0" w:color="auto"/>
        <w:bottom w:val="none" w:sz="0" w:space="0" w:color="auto"/>
        <w:right w:val="none" w:sz="0" w:space="0" w:color="auto"/>
      </w:divBdr>
    </w:div>
    <w:div w:id="543635756">
      <w:bodyDiv w:val="1"/>
      <w:marLeft w:val="0"/>
      <w:marRight w:val="0"/>
      <w:marTop w:val="0"/>
      <w:marBottom w:val="0"/>
      <w:divBdr>
        <w:top w:val="none" w:sz="0" w:space="0" w:color="auto"/>
        <w:left w:val="none" w:sz="0" w:space="0" w:color="auto"/>
        <w:bottom w:val="none" w:sz="0" w:space="0" w:color="auto"/>
        <w:right w:val="none" w:sz="0" w:space="0" w:color="auto"/>
      </w:divBdr>
    </w:div>
    <w:div w:id="557404575">
      <w:bodyDiv w:val="1"/>
      <w:marLeft w:val="0"/>
      <w:marRight w:val="0"/>
      <w:marTop w:val="0"/>
      <w:marBottom w:val="0"/>
      <w:divBdr>
        <w:top w:val="none" w:sz="0" w:space="0" w:color="auto"/>
        <w:left w:val="none" w:sz="0" w:space="0" w:color="auto"/>
        <w:bottom w:val="none" w:sz="0" w:space="0" w:color="auto"/>
        <w:right w:val="none" w:sz="0" w:space="0" w:color="auto"/>
      </w:divBdr>
    </w:div>
    <w:div w:id="598484607">
      <w:bodyDiv w:val="1"/>
      <w:marLeft w:val="0"/>
      <w:marRight w:val="0"/>
      <w:marTop w:val="0"/>
      <w:marBottom w:val="0"/>
      <w:divBdr>
        <w:top w:val="none" w:sz="0" w:space="0" w:color="auto"/>
        <w:left w:val="none" w:sz="0" w:space="0" w:color="auto"/>
        <w:bottom w:val="none" w:sz="0" w:space="0" w:color="auto"/>
        <w:right w:val="none" w:sz="0" w:space="0" w:color="auto"/>
      </w:divBdr>
    </w:div>
    <w:div w:id="723791946">
      <w:bodyDiv w:val="1"/>
      <w:marLeft w:val="0"/>
      <w:marRight w:val="0"/>
      <w:marTop w:val="0"/>
      <w:marBottom w:val="0"/>
      <w:divBdr>
        <w:top w:val="none" w:sz="0" w:space="0" w:color="auto"/>
        <w:left w:val="none" w:sz="0" w:space="0" w:color="auto"/>
        <w:bottom w:val="none" w:sz="0" w:space="0" w:color="auto"/>
        <w:right w:val="none" w:sz="0" w:space="0" w:color="auto"/>
      </w:divBdr>
    </w:div>
    <w:div w:id="809009081">
      <w:bodyDiv w:val="1"/>
      <w:marLeft w:val="0"/>
      <w:marRight w:val="0"/>
      <w:marTop w:val="0"/>
      <w:marBottom w:val="0"/>
      <w:divBdr>
        <w:top w:val="none" w:sz="0" w:space="0" w:color="auto"/>
        <w:left w:val="none" w:sz="0" w:space="0" w:color="auto"/>
        <w:bottom w:val="none" w:sz="0" w:space="0" w:color="auto"/>
        <w:right w:val="none" w:sz="0" w:space="0" w:color="auto"/>
      </w:divBdr>
    </w:div>
    <w:div w:id="826212510">
      <w:bodyDiv w:val="1"/>
      <w:marLeft w:val="0"/>
      <w:marRight w:val="0"/>
      <w:marTop w:val="0"/>
      <w:marBottom w:val="0"/>
      <w:divBdr>
        <w:top w:val="none" w:sz="0" w:space="0" w:color="auto"/>
        <w:left w:val="none" w:sz="0" w:space="0" w:color="auto"/>
        <w:bottom w:val="none" w:sz="0" w:space="0" w:color="auto"/>
        <w:right w:val="none" w:sz="0" w:space="0" w:color="auto"/>
      </w:divBdr>
    </w:div>
    <w:div w:id="838541091">
      <w:bodyDiv w:val="1"/>
      <w:marLeft w:val="0"/>
      <w:marRight w:val="0"/>
      <w:marTop w:val="0"/>
      <w:marBottom w:val="0"/>
      <w:divBdr>
        <w:top w:val="none" w:sz="0" w:space="0" w:color="auto"/>
        <w:left w:val="none" w:sz="0" w:space="0" w:color="auto"/>
        <w:bottom w:val="none" w:sz="0" w:space="0" w:color="auto"/>
        <w:right w:val="none" w:sz="0" w:space="0" w:color="auto"/>
      </w:divBdr>
    </w:div>
    <w:div w:id="849222197">
      <w:bodyDiv w:val="1"/>
      <w:marLeft w:val="0"/>
      <w:marRight w:val="0"/>
      <w:marTop w:val="0"/>
      <w:marBottom w:val="0"/>
      <w:divBdr>
        <w:top w:val="none" w:sz="0" w:space="0" w:color="auto"/>
        <w:left w:val="none" w:sz="0" w:space="0" w:color="auto"/>
        <w:bottom w:val="none" w:sz="0" w:space="0" w:color="auto"/>
        <w:right w:val="none" w:sz="0" w:space="0" w:color="auto"/>
      </w:divBdr>
    </w:div>
    <w:div w:id="906770803">
      <w:bodyDiv w:val="1"/>
      <w:marLeft w:val="0"/>
      <w:marRight w:val="0"/>
      <w:marTop w:val="0"/>
      <w:marBottom w:val="0"/>
      <w:divBdr>
        <w:top w:val="none" w:sz="0" w:space="0" w:color="auto"/>
        <w:left w:val="none" w:sz="0" w:space="0" w:color="auto"/>
        <w:bottom w:val="none" w:sz="0" w:space="0" w:color="auto"/>
        <w:right w:val="none" w:sz="0" w:space="0" w:color="auto"/>
      </w:divBdr>
    </w:div>
    <w:div w:id="961957400">
      <w:bodyDiv w:val="1"/>
      <w:marLeft w:val="0"/>
      <w:marRight w:val="0"/>
      <w:marTop w:val="0"/>
      <w:marBottom w:val="0"/>
      <w:divBdr>
        <w:top w:val="none" w:sz="0" w:space="0" w:color="auto"/>
        <w:left w:val="none" w:sz="0" w:space="0" w:color="auto"/>
        <w:bottom w:val="none" w:sz="0" w:space="0" w:color="auto"/>
        <w:right w:val="none" w:sz="0" w:space="0" w:color="auto"/>
      </w:divBdr>
    </w:div>
    <w:div w:id="965502076">
      <w:bodyDiv w:val="1"/>
      <w:marLeft w:val="0"/>
      <w:marRight w:val="0"/>
      <w:marTop w:val="0"/>
      <w:marBottom w:val="0"/>
      <w:divBdr>
        <w:top w:val="none" w:sz="0" w:space="0" w:color="auto"/>
        <w:left w:val="none" w:sz="0" w:space="0" w:color="auto"/>
        <w:bottom w:val="none" w:sz="0" w:space="0" w:color="auto"/>
        <w:right w:val="none" w:sz="0" w:space="0" w:color="auto"/>
      </w:divBdr>
    </w:div>
    <w:div w:id="1022125931">
      <w:bodyDiv w:val="1"/>
      <w:marLeft w:val="0"/>
      <w:marRight w:val="0"/>
      <w:marTop w:val="0"/>
      <w:marBottom w:val="0"/>
      <w:divBdr>
        <w:top w:val="none" w:sz="0" w:space="0" w:color="auto"/>
        <w:left w:val="none" w:sz="0" w:space="0" w:color="auto"/>
        <w:bottom w:val="none" w:sz="0" w:space="0" w:color="auto"/>
        <w:right w:val="none" w:sz="0" w:space="0" w:color="auto"/>
      </w:divBdr>
    </w:div>
    <w:div w:id="1087654065">
      <w:bodyDiv w:val="1"/>
      <w:marLeft w:val="0"/>
      <w:marRight w:val="0"/>
      <w:marTop w:val="0"/>
      <w:marBottom w:val="0"/>
      <w:divBdr>
        <w:top w:val="none" w:sz="0" w:space="0" w:color="auto"/>
        <w:left w:val="none" w:sz="0" w:space="0" w:color="auto"/>
        <w:bottom w:val="none" w:sz="0" w:space="0" w:color="auto"/>
        <w:right w:val="none" w:sz="0" w:space="0" w:color="auto"/>
      </w:divBdr>
    </w:div>
    <w:div w:id="1113864402">
      <w:bodyDiv w:val="1"/>
      <w:marLeft w:val="0"/>
      <w:marRight w:val="0"/>
      <w:marTop w:val="0"/>
      <w:marBottom w:val="0"/>
      <w:divBdr>
        <w:top w:val="none" w:sz="0" w:space="0" w:color="auto"/>
        <w:left w:val="none" w:sz="0" w:space="0" w:color="auto"/>
        <w:bottom w:val="none" w:sz="0" w:space="0" w:color="auto"/>
        <w:right w:val="none" w:sz="0" w:space="0" w:color="auto"/>
      </w:divBdr>
    </w:div>
    <w:div w:id="1123227598">
      <w:bodyDiv w:val="1"/>
      <w:marLeft w:val="0"/>
      <w:marRight w:val="0"/>
      <w:marTop w:val="0"/>
      <w:marBottom w:val="0"/>
      <w:divBdr>
        <w:top w:val="none" w:sz="0" w:space="0" w:color="auto"/>
        <w:left w:val="none" w:sz="0" w:space="0" w:color="auto"/>
        <w:bottom w:val="none" w:sz="0" w:space="0" w:color="auto"/>
        <w:right w:val="none" w:sz="0" w:space="0" w:color="auto"/>
      </w:divBdr>
    </w:div>
    <w:div w:id="1129130278">
      <w:bodyDiv w:val="1"/>
      <w:marLeft w:val="0"/>
      <w:marRight w:val="0"/>
      <w:marTop w:val="0"/>
      <w:marBottom w:val="0"/>
      <w:divBdr>
        <w:top w:val="none" w:sz="0" w:space="0" w:color="auto"/>
        <w:left w:val="none" w:sz="0" w:space="0" w:color="auto"/>
        <w:bottom w:val="none" w:sz="0" w:space="0" w:color="auto"/>
        <w:right w:val="none" w:sz="0" w:space="0" w:color="auto"/>
      </w:divBdr>
    </w:div>
    <w:div w:id="1141926844">
      <w:bodyDiv w:val="1"/>
      <w:marLeft w:val="0"/>
      <w:marRight w:val="0"/>
      <w:marTop w:val="0"/>
      <w:marBottom w:val="0"/>
      <w:divBdr>
        <w:top w:val="none" w:sz="0" w:space="0" w:color="auto"/>
        <w:left w:val="none" w:sz="0" w:space="0" w:color="auto"/>
        <w:bottom w:val="none" w:sz="0" w:space="0" w:color="auto"/>
        <w:right w:val="none" w:sz="0" w:space="0" w:color="auto"/>
      </w:divBdr>
    </w:div>
    <w:div w:id="1204899795">
      <w:bodyDiv w:val="1"/>
      <w:marLeft w:val="0"/>
      <w:marRight w:val="0"/>
      <w:marTop w:val="0"/>
      <w:marBottom w:val="0"/>
      <w:divBdr>
        <w:top w:val="none" w:sz="0" w:space="0" w:color="auto"/>
        <w:left w:val="none" w:sz="0" w:space="0" w:color="auto"/>
        <w:bottom w:val="none" w:sz="0" w:space="0" w:color="auto"/>
        <w:right w:val="none" w:sz="0" w:space="0" w:color="auto"/>
      </w:divBdr>
    </w:div>
    <w:div w:id="1213080916">
      <w:bodyDiv w:val="1"/>
      <w:marLeft w:val="0"/>
      <w:marRight w:val="0"/>
      <w:marTop w:val="0"/>
      <w:marBottom w:val="0"/>
      <w:divBdr>
        <w:top w:val="none" w:sz="0" w:space="0" w:color="auto"/>
        <w:left w:val="none" w:sz="0" w:space="0" w:color="auto"/>
        <w:bottom w:val="none" w:sz="0" w:space="0" w:color="auto"/>
        <w:right w:val="none" w:sz="0" w:space="0" w:color="auto"/>
      </w:divBdr>
    </w:div>
    <w:div w:id="1255434994">
      <w:bodyDiv w:val="1"/>
      <w:marLeft w:val="0"/>
      <w:marRight w:val="0"/>
      <w:marTop w:val="0"/>
      <w:marBottom w:val="0"/>
      <w:divBdr>
        <w:top w:val="none" w:sz="0" w:space="0" w:color="auto"/>
        <w:left w:val="none" w:sz="0" w:space="0" w:color="auto"/>
        <w:bottom w:val="none" w:sz="0" w:space="0" w:color="auto"/>
        <w:right w:val="none" w:sz="0" w:space="0" w:color="auto"/>
      </w:divBdr>
    </w:div>
    <w:div w:id="1281884777">
      <w:bodyDiv w:val="1"/>
      <w:marLeft w:val="0"/>
      <w:marRight w:val="0"/>
      <w:marTop w:val="0"/>
      <w:marBottom w:val="0"/>
      <w:divBdr>
        <w:top w:val="none" w:sz="0" w:space="0" w:color="auto"/>
        <w:left w:val="none" w:sz="0" w:space="0" w:color="auto"/>
        <w:bottom w:val="none" w:sz="0" w:space="0" w:color="auto"/>
        <w:right w:val="none" w:sz="0" w:space="0" w:color="auto"/>
      </w:divBdr>
    </w:div>
    <w:div w:id="1287925544">
      <w:bodyDiv w:val="1"/>
      <w:marLeft w:val="0"/>
      <w:marRight w:val="0"/>
      <w:marTop w:val="0"/>
      <w:marBottom w:val="0"/>
      <w:divBdr>
        <w:top w:val="none" w:sz="0" w:space="0" w:color="auto"/>
        <w:left w:val="none" w:sz="0" w:space="0" w:color="auto"/>
        <w:bottom w:val="none" w:sz="0" w:space="0" w:color="auto"/>
        <w:right w:val="none" w:sz="0" w:space="0" w:color="auto"/>
      </w:divBdr>
    </w:div>
    <w:div w:id="1343706234">
      <w:bodyDiv w:val="1"/>
      <w:marLeft w:val="0"/>
      <w:marRight w:val="0"/>
      <w:marTop w:val="0"/>
      <w:marBottom w:val="0"/>
      <w:divBdr>
        <w:top w:val="none" w:sz="0" w:space="0" w:color="auto"/>
        <w:left w:val="none" w:sz="0" w:space="0" w:color="auto"/>
        <w:bottom w:val="none" w:sz="0" w:space="0" w:color="auto"/>
        <w:right w:val="none" w:sz="0" w:space="0" w:color="auto"/>
      </w:divBdr>
    </w:div>
    <w:div w:id="1358001520">
      <w:bodyDiv w:val="1"/>
      <w:marLeft w:val="0"/>
      <w:marRight w:val="0"/>
      <w:marTop w:val="0"/>
      <w:marBottom w:val="0"/>
      <w:divBdr>
        <w:top w:val="none" w:sz="0" w:space="0" w:color="auto"/>
        <w:left w:val="none" w:sz="0" w:space="0" w:color="auto"/>
        <w:bottom w:val="none" w:sz="0" w:space="0" w:color="auto"/>
        <w:right w:val="none" w:sz="0" w:space="0" w:color="auto"/>
      </w:divBdr>
    </w:div>
    <w:div w:id="1403605204">
      <w:bodyDiv w:val="1"/>
      <w:marLeft w:val="0"/>
      <w:marRight w:val="0"/>
      <w:marTop w:val="0"/>
      <w:marBottom w:val="0"/>
      <w:divBdr>
        <w:top w:val="none" w:sz="0" w:space="0" w:color="auto"/>
        <w:left w:val="none" w:sz="0" w:space="0" w:color="auto"/>
        <w:bottom w:val="none" w:sz="0" w:space="0" w:color="auto"/>
        <w:right w:val="none" w:sz="0" w:space="0" w:color="auto"/>
      </w:divBdr>
    </w:div>
    <w:div w:id="1454597775">
      <w:bodyDiv w:val="1"/>
      <w:marLeft w:val="0"/>
      <w:marRight w:val="0"/>
      <w:marTop w:val="0"/>
      <w:marBottom w:val="0"/>
      <w:divBdr>
        <w:top w:val="none" w:sz="0" w:space="0" w:color="auto"/>
        <w:left w:val="none" w:sz="0" w:space="0" w:color="auto"/>
        <w:bottom w:val="none" w:sz="0" w:space="0" w:color="auto"/>
        <w:right w:val="none" w:sz="0" w:space="0" w:color="auto"/>
      </w:divBdr>
    </w:div>
    <w:div w:id="1473520559">
      <w:bodyDiv w:val="1"/>
      <w:marLeft w:val="0"/>
      <w:marRight w:val="0"/>
      <w:marTop w:val="0"/>
      <w:marBottom w:val="0"/>
      <w:divBdr>
        <w:top w:val="none" w:sz="0" w:space="0" w:color="auto"/>
        <w:left w:val="none" w:sz="0" w:space="0" w:color="auto"/>
        <w:bottom w:val="none" w:sz="0" w:space="0" w:color="auto"/>
        <w:right w:val="none" w:sz="0" w:space="0" w:color="auto"/>
      </w:divBdr>
    </w:div>
    <w:div w:id="1475677478">
      <w:bodyDiv w:val="1"/>
      <w:marLeft w:val="0"/>
      <w:marRight w:val="0"/>
      <w:marTop w:val="0"/>
      <w:marBottom w:val="0"/>
      <w:divBdr>
        <w:top w:val="none" w:sz="0" w:space="0" w:color="auto"/>
        <w:left w:val="none" w:sz="0" w:space="0" w:color="auto"/>
        <w:bottom w:val="none" w:sz="0" w:space="0" w:color="auto"/>
        <w:right w:val="none" w:sz="0" w:space="0" w:color="auto"/>
      </w:divBdr>
    </w:div>
    <w:div w:id="1496452661">
      <w:bodyDiv w:val="1"/>
      <w:marLeft w:val="0"/>
      <w:marRight w:val="0"/>
      <w:marTop w:val="0"/>
      <w:marBottom w:val="0"/>
      <w:divBdr>
        <w:top w:val="none" w:sz="0" w:space="0" w:color="auto"/>
        <w:left w:val="none" w:sz="0" w:space="0" w:color="auto"/>
        <w:bottom w:val="none" w:sz="0" w:space="0" w:color="auto"/>
        <w:right w:val="none" w:sz="0" w:space="0" w:color="auto"/>
      </w:divBdr>
    </w:div>
    <w:div w:id="1512143121">
      <w:bodyDiv w:val="1"/>
      <w:marLeft w:val="0"/>
      <w:marRight w:val="0"/>
      <w:marTop w:val="0"/>
      <w:marBottom w:val="0"/>
      <w:divBdr>
        <w:top w:val="none" w:sz="0" w:space="0" w:color="auto"/>
        <w:left w:val="none" w:sz="0" w:space="0" w:color="auto"/>
        <w:bottom w:val="none" w:sz="0" w:space="0" w:color="auto"/>
        <w:right w:val="none" w:sz="0" w:space="0" w:color="auto"/>
      </w:divBdr>
    </w:div>
    <w:div w:id="1516307832">
      <w:bodyDiv w:val="1"/>
      <w:marLeft w:val="0"/>
      <w:marRight w:val="0"/>
      <w:marTop w:val="0"/>
      <w:marBottom w:val="0"/>
      <w:divBdr>
        <w:top w:val="none" w:sz="0" w:space="0" w:color="auto"/>
        <w:left w:val="none" w:sz="0" w:space="0" w:color="auto"/>
        <w:bottom w:val="none" w:sz="0" w:space="0" w:color="auto"/>
        <w:right w:val="none" w:sz="0" w:space="0" w:color="auto"/>
      </w:divBdr>
    </w:div>
    <w:div w:id="1534688569">
      <w:bodyDiv w:val="1"/>
      <w:marLeft w:val="0"/>
      <w:marRight w:val="0"/>
      <w:marTop w:val="0"/>
      <w:marBottom w:val="0"/>
      <w:divBdr>
        <w:top w:val="none" w:sz="0" w:space="0" w:color="auto"/>
        <w:left w:val="none" w:sz="0" w:space="0" w:color="auto"/>
        <w:bottom w:val="none" w:sz="0" w:space="0" w:color="auto"/>
        <w:right w:val="none" w:sz="0" w:space="0" w:color="auto"/>
      </w:divBdr>
    </w:div>
    <w:div w:id="1549337405">
      <w:bodyDiv w:val="1"/>
      <w:marLeft w:val="0"/>
      <w:marRight w:val="0"/>
      <w:marTop w:val="0"/>
      <w:marBottom w:val="0"/>
      <w:divBdr>
        <w:top w:val="none" w:sz="0" w:space="0" w:color="auto"/>
        <w:left w:val="none" w:sz="0" w:space="0" w:color="auto"/>
        <w:bottom w:val="none" w:sz="0" w:space="0" w:color="auto"/>
        <w:right w:val="none" w:sz="0" w:space="0" w:color="auto"/>
      </w:divBdr>
    </w:div>
    <w:div w:id="1604025948">
      <w:bodyDiv w:val="1"/>
      <w:marLeft w:val="0"/>
      <w:marRight w:val="0"/>
      <w:marTop w:val="0"/>
      <w:marBottom w:val="0"/>
      <w:divBdr>
        <w:top w:val="none" w:sz="0" w:space="0" w:color="auto"/>
        <w:left w:val="none" w:sz="0" w:space="0" w:color="auto"/>
        <w:bottom w:val="none" w:sz="0" w:space="0" w:color="auto"/>
        <w:right w:val="none" w:sz="0" w:space="0" w:color="auto"/>
      </w:divBdr>
    </w:div>
    <w:div w:id="1605529939">
      <w:bodyDiv w:val="1"/>
      <w:marLeft w:val="0"/>
      <w:marRight w:val="0"/>
      <w:marTop w:val="0"/>
      <w:marBottom w:val="0"/>
      <w:divBdr>
        <w:top w:val="none" w:sz="0" w:space="0" w:color="auto"/>
        <w:left w:val="none" w:sz="0" w:space="0" w:color="auto"/>
        <w:bottom w:val="none" w:sz="0" w:space="0" w:color="auto"/>
        <w:right w:val="none" w:sz="0" w:space="0" w:color="auto"/>
      </w:divBdr>
    </w:div>
    <w:div w:id="1695494401">
      <w:bodyDiv w:val="1"/>
      <w:marLeft w:val="0"/>
      <w:marRight w:val="0"/>
      <w:marTop w:val="0"/>
      <w:marBottom w:val="0"/>
      <w:divBdr>
        <w:top w:val="none" w:sz="0" w:space="0" w:color="auto"/>
        <w:left w:val="none" w:sz="0" w:space="0" w:color="auto"/>
        <w:bottom w:val="none" w:sz="0" w:space="0" w:color="auto"/>
        <w:right w:val="none" w:sz="0" w:space="0" w:color="auto"/>
      </w:divBdr>
    </w:div>
    <w:div w:id="1736049271">
      <w:bodyDiv w:val="1"/>
      <w:marLeft w:val="0"/>
      <w:marRight w:val="0"/>
      <w:marTop w:val="0"/>
      <w:marBottom w:val="0"/>
      <w:divBdr>
        <w:top w:val="none" w:sz="0" w:space="0" w:color="auto"/>
        <w:left w:val="none" w:sz="0" w:space="0" w:color="auto"/>
        <w:bottom w:val="none" w:sz="0" w:space="0" w:color="auto"/>
        <w:right w:val="none" w:sz="0" w:space="0" w:color="auto"/>
      </w:divBdr>
    </w:div>
    <w:div w:id="1778258340">
      <w:bodyDiv w:val="1"/>
      <w:marLeft w:val="0"/>
      <w:marRight w:val="0"/>
      <w:marTop w:val="0"/>
      <w:marBottom w:val="0"/>
      <w:divBdr>
        <w:top w:val="none" w:sz="0" w:space="0" w:color="auto"/>
        <w:left w:val="none" w:sz="0" w:space="0" w:color="auto"/>
        <w:bottom w:val="none" w:sz="0" w:space="0" w:color="auto"/>
        <w:right w:val="none" w:sz="0" w:space="0" w:color="auto"/>
      </w:divBdr>
    </w:div>
    <w:div w:id="1808623309">
      <w:bodyDiv w:val="1"/>
      <w:marLeft w:val="0"/>
      <w:marRight w:val="0"/>
      <w:marTop w:val="0"/>
      <w:marBottom w:val="0"/>
      <w:divBdr>
        <w:top w:val="none" w:sz="0" w:space="0" w:color="auto"/>
        <w:left w:val="none" w:sz="0" w:space="0" w:color="auto"/>
        <w:bottom w:val="none" w:sz="0" w:space="0" w:color="auto"/>
        <w:right w:val="none" w:sz="0" w:space="0" w:color="auto"/>
      </w:divBdr>
    </w:div>
    <w:div w:id="1815680134">
      <w:bodyDiv w:val="1"/>
      <w:marLeft w:val="0"/>
      <w:marRight w:val="0"/>
      <w:marTop w:val="0"/>
      <w:marBottom w:val="0"/>
      <w:divBdr>
        <w:top w:val="none" w:sz="0" w:space="0" w:color="auto"/>
        <w:left w:val="none" w:sz="0" w:space="0" w:color="auto"/>
        <w:bottom w:val="none" w:sz="0" w:space="0" w:color="auto"/>
        <w:right w:val="none" w:sz="0" w:space="0" w:color="auto"/>
      </w:divBdr>
    </w:div>
    <w:div w:id="1872106476">
      <w:bodyDiv w:val="1"/>
      <w:marLeft w:val="0"/>
      <w:marRight w:val="0"/>
      <w:marTop w:val="0"/>
      <w:marBottom w:val="0"/>
      <w:divBdr>
        <w:top w:val="none" w:sz="0" w:space="0" w:color="auto"/>
        <w:left w:val="none" w:sz="0" w:space="0" w:color="auto"/>
        <w:bottom w:val="none" w:sz="0" w:space="0" w:color="auto"/>
        <w:right w:val="none" w:sz="0" w:space="0" w:color="auto"/>
      </w:divBdr>
    </w:div>
    <w:div w:id="1929804128">
      <w:bodyDiv w:val="1"/>
      <w:marLeft w:val="0"/>
      <w:marRight w:val="0"/>
      <w:marTop w:val="0"/>
      <w:marBottom w:val="0"/>
      <w:divBdr>
        <w:top w:val="none" w:sz="0" w:space="0" w:color="auto"/>
        <w:left w:val="none" w:sz="0" w:space="0" w:color="auto"/>
        <w:bottom w:val="none" w:sz="0" w:space="0" w:color="auto"/>
        <w:right w:val="none" w:sz="0" w:space="0" w:color="auto"/>
      </w:divBdr>
    </w:div>
    <w:div w:id="1951468909">
      <w:bodyDiv w:val="1"/>
      <w:marLeft w:val="0"/>
      <w:marRight w:val="0"/>
      <w:marTop w:val="0"/>
      <w:marBottom w:val="0"/>
      <w:divBdr>
        <w:top w:val="none" w:sz="0" w:space="0" w:color="auto"/>
        <w:left w:val="none" w:sz="0" w:space="0" w:color="auto"/>
        <w:bottom w:val="none" w:sz="0" w:space="0" w:color="auto"/>
        <w:right w:val="none" w:sz="0" w:space="0" w:color="auto"/>
      </w:divBdr>
    </w:div>
    <w:div w:id="1974404113">
      <w:bodyDiv w:val="1"/>
      <w:marLeft w:val="0"/>
      <w:marRight w:val="0"/>
      <w:marTop w:val="0"/>
      <w:marBottom w:val="0"/>
      <w:divBdr>
        <w:top w:val="none" w:sz="0" w:space="0" w:color="auto"/>
        <w:left w:val="none" w:sz="0" w:space="0" w:color="auto"/>
        <w:bottom w:val="none" w:sz="0" w:space="0" w:color="auto"/>
        <w:right w:val="none" w:sz="0" w:space="0" w:color="auto"/>
      </w:divBdr>
    </w:div>
    <w:div w:id="1985549459">
      <w:bodyDiv w:val="1"/>
      <w:marLeft w:val="0"/>
      <w:marRight w:val="0"/>
      <w:marTop w:val="0"/>
      <w:marBottom w:val="0"/>
      <w:divBdr>
        <w:top w:val="none" w:sz="0" w:space="0" w:color="auto"/>
        <w:left w:val="none" w:sz="0" w:space="0" w:color="auto"/>
        <w:bottom w:val="none" w:sz="0" w:space="0" w:color="auto"/>
        <w:right w:val="none" w:sz="0" w:space="0" w:color="auto"/>
      </w:divBdr>
    </w:div>
    <w:div w:id="2003895263">
      <w:bodyDiv w:val="1"/>
      <w:marLeft w:val="0"/>
      <w:marRight w:val="0"/>
      <w:marTop w:val="0"/>
      <w:marBottom w:val="0"/>
      <w:divBdr>
        <w:top w:val="none" w:sz="0" w:space="0" w:color="auto"/>
        <w:left w:val="none" w:sz="0" w:space="0" w:color="auto"/>
        <w:bottom w:val="none" w:sz="0" w:space="0" w:color="auto"/>
        <w:right w:val="none" w:sz="0" w:space="0" w:color="auto"/>
      </w:divBdr>
    </w:div>
    <w:div w:id="2012443882">
      <w:bodyDiv w:val="1"/>
      <w:marLeft w:val="0"/>
      <w:marRight w:val="0"/>
      <w:marTop w:val="0"/>
      <w:marBottom w:val="0"/>
      <w:divBdr>
        <w:top w:val="none" w:sz="0" w:space="0" w:color="auto"/>
        <w:left w:val="none" w:sz="0" w:space="0" w:color="auto"/>
        <w:bottom w:val="none" w:sz="0" w:space="0" w:color="auto"/>
        <w:right w:val="none" w:sz="0" w:space="0" w:color="auto"/>
      </w:divBdr>
    </w:div>
    <w:div w:id="2055739404">
      <w:bodyDiv w:val="1"/>
      <w:marLeft w:val="0"/>
      <w:marRight w:val="0"/>
      <w:marTop w:val="0"/>
      <w:marBottom w:val="0"/>
      <w:divBdr>
        <w:top w:val="none" w:sz="0" w:space="0" w:color="auto"/>
        <w:left w:val="none" w:sz="0" w:space="0" w:color="auto"/>
        <w:bottom w:val="none" w:sz="0" w:space="0" w:color="auto"/>
        <w:right w:val="none" w:sz="0" w:space="0" w:color="auto"/>
      </w:divBdr>
    </w:div>
    <w:div w:id="2085688793">
      <w:bodyDiv w:val="1"/>
      <w:marLeft w:val="0"/>
      <w:marRight w:val="0"/>
      <w:marTop w:val="0"/>
      <w:marBottom w:val="0"/>
      <w:divBdr>
        <w:top w:val="none" w:sz="0" w:space="0" w:color="auto"/>
        <w:left w:val="none" w:sz="0" w:space="0" w:color="auto"/>
        <w:bottom w:val="none" w:sz="0" w:space="0" w:color="auto"/>
        <w:right w:val="none" w:sz="0" w:space="0" w:color="auto"/>
      </w:divBdr>
    </w:div>
    <w:div w:id="2129153057">
      <w:bodyDiv w:val="1"/>
      <w:marLeft w:val="0"/>
      <w:marRight w:val="0"/>
      <w:marTop w:val="0"/>
      <w:marBottom w:val="0"/>
      <w:divBdr>
        <w:top w:val="none" w:sz="0" w:space="0" w:color="auto"/>
        <w:left w:val="none" w:sz="0" w:space="0" w:color="auto"/>
        <w:bottom w:val="none" w:sz="0" w:space="0" w:color="auto"/>
        <w:right w:val="none" w:sz="0" w:space="0" w:color="auto"/>
      </w:divBdr>
    </w:div>
    <w:div w:id="2136637415">
      <w:bodyDiv w:val="1"/>
      <w:marLeft w:val="0"/>
      <w:marRight w:val="0"/>
      <w:marTop w:val="0"/>
      <w:marBottom w:val="0"/>
      <w:divBdr>
        <w:top w:val="none" w:sz="0" w:space="0" w:color="auto"/>
        <w:left w:val="none" w:sz="0" w:space="0" w:color="auto"/>
        <w:bottom w:val="none" w:sz="0" w:space="0" w:color="auto"/>
        <w:right w:val="none" w:sz="0" w:space="0" w:color="auto"/>
      </w:divBdr>
    </w:div>
    <w:div w:id="2146047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d15</b:Tag>
    <b:SourceType>Book</b:SourceType>
    <b:Guid>{E720D3A2-F6AE-494B-8073-5B4C40DA9ABD}</b:Guid>
    <b:Title>Database Design</b:Title>
    <b:Year>2015</b:Year>
    <b:City>Jakarta</b:City>
    <b:Publisher>Elex Media Computindo</b:Publisher>
    <b:Author>
      <b:Author>
        <b:NameList>
          <b:Person>
            <b:First>Indrajani</b:First>
          </b:Person>
        </b:NameList>
      </b:Author>
    </b:Author>
    <b:RefOrder>13</b:RefOrder>
  </b:Source>
  <b:Source>
    <b:Tag>Hid15</b:Tag>
    <b:SourceType>Book</b:SourceType>
    <b:Guid>{7CE3B5AB-D4B0-4C85-91E6-017FB94C35B3}</b:Guid>
    <b:Title>Pemprograman Web</b:Title>
    <b:Year>2015</b:Year>
    <b:City>Bandung</b:City>
    <b:Publisher>Informatika</b:Publisher>
    <b:Author>
      <b:Author>
        <b:NameList>
          <b:Person>
            <b:Last>Hidayatullah</b:Last>
            <b:First>Priyanto</b:First>
          </b:Person>
          <b:Person>
            <b:Last>Kawistara</b:Last>
            <b:Middle>Khairul</b:Middle>
            <b:First>Jauhari</b:First>
          </b:Person>
        </b:NameList>
      </b:Author>
    </b:Author>
    <b:RefOrder>6</b:RefOrder>
  </b:Source>
  <b:Source>
    <b:Tag>Goo20</b:Tag>
    <b:SourceType>InternetSite</b:SourceType>
    <b:Guid>{E55A09E3-1A2D-47D0-888D-F720543CA808}</b:Guid>
    <b:Title>Visual Studio Code</b:Title>
    <b:Year>2020</b:Year>
    <b:LCID>en-US</b:LCID>
    <b:Author>
      <b:Author>
        <b:Corporate>Google</b:Corporate>
      </b:Author>
    </b:Author>
    <b:InternetSiteTitle>https://code.visualstudio.com</b:InternetSiteTitle>
    <b:Month>02</b:Month>
    <b:Day>24</b:Day>
    <b:URL>https://code.visualstudio.com/docs</b:URL>
    <b:RefOrder>11</b:RefOrder>
  </b:Source>
  <b:Source>
    <b:Tag>Goo201</b:Tag>
    <b:SourceType>InternetSite</b:SourceType>
    <b:Guid>{E9460A9B-44B8-4FAA-8E93-F3E883F4E64C}</b:Guid>
    <b:Author>
      <b:Author>
        <b:Corporate>Google</b:Corporate>
      </b:Author>
    </b:Author>
    <b:Title>Star UML</b:Title>
    <b:InternetSiteTitle>http://staruml.io/</b:InternetSiteTitle>
    <b:Year>2020</b:Year>
    <b:Month>02</b:Month>
    <b:Day>26</b:Day>
    <b:URL>https://docs.staruml.io/</b:URL>
    <b:RefOrder>12</b:RefOrder>
  </b:Source>
  <b:Source>
    <b:Tag>Placeholder1</b:Tag>
    <b:SourceType>JournalArticle</b:SourceType>
    <b:Guid>{83EFDCFC-D431-4F7D-B456-98980B0E1566}</b:Guid>
    <b:RefOrder>18</b:RefOrder>
  </b:Source>
  <b:Source>
    <b:Tag>Dar13</b:Tag>
    <b:SourceType>Book</b:SourceType>
    <b:Guid>{BA616D9A-BFB4-4459-8831-4D2C99E161E2}</b:Guid>
    <b:Title>Desain dan Pemprograman Website</b:Title>
    <b:Year>2013</b:Year>
    <b:City>Bandung</b:City>
    <b:Publisher>PT. Remaja Rosyadakarya</b:Publisher>
    <b:Author>
      <b:Author>
        <b:NameList>
          <b:Person>
            <b:Middle>Darmawan</b:Middle>
            <b:First>Deni</b:First>
          </b:Person>
          <b:Person>
            <b:Last>Permana</b:Last>
            <b:Middle>Hendra</b:Middle>
            <b:First>Deden</b:First>
          </b:Person>
        </b:NameList>
      </b:Author>
    </b:Author>
    <b:RefOrder>7</b:RefOrder>
  </b:Source>
  <b:Source>
    <b:Tag>Goo202</b:Tag>
    <b:SourceType>InternetSite</b:SourceType>
    <b:Guid>{27047F8E-AFF4-46F6-9AF5-6585B8C85FE3}</b:Guid>
    <b:Title>Jquery</b:Title>
    <b:Year>2020</b:Year>
    <b:Author>
      <b:Author>
        <b:Corporate>Google</b:Corporate>
      </b:Author>
    </b:Author>
    <b:InternetSiteTitle>https://jquery.com/</b:InternetSiteTitle>
    <b:Month>02</b:Month>
    <b:Day>24</b:Day>
    <b:URL>https://jquery.com/</b:URL>
    <b:RefOrder>8</b:RefOrder>
  </b:Source>
  <b:Source>
    <b:Tag>Goo203</b:Tag>
    <b:SourceType>InternetSite</b:SourceType>
    <b:Guid>{D71545EE-79AD-44F5-B943-86A672701942}</b:Guid>
    <b:Author>
      <b:Author>
        <b:Corporate>Google</b:Corporate>
      </b:Author>
    </b:Author>
    <b:Title>Boostrap</b:Title>
    <b:InternetSiteTitle>https://getbootstrap.com/</b:InternetSiteTitle>
    <b:Year>2020</b:Year>
    <b:Month>02</b:Month>
    <b:Day>25</b:Day>
    <b:URL>https://getbootstrap.com/</b:URL>
    <b:RefOrder>9</b:RefOrder>
  </b:Source>
  <b:Source>
    <b:Tag>SHS15</b:Tag>
    <b:SourceType>Book</b:SourceType>
    <b:Guid>{91BC1312-8050-41E4-BB18-74526DA3CC87}</b:Guid>
    <b:Title>Membangun Web PHP dan MYSQL untuk Pemula dan Programmer</b:Title>
    <b:Year>2015</b:Year>
    <b:Author>
      <b:Author>
        <b:NameList>
          <b:Person>
            <b:First>Sianipar</b:First>
          </b:Person>
        </b:NameList>
      </b:Author>
    </b:Author>
    <b:City>Bandung</b:City>
    <b:Publisher>Informatika</b:Publisher>
    <b:RefOrder>10</b:RefOrder>
  </b:Source>
  <b:Source>
    <b:Tag>Bud14</b:Tag>
    <b:SourceType>Book</b:SourceType>
    <b:Guid>{836AF6B1-3DCC-4408-A71F-17D1A6971991}</b:Guid>
    <b:Title>Modul Pemprograman Web (HTML, PHP, dan MYSQL) Revisi 2</b:Title>
    <b:Year>2014</b:Year>
    <b:City>Bandung</b:City>
    <b:Publisher>Modula</b:Publisher>
    <b:Author>
      <b:Author>
        <b:NameList>
          <b:Person>
            <b:Middle>Raharjo</b:Middle>
            <b:First>Budi</b:First>
          </b:Person>
          <b:Person>
            <b:Middle>Heryanto</b:Middle>
            <b:First>Imam</b:First>
          </b:Person>
          <b:Person>
            <b:Last>K</b:Last>
            <b:Middle>Rosdiana</b:Middle>
            <b:First>E</b:First>
          </b:Person>
        </b:NameList>
      </b:Author>
    </b:Author>
    <b:RefOrder>5</b:RefOrder>
  </b:Source>
  <b:Source>
    <b:Tag>Jef</b:Tag>
    <b:SourceType>Book</b:SourceType>
    <b:Guid>{0FD10382-0102-48F3-8199-B19B2058AC68}</b:Guid>
    <b:Author>
      <b:Author>
        <b:NameList>
          <b:Person>
            <b:Last>Helianthusonfri</b:Last>
            <b:First>Jefferly</b:First>
          </b:Person>
        </b:NameList>
      </b:Author>
    </b:Author>
    <b:Title>Website Gratis dan Praktis, Hasil Fantastis</b:Title>
    <b:Year>2013</b:Year>
    <b:City>Jakarta</b:City>
    <b:Publisher>PT Elex Media Komputindo</b:Publisher>
    <b:RefOrder>1</b:RefOrder>
  </b:Source>
  <b:Source>
    <b:Tag>Yun13</b:Tag>
    <b:SourceType>Book</b:SourceType>
    <b:Guid>{D1137130-C835-43C7-AB3F-267D5CDA75F0}</b:Guid>
    <b:Title>Analisis &amp; Perancangan UML (Unified Modeling Language) Generated VD.6</b:Title>
    <b:Year>2013</b:Year>
    <b:Author>
      <b:Author>
        <b:NameList>
          <b:Person>
            <b:Last>Sugiarti</b:Last>
            <b:First>Yuni</b:First>
          </b:Person>
        </b:NameList>
      </b:Author>
    </b:Author>
    <b:City>Yogyakarta</b:City>
    <b:Publisher>Graha Ilmu</b:Publisher>
    <b:RefOrder>14</b:RefOrder>
  </b:Source>
  <b:Source>
    <b:Tag>Lim14</b:Tag>
    <b:SourceType>JournalArticle</b:SourceType>
    <b:Guid>{69EAA8F3-2895-4ECB-A7BD-FF8E3C99B93C}</b:Guid>
    <b:Title>Perancangan Model Learning Managent System Untuk Sekolah</b:Title>
    <b:Year>2014</b:Year>
    <b:Author>
      <b:Author>
        <b:NameList>
          <b:Person>
            <b:Last>Limantara</b:Last>
            <b:First>Natalia</b:First>
          </b:Person>
          <b:Person>
            <b:Last>Jingga</b:Last>
            <b:First>Fredy</b:First>
          </b:Person>
        </b:NameList>
      </b:Author>
    </b:Author>
    <b:JournalName>Comtech</b:JournalName>
    <b:RefOrder>15</b:RefOrder>
  </b:Source>
  <b:Source>
    <b:Tag>Yud16</b:Tag>
    <b:SourceType>JournalArticle</b:SourceType>
    <b:Guid>{D72A7AE2-52A8-4DDA-A75F-F076BA088AF5}</b:Guid>
    <b:Author>
      <b:Author>
        <b:NameList>
          <b:Person>
            <b:Last>Chandra</b:Last>
            <b:First>Yudi</b:First>
            <b:Middle>Irawan</b:Middle>
          </b:Person>
        </b:NameList>
      </b:Author>
    </b:Author>
    <b:Title>Perancangan Aplikasi Resep Makanan Tradisional Indonesia Menggunakan Pendekatan Agile Process Dengan Metode Extreme Programming Berbasis Android</b:Title>
    <b:Year>2016</b:Year>
    <b:JournalName>SEMNASTIKOM</b:JournalName>
    <b:RefOrder>16</b:RefOrder>
  </b:Source>
  <b:Source>
    <b:Tag>Moh11</b:Tag>
    <b:SourceType>JournalArticle</b:SourceType>
    <b:Guid>{568A50A7-6B47-40BD-9267-5E21D5410186}</b:Guid>
    <b:Author>
      <b:Author>
        <b:NameList>
          <b:Person>
            <b:Last>Khan</b:Last>
            <b:First>Mohd.</b:First>
            <b:Middle>Ehmer</b:Middle>
          </b:Person>
        </b:NameList>
      </b:Author>
    </b:Author>
    <b:Title>Different Approaches To Blackbox Testing Technique For Finding Errors</b:Title>
    <b:Year>2011</b:Year>
    <b:JournalName>International Journal of Software Engineering &amp; Applications (IJSEA)</b:JournalName>
    <b:RefOrder>17</b:RefOrder>
  </b:Source>
  <b:Source>
    <b:Tag>Rah15</b:Tag>
    <b:SourceType>JournalArticle</b:SourceType>
    <b:Guid>{DF761C5B-6677-4A3F-8EDA-FA38415D6837}</b:Guid>
    <b:Author>
      <b:Author>
        <b:NameList>
          <b:Person>
            <b:Last>Rahman</b:Last>
            <b:First>Fauzi</b:First>
          </b:Person>
          <b:Person>
            <b:First>Santoso</b:First>
          </b:Person>
        </b:NameList>
      </b:Author>
    </b:Author>
    <b:Title>Aplikasi Pemesanan Undangan Online</b:Title>
    <b:Year>2015</b:Year>
    <b:JournalName>Jurnal Sains dan Informatika</b:JournalName>
    <b:RefOrder>3</b:RefOrder>
  </b:Source>
  <b:Source>
    <b:Tag>Swa16</b:Tag>
    <b:SourceType>JournalArticle</b:SourceType>
    <b:Guid>{64438672-C5B0-4183-96B4-4FF55342ABD1}</b:Guid>
    <b:Author>
      <b:Author>
        <b:NameList>
          <b:Person>
            <b:Last>Swara</b:Last>
            <b:First>Ganda</b:First>
            <b:Middle>Yoga</b:Middle>
          </b:Person>
          <b:Person>
            <b:Last>Pebriadi</b:Last>
            <b:First>Yunes </b:First>
          </b:Person>
        </b:NameList>
      </b:Author>
    </b:Author>
    <b:Title>Rekayasa Perangkat Lunak Pemesanan Tiket Bioskop Berbasis Website</b:Title>
    <b:Year>2016</b:Year>
    <b:JournalName>TEKNOIF</b:JournalName>
    <b:RefOrder>4</b:RefOrder>
  </b:Source>
  <b:Source>
    <b:Tag>Irf</b:Tag>
    <b:SourceType>JournalArticle</b:SourceType>
    <b:Guid>{BBEA636D-0D3E-48FF-AF77-A337E98196AE}</b:Guid>
    <b:Title>Analisis dan Perancangan Sistem Informasi Pemesanan Pada Konveksi Ulfah</b:Title>
    <b:Author>
      <b:Author>
        <b:NameList>
          <b:Person>
            <b:Last>Wibowo</b:Last>
            <b:First>Irfan</b:First>
            <b:Middle>Indra</b:Middle>
          </b:Person>
        </b:NameList>
      </b:Author>
    </b:Author>
    <b:Year>2015</b:Year>
    <b:JournalName>AMIKOM</b:JournalName>
    <b:RefOrder>2</b:RefOrder>
  </b:Source>
  <b:Source>
    <b:Tag>The15</b:Tag>
    <b:SourceType>JournalArticle</b:SourceType>
    <b:Guid>{DA4DBA2C-5588-4CCB-8E62-8E994A22866E}</b:Guid>
    <b:Author>
      <b:Author>
        <b:NameList>
          <b:Person>
            <b:Last>Region</b:Last>
            <b:First>The</b:First>
            <b:Middle>Government of the Hong Kong Special Administrative</b:Middle>
          </b:Person>
        </b:NameList>
      </b:Author>
    </b:Author>
    <b:Title>PRACTICE GUIDE FOR AGILE SOFTWARE DEVELOPMENT [G62]</b:Title>
    <b:Year>2015</b:Year>
    <b:RefOrder>19</b:RefOrder>
  </b:Source>
  <b:Source>
    <b:Tag>Placeholder2</b:Tag>
    <b:SourceType>JournalArticle</b:SourceType>
    <b:Guid>{B5A9BD24-7A40-4858-959F-B35140C34BE1}</b:Guid>
    <b:Title>Analisis dan Perancangan Sistem Informasi Pemesanan Pada Konveksi Ulfah</b:Title>
    <b:Author>
      <b:Author>
        <b:NameList>
          <b:Person>
            <b:Last>Wibowo</b:Last>
            <b:First>Irfan</b:First>
            <b:Middle>Indra</b:Middle>
          </b:Person>
        </b:NameList>
      </b:Author>
    </b:Author>
    <b:Year>2015</b:Year>
    <b:RefOrder>2</b:RefOrder>
  </b:Source>
  <b:Source>
    <b:Tag>Placeholder3</b:Tag>
    <b:SourceType>JournalArticle</b:SourceType>
    <b:Guid>{0C538E5B-1D4F-4167-8B51-6D623B112571}</b:Guid>
    <b:Author>
      <b:Author>
        <b:NameList>
          <b:Person>
            <b:Last>Rahman</b:Last>
            <b:First>Fauzi</b:First>
          </b:Person>
          <b:Person>
            <b:First>Santoso</b:First>
          </b:Person>
        </b:NameList>
      </b:Author>
    </b:Author>
    <b:Title>Aplikasi Pemesanan Undangan Online</b:Title>
    <b:Year>2015</b:Year>
    <b:RefOrder>3</b:RefOrder>
  </b:Source>
  <b:Source>
    <b:Tag>Placeholder4</b:Tag>
    <b:SourceType>JournalArticle</b:SourceType>
    <b:Guid>{7E49EF41-AB44-4397-9B19-9580A948F018}</b:Guid>
    <b:Author>
      <b:Author>
        <b:NameList>
          <b:Person>
            <b:Last>Swara</b:Last>
            <b:First>Ganda</b:First>
            <b:Middle>Yoga</b:Middle>
          </b:Person>
          <b:Person>
            <b:Last>Pebriadi</b:Last>
            <b:First>Yunes </b:First>
          </b:Person>
        </b:NameList>
      </b:Author>
    </b:Author>
    <b:Title>Rekayasa Perangkat Lunak Pemesanan Tiket Bioskop Berbasis Website</b:Title>
    <b:Year>2016</b:Year>
    <b:RefOrder>4</b:RefOrder>
  </b:Source>
  <b:Source>
    <b:Tag>Placeholder5</b:Tag>
    <b:SourceType>JournalArticle</b:SourceType>
    <b:Guid>{F193B997-7B48-4396-B515-0D2ED951B38E}</b:Guid>
    <b:Author>
      <b:Author>
        <b:NameList>
          <b:Person>
            <b:Last>Chandra</b:Last>
            <b:First>Yudi</b:First>
            <b:Middle>Irawan</b:Middle>
          </b:Person>
        </b:NameList>
      </b:Author>
    </b:Author>
    <b:Title>Perancangan Aplikasi Resep Makanan Tradisional Indonesia Menggunakan Pendekatan Agile Process Dengan Metode Extreme Programming Berbasis Android</b:Title>
    <b:Year>2016</b:Year>
    <b:RefOrder>16</b:RefOrder>
  </b:Source>
  <b:Source>
    <b:Tag>Placeholder6</b:Tag>
    <b:SourceType>JournalArticle</b:SourceType>
    <b:Guid>{17598B85-0220-4AC0-BFA5-AA592861836C}</b:Guid>
    <b:Author>
      <b:Author>
        <b:NameList>
          <b:Person>
            <b:Last>Khan</b:Last>
            <b:First>Mohd.</b:First>
            <b:Middle>Ehmer</b:Middle>
          </b:Person>
        </b:NameList>
      </b:Author>
    </b:Author>
    <b:Title>Different Approaches To Blackbox Testing Technique For Finding Errors</b:Title>
    <b:Year>2011</b:Year>
    <b:RefOrder>17</b:RefOrder>
  </b:Source>
</b:Sources>
</file>

<file path=customXml/itemProps1.xml><?xml version="1.0" encoding="utf-8"?>
<ds:datastoreItem xmlns:ds="http://schemas.openxmlformats.org/officeDocument/2006/customXml" ds:itemID="{3DDE302E-FF6D-4243-B42B-5B1FABF47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7</TotalTime>
  <Pages>43</Pages>
  <Words>15313</Words>
  <Characters>8728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aria Al Ansori</dc:creator>
  <cp:keywords/>
  <dc:description/>
  <cp:lastModifiedBy>WINDOWS10</cp:lastModifiedBy>
  <cp:revision>57</cp:revision>
  <cp:lastPrinted>2020-05-03T06:51:00Z</cp:lastPrinted>
  <dcterms:created xsi:type="dcterms:W3CDTF">2022-02-11T06:02:00Z</dcterms:created>
  <dcterms:modified xsi:type="dcterms:W3CDTF">2022-04-11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3e1ed31-6f7f-3aeb-8437-09d4bb84b868</vt:lpwstr>
  </property>
</Properties>
</file>